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D32310" w14:textId="77777777" w:rsidR="00AC1FBE" w:rsidRPr="004379F2" w:rsidRDefault="00AC1FBE" w:rsidP="00AC1FBE">
      <w:pPr>
        <w:spacing w:line="360" w:lineRule="auto"/>
        <w:jc w:val="lowKashida"/>
        <w:rPr>
          <w:b/>
          <w:bCs/>
          <w:sz w:val="28"/>
          <w:szCs w:val="28"/>
        </w:rPr>
      </w:pPr>
      <w:r w:rsidRPr="00AC1FBE">
        <w:rPr>
          <w:b/>
          <w:bCs/>
          <w:sz w:val="28"/>
          <w:szCs w:val="28"/>
        </w:rPr>
        <w:t xml:space="preserve">Persistent </w:t>
      </w:r>
      <w:r>
        <w:rPr>
          <w:b/>
          <w:bCs/>
          <w:sz w:val="28"/>
          <w:szCs w:val="28"/>
        </w:rPr>
        <w:t xml:space="preserve">neuropathological </w:t>
      </w:r>
      <w:r w:rsidRPr="00AC1FBE">
        <w:rPr>
          <w:b/>
          <w:bCs/>
          <w:sz w:val="28"/>
          <w:szCs w:val="28"/>
        </w:rPr>
        <w:t>effects 14 year</w:t>
      </w:r>
      <w:r w:rsidRPr="00E176CC">
        <w:rPr>
          <w:b/>
          <w:bCs/>
          <w:sz w:val="28"/>
          <w:szCs w:val="28"/>
        </w:rPr>
        <w:t xml:space="preserve">s following </w:t>
      </w:r>
      <w:r w:rsidR="002B1520" w:rsidRPr="00E176CC">
        <w:rPr>
          <w:b/>
          <w:bCs/>
          <w:sz w:val="28"/>
          <w:szCs w:val="28"/>
        </w:rPr>
        <w:t>amyloid-</w:t>
      </w:r>
      <w:r w:rsidRPr="00E176CC">
        <w:rPr>
          <w:b/>
          <w:bCs/>
          <w:sz w:val="28"/>
          <w:szCs w:val="28"/>
        </w:rPr>
        <w:t>β immunisation in Alzheimer’s disease</w:t>
      </w:r>
    </w:p>
    <w:p w14:paraId="12F4FE4C" w14:textId="77777777" w:rsidR="00AC1FBE" w:rsidRDefault="00AC1FBE" w:rsidP="008B5BC2">
      <w:pPr>
        <w:spacing w:line="360" w:lineRule="auto"/>
        <w:jc w:val="lowKashida"/>
      </w:pPr>
    </w:p>
    <w:p w14:paraId="5BCC6926" w14:textId="77777777" w:rsidR="006D2DC9" w:rsidRPr="004379F2" w:rsidRDefault="006D2DC9" w:rsidP="008B5BC2">
      <w:pPr>
        <w:spacing w:line="360" w:lineRule="auto"/>
        <w:jc w:val="lowKashida"/>
      </w:pPr>
      <w:r w:rsidRPr="004379F2">
        <w:t>J</w:t>
      </w:r>
      <w:r w:rsidR="00964B01" w:rsidRPr="004379F2">
        <w:t>ames A</w:t>
      </w:r>
      <w:r w:rsidRPr="004379F2">
        <w:t>R</w:t>
      </w:r>
      <w:r w:rsidR="00964B01" w:rsidRPr="004379F2">
        <w:t xml:space="preserve"> </w:t>
      </w:r>
      <w:r w:rsidRPr="004379F2">
        <w:t>Nicoll</w:t>
      </w:r>
      <w:r w:rsidRPr="004379F2">
        <w:rPr>
          <w:vertAlign w:val="superscript"/>
        </w:rPr>
        <w:t>1,2</w:t>
      </w:r>
      <w:r w:rsidRPr="004379F2">
        <w:t>, G</w:t>
      </w:r>
      <w:r w:rsidR="00964B01" w:rsidRPr="004379F2">
        <w:t>eorge</w:t>
      </w:r>
      <w:r w:rsidRPr="004379F2">
        <w:t xml:space="preserve"> R Buckland</w:t>
      </w:r>
      <w:r w:rsidRPr="004379F2">
        <w:rPr>
          <w:vertAlign w:val="superscript"/>
        </w:rPr>
        <w:t>1</w:t>
      </w:r>
      <w:r w:rsidRPr="004379F2">
        <w:t>, C</w:t>
      </w:r>
      <w:r w:rsidR="00964B01" w:rsidRPr="004379F2">
        <w:t>harlotte</w:t>
      </w:r>
      <w:r w:rsidRPr="004379F2">
        <w:t xml:space="preserve"> H Harrison</w:t>
      </w:r>
      <w:r w:rsidRPr="004379F2">
        <w:rPr>
          <w:vertAlign w:val="superscript"/>
        </w:rPr>
        <w:t>1</w:t>
      </w:r>
      <w:r w:rsidRPr="004379F2">
        <w:t xml:space="preserve">, </w:t>
      </w:r>
      <w:r w:rsidR="008C5E8B" w:rsidRPr="004379F2">
        <w:t>Anton Page</w:t>
      </w:r>
      <w:r w:rsidR="00DF6180" w:rsidRPr="004379F2">
        <w:rPr>
          <w:vertAlign w:val="superscript"/>
        </w:rPr>
        <w:t>3</w:t>
      </w:r>
      <w:r w:rsidR="008C5E8B" w:rsidRPr="004379F2">
        <w:t>,</w:t>
      </w:r>
      <w:r w:rsidR="009779DB" w:rsidRPr="004379F2">
        <w:t xml:space="preserve"> </w:t>
      </w:r>
      <w:r w:rsidR="001704A3" w:rsidRPr="004379F2">
        <w:t>S</w:t>
      </w:r>
      <w:r w:rsidR="00DF6180" w:rsidRPr="004379F2">
        <w:t>cott Harris</w:t>
      </w:r>
      <w:r w:rsidR="00DF6180" w:rsidRPr="004379F2">
        <w:rPr>
          <w:vertAlign w:val="superscript"/>
        </w:rPr>
        <w:t>4</w:t>
      </w:r>
      <w:r w:rsidR="00DF6180" w:rsidRPr="004379F2">
        <w:t>,</w:t>
      </w:r>
      <w:r w:rsidR="001704A3" w:rsidRPr="004379F2">
        <w:t xml:space="preserve"> </w:t>
      </w:r>
      <w:r w:rsidRPr="004379F2">
        <w:t>S</w:t>
      </w:r>
      <w:r w:rsidR="00964B01" w:rsidRPr="004379F2">
        <w:t>eth</w:t>
      </w:r>
      <w:r w:rsidRPr="004379F2">
        <w:t xml:space="preserve"> Love</w:t>
      </w:r>
      <w:r w:rsidR="00DF6180" w:rsidRPr="004379F2">
        <w:rPr>
          <w:vertAlign w:val="superscript"/>
        </w:rPr>
        <w:t>5</w:t>
      </w:r>
      <w:r w:rsidRPr="004379F2">
        <w:t>, J</w:t>
      </w:r>
      <w:r w:rsidR="00964B01" w:rsidRPr="004379F2">
        <w:t>ames</w:t>
      </w:r>
      <w:r w:rsidRPr="004379F2">
        <w:t xml:space="preserve"> </w:t>
      </w:r>
      <w:r w:rsidR="00D04ADE" w:rsidRPr="004379F2">
        <w:t xml:space="preserve">W </w:t>
      </w:r>
      <w:r w:rsidRPr="004379F2">
        <w:t>Neal</w:t>
      </w:r>
      <w:r w:rsidR="00DF6180" w:rsidRPr="004379F2">
        <w:rPr>
          <w:vertAlign w:val="superscript"/>
        </w:rPr>
        <w:t>6</w:t>
      </w:r>
      <w:r w:rsidR="00964B01" w:rsidRPr="004379F2">
        <w:t>, Clive</w:t>
      </w:r>
      <w:r w:rsidRPr="004379F2">
        <w:t xml:space="preserve"> Holmes</w:t>
      </w:r>
      <w:r w:rsidRPr="004379F2">
        <w:rPr>
          <w:vertAlign w:val="superscript"/>
        </w:rPr>
        <w:t>1</w:t>
      </w:r>
      <w:r w:rsidR="00DF6180" w:rsidRPr="004379F2">
        <w:rPr>
          <w:vertAlign w:val="superscript"/>
        </w:rPr>
        <w:t>,7</w:t>
      </w:r>
      <w:r w:rsidRPr="004379F2">
        <w:t>, D</w:t>
      </w:r>
      <w:r w:rsidR="00964B01" w:rsidRPr="004379F2">
        <w:t>elphine</w:t>
      </w:r>
      <w:r w:rsidRPr="004379F2">
        <w:t xml:space="preserve"> Boche</w:t>
      </w:r>
      <w:r w:rsidRPr="004379F2">
        <w:rPr>
          <w:vertAlign w:val="superscript"/>
        </w:rPr>
        <w:t>1</w:t>
      </w:r>
    </w:p>
    <w:p w14:paraId="4BEAB1D8" w14:textId="77777777" w:rsidR="00EE607A" w:rsidRPr="004379F2" w:rsidRDefault="00EE607A" w:rsidP="008B5BC2">
      <w:pPr>
        <w:spacing w:line="360" w:lineRule="auto"/>
        <w:jc w:val="lowKashida"/>
      </w:pPr>
    </w:p>
    <w:p w14:paraId="05B5798C" w14:textId="77777777" w:rsidR="006D2DC9" w:rsidRPr="004379F2" w:rsidRDefault="006D2DC9" w:rsidP="008B5BC2">
      <w:pPr>
        <w:spacing w:line="360" w:lineRule="auto"/>
        <w:jc w:val="lowKashida"/>
      </w:pPr>
      <w:r w:rsidRPr="004379F2">
        <w:rPr>
          <w:vertAlign w:val="superscript"/>
        </w:rPr>
        <w:t>1</w:t>
      </w:r>
      <w:r w:rsidRPr="004379F2">
        <w:t>Clinical Neurosciences, Clinical &amp; Experimental Sciences, University of Southampton, Southampton, UK</w:t>
      </w:r>
    </w:p>
    <w:p w14:paraId="1E04ADAD" w14:textId="77777777" w:rsidR="006D2DC9" w:rsidRPr="004379F2" w:rsidRDefault="006D2DC9" w:rsidP="008B5BC2">
      <w:pPr>
        <w:spacing w:line="360" w:lineRule="auto"/>
        <w:jc w:val="lowKashida"/>
      </w:pPr>
      <w:r w:rsidRPr="004379F2">
        <w:rPr>
          <w:vertAlign w:val="superscript"/>
        </w:rPr>
        <w:t>2</w:t>
      </w:r>
      <w:r w:rsidR="00DF6180" w:rsidRPr="004379F2">
        <w:t xml:space="preserve">Department of </w:t>
      </w:r>
      <w:r w:rsidR="00287BA6" w:rsidRPr="004379F2">
        <w:t xml:space="preserve">Cellular </w:t>
      </w:r>
      <w:r w:rsidRPr="004379F2">
        <w:t xml:space="preserve">Pathology, </w:t>
      </w:r>
      <w:r w:rsidR="00DF6180" w:rsidRPr="004379F2">
        <w:t>University Hospital Southampton NHS Foundation Trust, Southampton</w:t>
      </w:r>
      <w:r w:rsidRPr="004379F2">
        <w:t>, UK</w:t>
      </w:r>
    </w:p>
    <w:p w14:paraId="34879A11" w14:textId="77777777" w:rsidR="00DF6180" w:rsidRPr="004379F2" w:rsidRDefault="00DF6180" w:rsidP="008B5BC2">
      <w:pPr>
        <w:spacing w:line="360" w:lineRule="auto"/>
        <w:jc w:val="lowKashida"/>
      </w:pPr>
      <w:r w:rsidRPr="004379F2">
        <w:rPr>
          <w:vertAlign w:val="superscript"/>
        </w:rPr>
        <w:t>3</w:t>
      </w:r>
      <w:r w:rsidRPr="004379F2">
        <w:t>Biomedical Imaging Unit, Faculty of Medicine, University of Southampton, Southampton, UK</w:t>
      </w:r>
    </w:p>
    <w:p w14:paraId="512E5E4F" w14:textId="77777777" w:rsidR="00DF6180" w:rsidRPr="004379F2" w:rsidRDefault="00DF6180" w:rsidP="008B5BC2">
      <w:pPr>
        <w:spacing w:line="360" w:lineRule="auto"/>
        <w:jc w:val="lowKashida"/>
      </w:pPr>
      <w:r w:rsidRPr="004379F2">
        <w:rPr>
          <w:vertAlign w:val="superscript"/>
        </w:rPr>
        <w:t>4</w:t>
      </w:r>
      <w:r w:rsidRPr="004379F2">
        <w:t>Public Health Sciences and Medical Statistics, Faculty of Medicine, University of Southampton, UK</w:t>
      </w:r>
    </w:p>
    <w:p w14:paraId="7AE4D842" w14:textId="77777777" w:rsidR="00DF6180" w:rsidRPr="004379F2" w:rsidRDefault="00DF6180" w:rsidP="008B5BC2">
      <w:pPr>
        <w:spacing w:line="360" w:lineRule="auto"/>
        <w:jc w:val="lowKashida"/>
      </w:pPr>
      <w:r w:rsidRPr="004379F2">
        <w:rPr>
          <w:vertAlign w:val="superscript"/>
        </w:rPr>
        <w:t>5</w:t>
      </w:r>
      <w:r w:rsidRPr="004379F2">
        <w:t>Department of Neuropathology, Institute of Clinical Neurosciences, School of Clinical Sciences, University of Bristol, Bristol, United Kingdom</w:t>
      </w:r>
    </w:p>
    <w:p w14:paraId="38495AD5" w14:textId="77777777" w:rsidR="00DF6180" w:rsidRPr="004379F2" w:rsidRDefault="00DF6180" w:rsidP="00CF182F">
      <w:pPr>
        <w:spacing w:line="360" w:lineRule="auto"/>
        <w:jc w:val="lowKashida"/>
      </w:pPr>
      <w:r w:rsidRPr="004379F2">
        <w:rPr>
          <w:vertAlign w:val="superscript"/>
        </w:rPr>
        <w:t>6</w:t>
      </w:r>
      <w:r w:rsidRPr="004379F2">
        <w:t xml:space="preserve">Department of </w:t>
      </w:r>
      <w:r w:rsidR="00CF182F" w:rsidRPr="004379F2">
        <w:t>Cellular Pathology</w:t>
      </w:r>
      <w:r w:rsidRPr="004379F2">
        <w:t>, University</w:t>
      </w:r>
      <w:r w:rsidR="00CF182F" w:rsidRPr="004379F2">
        <w:t xml:space="preserve"> Hospital </w:t>
      </w:r>
      <w:r w:rsidRPr="004379F2">
        <w:t xml:space="preserve">of Wales, </w:t>
      </w:r>
      <w:r w:rsidR="00CF182F" w:rsidRPr="004379F2">
        <w:t>Cardiff University</w:t>
      </w:r>
      <w:r w:rsidRPr="004379F2">
        <w:t>, Cardiff, UK</w:t>
      </w:r>
    </w:p>
    <w:p w14:paraId="712E64C8" w14:textId="77777777" w:rsidR="00DF6180" w:rsidRPr="004379F2" w:rsidRDefault="00DF6180" w:rsidP="00F46FF7">
      <w:pPr>
        <w:spacing w:line="360" w:lineRule="auto"/>
        <w:jc w:val="lowKashida"/>
      </w:pPr>
      <w:r w:rsidRPr="004379F2">
        <w:rPr>
          <w:vertAlign w:val="superscript"/>
        </w:rPr>
        <w:t>7</w:t>
      </w:r>
      <w:r w:rsidRPr="004379F2">
        <w:t>Memory Assessment</w:t>
      </w:r>
      <w:r w:rsidR="00F46FF7" w:rsidRPr="004379F2">
        <w:t xml:space="preserve"> a</w:t>
      </w:r>
      <w:r w:rsidRPr="004379F2">
        <w:t>nd Research Centre, Moorgreen Hospital, Southern Health Foundation Trust, Southampton, UK</w:t>
      </w:r>
    </w:p>
    <w:p w14:paraId="1BDD50D5" w14:textId="77777777" w:rsidR="006D2DC9" w:rsidRDefault="006D2DC9" w:rsidP="008B5BC2">
      <w:pPr>
        <w:spacing w:line="360" w:lineRule="auto"/>
        <w:jc w:val="lowKashida"/>
      </w:pPr>
    </w:p>
    <w:p w14:paraId="1472BEBE" w14:textId="77777777" w:rsidR="00B30EBF" w:rsidRPr="004379F2" w:rsidRDefault="00B30EBF" w:rsidP="008B5BC2">
      <w:pPr>
        <w:spacing w:line="360" w:lineRule="auto"/>
        <w:jc w:val="lowKashida"/>
      </w:pPr>
    </w:p>
    <w:p w14:paraId="110C3DD1" w14:textId="77777777" w:rsidR="00EE607A" w:rsidRPr="004379F2" w:rsidRDefault="00881691" w:rsidP="008B5BC2">
      <w:pPr>
        <w:spacing w:line="360" w:lineRule="auto"/>
        <w:jc w:val="lowKashida"/>
      </w:pPr>
      <w:r w:rsidRPr="004379F2">
        <w:t>In memory of Dr Dale Schenk</w:t>
      </w:r>
      <w:r w:rsidR="00CB5316" w:rsidRPr="004379F2">
        <w:t>, pioneer of immunotherapy for Alzheimer’s disease,</w:t>
      </w:r>
      <w:r w:rsidRPr="004379F2">
        <w:t xml:space="preserve"> with</w:t>
      </w:r>
      <w:r w:rsidR="000B1EB9" w:rsidRPr="004379F2">
        <w:t xml:space="preserve">out </w:t>
      </w:r>
      <w:r w:rsidRPr="004379F2">
        <w:t>who</w:t>
      </w:r>
      <w:r w:rsidR="000B1EB9" w:rsidRPr="004379F2">
        <w:t>m</w:t>
      </w:r>
      <w:r w:rsidRPr="004379F2">
        <w:t xml:space="preserve"> this study </w:t>
      </w:r>
      <w:r w:rsidR="000B1EB9" w:rsidRPr="004379F2">
        <w:t>would</w:t>
      </w:r>
      <w:r w:rsidRPr="004379F2">
        <w:t xml:space="preserve"> not have been possible</w:t>
      </w:r>
      <w:r w:rsidR="00E70E62" w:rsidRPr="004379F2">
        <w:t>.</w:t>
      </w:r>
    </w:p>
    <w:p w14:paraId="1DAC36A5" w14:textId="77777777" w:rsidR="00EE607A" w:rsidRPr="004379F2" w:rsidRDefault="00EE607A" w:rsidP="008B5BC2">
      <w:pPr>
        <w:spacing w:line="360" w:lineRule="auto"/>
        <w:jc w:val="lowKashida"/>
      </w:pPr>
    </w:p>
    <w:p w14:paraId="72B928DC" w14:textId="77777777" w:rsidR="00392978" w:rsidRPr="0056386E" w:rsidRDefault="00392978" w:rsidP="00392978">
      <w:pPr>
        <w:spacing w:line="360" w:lineRule="auto"/>
        <w:jc w:val="both"/>
        <w:rPr>
          <w:b/>
          <w:bCs/>
          <w:sz w:val="28"/>
          <w:szCs w:val="28"/>
        </w:rPr>
      </w:pPr>
      <w:r w:rsidRPr="0056386E">
        <w:rPr>
          <w:b/>
          <w:bCs/>
          <w:sz w:val="28"/>
          <w:szCs w:val="28"/>
        </w:rPr>
        <w:t>Corresponding author</w:t>
      </w:r>
    </w:p>
    <w:p w14:paraId="446186B8" w14:textId="77777777" w:rsidR="00964B01" w:rsidRPr="004379F2" w:rsidRDefault="00964B01" w:rsidP="008B5BC2">
      <w:pPr>
        <w:spacing w:line="360" w:lineRule="auto"/>
        <w:jc w:val="lowKashida"/>
      </w:pPr>
      <w:r w:rsidRPr="004379F2">
        <w:t xml:space="preserve">Prof </w:t>
      </w:r>
      <w:r w:rsidR="006D2DC9" w:rsidRPr="004379F2">
        <w:t>D</w:t>
      </w:r>
      <w:r w:rsidRPr="004379F2">
        <w:t>elphine</w:t>
      </w:r>
      <w:r w:rsidR="006D2DC9" w:rsidRPr="004379F2">
        <w:t xml:space="preserve"> Boche</w:t>
      </w:r>
      <w:r w:rsidRPr="004379F2">
        <w:t>, Clinical Neurosciences, Clinical &amp; Experimental Sciences, University of Southampton, Southampton SO16 6YD, UK</w:t>
      </w:r>
    </w:p>
    <w:p w14:paraId="6C7A11FD" w14:textId="77777777" w:rsidR="00964B01" w:rsidRPr="004379F2" w:rsidRDefault="00964B01" w:rsidP="00392978">
      <w:pPr>
        <w:spacing w:line="360" w:lineRule="auto"/>
        <w:jc w:val="lowKashida"/>
        <w:rPr>
          <w:lang w:val="fr-FR"/>
        </w:rPr>
      </w:pPr>
      <w:r w:rsidRPr="004379F2">
        <w:rPr>
          <w:lang w:val="fr-FR"/>
        </w:rPr>
        <w:t>Tel: +44 2381 206 107</w:t>
      </w:r>
      <w:r w:rsidR="00392978">
        <w:rPr>
          <w:lang w:val="fr-FR"/>
        </w:rPr>
        <w:tab/>
      </w:r>
      <w:r w:rsidR="00392978">
        <w:rPr>
          <w:lang w:val="fr-FR"/>
        </w:rPr>
        <w:tab/>
      </w:r>
      <w:r w:rsidRPr="004379F2">
        <w:rPr>
          <w:lang w:val="fr-FR"/>
        </w:rPr>
        <w:t xml:space="preserve">Email: </w:t>
      </w:r>
      <w:hyperlink r:id="rId8" w:history="1">
        <w:r w:rsidR="00392978" w:rsidRPr="007A6039">
          <w:rPr>
            <w:rStyle w:val="Hyperlink"/>
            <w:lang w:val="fr-FR"/>
          </w:rPr>
          <w:t>d.boche@soton.ac.uk</w:t>
        </w:r>
      </w:hyperlink>
      <w:r w:rsidR="00392978">
        <w:rPr>
          <w:lang w:val="fr-FR"/>
        </w:rPr>
        <w:t xml:space="preserve"> </w:t>
      </w:r>
    </w:p>
    <w:p w14:paraId="22110C40" w14:textId="77777777" w:rsidR="006D2DC9" w:rsidRPr="004379F2" w:rsidRDefault="006D2DC9" w:rsidP="008B5BC2">
      <w:pPr>
        <w:spacing w:line="360" w:lineRule="auto"/>
        <w:jc w:val="lowKashida"/>
        <w:rPr>
          <w:lang w:val="fr-FR"/>
        </w:rPr>
      </w:pPr>
    </w:p>
    <w:p w14:paraId="030FB81D" w14:textId="77777777" w:rsidR="004566BF" w:rsidRPr="00B30EBF" w:rsidRDefault="003422AF" w:rsidP="004379F2">
      <w:pPr>
        <w:spacing w:line="360" w:lineRule="auto"/>
        <w:jc w:val="lowKashida"/>
        <w:rPr>
          <w:b/>
          <w:bCs/>
          <w:sz w:val="28"/>
          <w:szCs w:val="28"/>
        </w:rPr>
      </w:pPr>
      <w:r w:rsidRPr="004379F2">
        <w:t xml:space="preserve">Short running title: </w:t>
      </w:r>
      <w:r w:rsidR="002B1520">
        <w:t>Amyloid-</w:t>
      </w:r>
      <w:r w:rsidRPr="004379F2">
        <w:t>β immunisation in Alzheimer’s disease</w:t>
      </w:r>
      <w:r w:rsidR="004566BF" w:rsidRPr="004379F2">
        <w:br w:type="page"/>
      </w:r>
      <w:r w:rsidR="004566BF" w:rsidRPr="00B30EBF">
        <w:rPr>
          <w:b/>
          <w:bCs/>
          <w:sz w:val="28"/>
          <w:szCs w:val="28"/>
        </w:rPr>
        <w:lastRenderedPageBreak/>
        <w:t>Abstract</w:t>
      </w:r>
    </w:p>
    <w:p w14:paraId="0D16E13E" w14:textId="77777777" w:rsidR="00AF7B5C" w:rsidRPr="00E176CC" w:rsidRDefault="00AF7B5C" w:rsidP="00C31800">
      <w:pPr>
        <w:spacing w:line="360" w:lineRule="auto"/>
        <w:ind w:firstLine="284"/>
        <w:jc w:val="lowKashida"/>
      </w:pPr>
      <w:r w:rsidRPr="004379F2">
        <w:t xml:space="preserve">We performed a </w:t>
      </w:r>
      <w:r w:rsidR="00680553" w:rsidRPr="004379F2">
        <w:t>15</w:t>
      </w:r>
      <w:r w:rsidR="00680553">
        <w:t>-</w:t>
      </w:r>
      <w:r w:rsidRPr="004379F2">
        <w:t xml:space="preserve">year </w:t>
      </w:r>
      <w:r w:rsidR="00CC28A3" w:rsidRPr="004379F2">
        <w:rPr>
          <w:i/>
          <w:iCs/>
        </w:rPr>
        <w:t>post-mortem</w:t>
      </w:r>
      <w:r w:rsidR="005270A3" w:rsidRPr="004379F2">
        <w:t xml:space="preserve"> </w:t>
      </w:r>
      <w:r w:rsidRPr="004379F2">
        <w:t>neuropatholog</w:t>
      </w:r>
      <w:r w:rsidR="005270A3" w:rsidRPr="004379F2">
        <w:t>ical</w:t>
      </w:r>
      <w:r w:rsidR="002F46CB" w:rsidRPr="004379F2">
        <w:t xml:space="preserve"> follow-</w:t>
      </w:r>
      <w:r w:rsidRPr="004379F2">
        <w:t>up of patients in the first tri</w:t>
      </w:r>
      <w:r w:rsidRPr="00E176CC">
        <w:t xml:space="preserve">al of </w:t>
      </w:r>
      <w:r w:rsidR="002B1520" w:rsidRPr="00E176CC">
        <w:t>amyloid-</w:t>
      </w:r>
      <w:r w:rsidRPr="00E176CC">
        <w:t xml:space="preserve">β immunotherapy for </w:t>
      </w:r>
      <w:r w:rsidR="00941EE0" w:rsidRPr="00E176CC">
        <w:t>Alzheimer’s disease</w:t>
      </w:r>
      <w:r w:rsidRPr="00E176CC">
        <w:t>.</w:t>
      </w:r>
      <w:r w:rsidR="00E31E27" w:rsidRPr="00E176CC">
        <w:t xml:space="preserve">  </w:t>
      </w:r>
      <w:r w:rsidR="002F46CB" w:rsidRPr="00E176CC">
        <w:t>Twenty-two</w:t>
      </w:r>
      <w:r w:rsidRPr="00E176CC">
        <w:t xml:space="preserve"> participants of </w:t>
      </w:r>
      <w:r w:rsidR="00287BA6" w:rsidRPr="00E176CC">
        <w:t>a</w:t>
      </w:r>
      <w:r w:rsidRPr="00E176CC">
        <w:t xml:space="preserve"> clinical trial of active </w:t>
      </w:r>
      <w:r w:rsidR="002B1520" w:rsidRPr="00E176CC">
        <w:t>amyloid-β</w:t>
      </w:r>
      <w:r w:rsidR="006E3A1C" w:rsidRPr="00E176CC">
        <w:t xml:space="preserve">42 </w:t>
      </w:r>
      <w:r w:rsidRPr="00E176CC">
        <w:t>immunisation (AN1792, Elan Pharmaceuticals) or placebo were studied</w:t>
      </w:r>
      <w:r w:rsidR="00A27C25" w:rsidRPr="00E176CC">
        <w:t xml:space="preserve">.  </w:t>
      </w:r>
      <w:r w:rsidRPr="00E176CC">
        <w:t xml:space="preserve">Comprehensive </w:t>
      </w:r>
      <w:r w:rsidR="00CC28A3" w:rsidRPr="00E176CC">
        <w:rPr>
          <w:i/>
          <w:iCs/>
        </w:rPr>
        <w:t>post-mortem</w:t>
      </w:r>
      <w:r w:rsidR="005270A3" w:rsidRPr="00E176CC">
        <w:t xml:space="preserve"> </w:t>
      </w:r>
      <w:r w:rsidRPr="00E176CC">
        <w:t>neuropathological assessments were performed from 4 months to 1</w:t>
      </w:r>
      <w:r w:rsidR="005270A3" w:rsidRPr="00E176CC">
        <w:t>5</w:t>
      </w:r>
      <w:r w:rsidRPr="00E176CC">
        <w:t xml:space="preserve"> years after the trial</w:t>
      </w:r>
      <w:r w:rsidR="00A27C25" w:rsidRPr="00E176CC">
        <w:t xml:space="preserve">.  </w:t>
      </w:r>
      <w:r w:rsidR="00B70655" w:rsidRPr="00E176CC">
        <w:t>We analysed the</w:t>
      </w:r>
      <w:r w:rsidR="00AE6058" w:rsidRPr="00E176CC">
        <w:t xml:space="preserve"> </w:t>
      </w:r>
      <w:r w:rsidR="00B70655" w:rsidRPr="00E176CC">
        <w:t xml:space="preserve">relationships between </w:t>
      </w:r>
      <w:r w:rsidR="003831D1" w:rsidRPr="00E176CC">
        <w:t xml:space="preserve">the </w:t>
      </w:r>
      <w:r w:rsidR="00AE6058" w:rsidRPr="00E176CC">
        <w:t xml:space="preserve">topographical distribution of </w:t>
      </w:r>
      <w:r w:rsidR="008C5E8B" w:rsidRPr="00E176CC">
        <w:t>amyloid</w:t>
      </w:r>
      <w:r w:rsidR="000B1EB9" w:rsidRPr="00E176CC">
        <w:t>-β</w:t>
      </w:r>
      <w:r w:rsidR="00AE6058" w:rsidRPr="00E176CC">
        <w:t xml:space="preserve"> removal from the cerebral cortex </w:t>
      </w:r>
      <w:r w:rsidR="00B70655" w:rsidRPr="00E176CC">
        <w:t>and</w:t>
      </w:r>
      <w:r w:rsidR="00AE6058" w:rsidRPr="00E176CC">
        <w:t xml:space="preserve"> </w:t>
      </w:r>
      <w:r w:rsidR="000B1EB9" w:rsidRPr="00E176CC">
        <w:t>tau</w:t>
      </w:r>
      <w:r w:rsidR="00AE6058" w:rsidRPr="00E176CC">
        <w:t xml:space="preserve"> pathology, cerebrovascular territories, plasma </w:t>
      </w:r>
      <w:r w:rsidR="00AB6FE5" w:rsidRPr="00E176CC">
        <w:t xml:space="preserve">anti-AN1792 </w:t>
      </w:r>
      <w:r w:rsidR="00AE6058" w:rsidRPr="00E176CC">
        <w:t>antibody titres and late cognitive status.</w:t>
      </w:r>
    </w:p>
    <w:p w14:paraId="41CBBD8D" w14:textId="77777777" w:rsidR="00AF7B5C" w:rsidRPr="00E176CC" w:rsidRDefault="00186B0A" w:rsidP="008A5C7D">
      <w:pPr>
        <w:spacing w:line="360" w:lineRule="auto"/>
        <w:ind w:firstLine="284"/>
        <w:jc w:val="lowKashida"/>
      </w:pPr>
      <w:r w:rsidRPr="00E176CC">
        <w:rPr>
          <w:iCs/>
        </w:rPr>
        <w:t xml:space="preserve">Seventeen of </w:t>
      </w:r>
      <w:r w:rsidR="00AF7B5C" w:rsidRPr="00E176CC">
        <w:rPr>
          <w:iCs/>
        </w:rPr>
        <w:t>2</w:t>
      </w:r>
      <w:r w:rsidR="00AE6058" w:rsidRPr="00E176CC">
        <w:rPr>
          <w:iCs/>
        </w:rPr>
        <w:t>2</w:t>
      </w:r>
      <w:r w:rsidR="00AF7B5C" w:rsidRPr="00E176CC">
        <w:rPr>
          <w:iCs/>
        </w:rPr>
        <w:t xml:space="preserve"> </w:t>
      </w:r>
      <w:r w:rsidR="008D249E" w:rsidRPr="00E176CC">
        <w:rPr>
          <w:iCs/>
        </w:rPr>
        <w:t xml:space="preserve">(77%) </w:t>
      </w:r>
      <w:r w:rsidR="00B70655" w:rsidRPr="00E176CC">
        <w:rPr>
          <w:iCs/>
        </w:rPr>
        <w:t xml:space="preserve">participants </w:t>
      </w:r>
      <w:r w:rsidR="00AF7B5C" w:rsidRPr="00E176CC">
        <w:rPr>
          <w:iCs/>
        </w:rPr>
        <w:t xml:space="preserve">had </w:t>
      </w:r>
      <w:r w:rsidR="00941EE0" w:rsidRPr="00E176CC">
        <w:t xml:space="preserve">Alzheimer’s </w:t>
      </w:r>
      <w:r w:rsidR="0020546B" w:rsidRPr="00E176CC">
        <w:rPr>
          <w:iCs/>
        </w:rPr>
        <w:t>neuropathologic</w:t>
      </w:r>
      <w:r w:rsidR="002419BC" w:rsidRPr="00E176CC">
        <w:rPr>
          <w:iCs/>
        </w:rPr>
        <w:t>al</w:t>
      </w:r>
      <w:r w:rsidR="0020546B" w:rsidRPr="00E176CC">
        <w:rPr>
          <w:iCs/>
        </w:rPr>
        <w:t xml:space="preserve"> change</w:t>
      </w:r>
      <w:r w:rsidR="00B70655" w:rsidRPr="00E176CC">
        <w:rPr>
          <w:iCs/>
        </w:rPr>
        <w:t xml:space="preserve">, </w:t>
      </w:r>
      <w:r w:rsidR="00AF7B5C" w:rsidRPr="00E176CC">
        <w:rPr>
          <w:iCs/>
        </w:rPr>
        <w:t xml:space="preserve">whereas </w:t>
      </w:r>
      <w:r w:rsidRPr="00E176CC">
        <w:rPr>
          <w:iCs/>
        </w:rPr>
        <w:t xml:space="preserve">five of </w:t>
      </w:r>
      <w:r w:rsidR="00AF7B5C" w:rsidRPr="00E176CC">
        <w:rPr>
          <w:iCs/>
        </w:rPr>
        <w:t>2</w:t>
      </w:r>
      <w:r w:rsidR="00AE6058" w:rsidRPr="00E176CC">
        <w:rPr>
          <w:iCs/>
        </w:rPr>
        <w:t>2</w:t>
      </w:r>
      <w:r w:rsidR="00AF7B5C" w:rsidRPr="00E176CC">
        <w:rPr>
          <w:iCs/>
        </w:rPr>
        <w:t xml:space="preserve"> </w:t>
      </w:r>
      <w:r w:rsidR="008D249E" w:rsidRPr="00E176CC">
        <w:rPr>
          <w:iCs/>
        </w:rPr>
        <w:t>(</w:t>
      </w:r>
      <w:r w:rsidR="00753D7D" w:rsidRPr="00E176CC">
        <w:rPr>
          <w:iCs/>
        </w:rPr>
        <w:t xml:space="preserve">23%) </w:t>
      </w:r>
      <w:r w:rsidR="00AF7B5C" w:rsidRPr="00E176CC">
        <w:rPr>
          <w:iCs/>
        </w:rPr>
        <w:t>had alternative causes for dementia (</w:t>
      </w:r>
      <w:r w:rsidR="00B70655" w:rsidRPr="00E176CC">
        <w:rPr>
          <w:iCs/>
        </w:rPr>
        <w:t>progressive supranuclear palsy</w:t>
      </w:r>
      <w:r w:rsidR="002C4F5E" w:rsidRPr="00E176CC">
        <w:rPr>
          <w:iCs/>
        </w:rPr>
        <w:t xml:space="preserve"> </w:t>
      </w:r>
      <w:r w:rsidR="00AF7B5C" w:rsidRPr="00E176CC">
        <w:rPr>
          <w:iCs/>
        </w:rPr>
        <w:t>=</w:t>
      </w:r>
      <w:r w:rsidR="002C4F5E" w:rsidRPr="00E176CC">
        <w:rPr>
          <w:iCs/>
        </w:rPr>
        <w:t xml:space="preserve"> </w:t>
      </w:r>
      <w:r w:rsidR="00AF7B5C" w:rsidRPr="00E176CC">
        <w:rPr>
          <w:iCs/>
        </w:rPr>
        <w:t xml:space="preserve">1, </w:t>
      </w:r>
      <w:r w:rsidR="000B1EB9" w:rsidRPr="00E176CC">
        <w:rPr>
          <w:iCs/>
        </w:rPr>
        <w:t>Lewy bod</w:t>
      </w:r>
      <w:r w:rsidR="0020546B" w:rsidRPr="00E176CC">
        <w:rPr>
          <w:iCs/>
        </w:rPr>
        <w:t>y</w:t>
      </w:r>
      <w:r w:rsidR="00C83F5B" w:rsidRPr="00E176CC">
        <w:rPr>
          <w:iCs/>
        </w:rPr>
        <w:t xml:space="preserve"> disease</w:t>
      </w:r>
      <w:r w:rsidR="002C4F5E" w:rsidRPr="00E176CC">
        <w:rPr>
          <w:iCs/>
        </w:rPr>
        <w:t xml:space="preserve"> </w:t>
      </w:r>
      <w:r w:rsidR="00AF7B5C" w:rsidRPr="00E176CC">
        <w:rPr>
          <w:iCs/>
        </w:rPr>
        <w:t>=</w:t>
      </w:r>
      <w:r w:rsidR="002C4F5E" w:rsidRPr="00E176CC">
        <w:rPr>
          <w:iCs/>
        </w:rPr>
        <w:t xml:space="preserve"> </w:t>
      </w:r>
      <w:r w:rsidR="00AF7B5C" w:rsidRPr="00E176CC">
        <w:rPr>
          <w:iCs/>
        </w:rPr>
        <w:t xml:space="preserve">1, </w:t>
      </w:r>
      <w:r w:rsidR="00B70655" w:rsidRPr="00E176CC">
        <w:rPr>
          <w:iCs/>
        </w:rPr>
        <w:t xml:space="preserve">vascular </w:t>
      </w:r>
      <w:r w:rsidR="0020546B" w:rsidRPr="00E176CC">
        <w:rPr>
          <w:iCs/>
        </w:rPr>
        <w:t>brain injury</w:t>
      </w:r>
      <w:r w:rsidR="002C4F5E" w:rsidRPr="00E176CC">
        <w:rPr>
          <w:iCs/>
        </w:rPr>
        <w:t xml:space="preserve"> </w:t>
      </w:r>
      <w:r w:rsidR="00AF7B5C" w:rsidRPr="00E176CC">
        <w:rPr>
          <w:iCs/>
        </w:rPr>
        <w:t>=</w:t>
      </w:r>
      <w:r w:rsidR="002C4F5E" w:rsidRPr="00E176CC">
        <w:rPr>
          <w:iCs/>
        </w:rPr>
        <w:t xml:space="preserve"> </w:t>
      </w:r>
      <w:r w:rsidR="00AF7B5C" w:rsidRPr="00E176CC">
        <w:rPr>
          <w:iCs/>
        </w:rPr>
        <w:t>1</w:t>
      </w:r>
      <w:r w:rsidRPr="00E176CC">
        <w:rPr>
          <w:iCs/>
        </w:rPr>
        <w:t>,</w:t>
      </w:r>
      <w:r w:rsidR="00AE6058" w:rsidRPr="00E176CC">
        <w:rPr>
          <w:iCs/>
        </w:rPr>
        <w:t xml:space="preserve"> </w:t>
      </w:r>
      <w:r w:rsidR="00AF7B5C" w:rsidRPr="00E176CC">
        <w:rPr>
          <w:iCs/>
        </w:rPr>
        <w:t xml:space="preserve">and </w:t>
      </w:r>
      <w:r w:rsidR="00B70655" w:rsidRPr="00E176CC">
        <w:rPr>
          <w:iCs/>
        </w:rPr>
        <w:t>frontotemporal lobar degeneration</w:t>
      </w:r>
      <w:r w:rsidR="002C4F5E" w:rsidRPr="00E176CC">
        <w:rPr>
          <w:iCs/>
        </w:rPr>
        <w:t xml:space="preserve"> </w:t>
      </w:r>
      <w:r w:rsidR="00AF7B5C" w:rsidRPr="00E176CC">
        <w:rPr>
          <w:iCs/>
        </w:rPr>
        <w:t>=</w:t>
      </w:r>
      <w:r w:rsidR="002C4F5E" w:rsidRPr="00E176CC">
        <w:rPr>
          <w:iCs/>
        </w:rPr>
        <w:t xml:space="preserve"> </w:t>
      </w:r>
      <w:r w:rsidR="00AF7B5C" w:rsidRPr="00E176CC">
        <w:rPr>
          <w:iCs/>
        </w:rPr>
        <w:t>2)</w:t>
      </w:r>
      <w:r w:rsidR="00A27C25" w:rsidRPr="00E176CC">
        <w:rPr>
          <w:iCs/>
        </w:rPr>
        <w:t xml:space="preserve">.  </w:t>
      </w:r>
      <w:r w:rsidR="00B70655" w:rsidRPr="00E176CC">
        <w:rPr>
          <w:iCs/>
        </w:rPr>
        <w:t>Nineteen o</w:t>
      </w:r>
      <w:r w:rsidR="002F46CB" w:rsidRPr="00E176CC">
        <w:rPr>
          <w:iCs/>
        </w:rPr>
        <w:t xml:space="preserve">f </w:t>
      </w:r>
      <w:r w:rsidR="00B70655" w:rsidRPr="00E176CC">
        <w:rPr>
          <w:iCs/>
        </w:rPr>
        <w:t xml:space="preserve">the </w:t>
      </w:r>
      <w:r w:rsidR="002F46CB" w:rsidRPr="00E176CC">
        <w:rPr>
          <w:iCs/>
        </w:rPr>
        <w:t xml:space="preserve">22 </w:t>
      </w:r>
      <w:r w:rsidR="00B70655" w:rsidRPr="00E176CC">
        <w:rPr>
          <w:iCs/>
        </w:rPr>
        <w:t>participants</w:t>
      </w:r>
      <w:r w:rsidR="00516673" w:rsidRPr="00E176CC">
        <w:rPr>
          <w:iCs/>
        </w:rPr>
        <w:t xml:space="preserve"> had received the active agent, </w:t>
      </w:r>
      <w:r w:rsidRPr="00E176CC">
        <w:rPr>
          <w:iCs/>
        </w:rPr>
        <w:t xml:space="preserve">three </w:t>
      </w:r>
      <w:r w:rsidR="00AF7B5C" w:rsidRPr="00E176CC">
        <w:rPr>
          <w:iCs/>
        </w:rPr>
        <w:t>the placebo</w:t>
      </w:r>
      <w:r w:rsidR="00A27C25" w:rsidRPr="00E176CC">
        <w:rPr>
          <w:iCs/>
        </w:rPr>
        <w:t xml:space="preserve">.  </w:t>
      </w:r>
      <w:r w:rsidRPr="00E176CC">
        <w:rPr>
          <w:iCs/>
        </w:rPr>
        <w:t xml:space="preserve">Fourteen of </w:t>
      </w:r>
      <w:r w:rsidR="00AF7B5C" w:rsidRPr="00E176CC">
        <w:rPr>
          <w:iCs/>
        </w:rPr>
        <w:t>1</w:t>
      </w:r>
      <w:r w:rsidR="0045641E" w:rsidRPr="00E176CC">
        <w:rPr>
          <w:iCs/>
        </w:rPr>
        <w:t>6</w:t>
      </w:r>
      <w:r w:rsidR="00AF7B5C" w:rsidRPr="00E176CC">
        <w:rPr>
          <w:iCs/>
        </w:rPr>
        <w:t xml:space="preserve"> </w:t>
      </w:r>
      <w:r w:rsidR="008D249E" w:rsidRPr="00E176CC">
        <w:rPr>
          <w:iCs/>
        </w:rPr>
        <w:t xml:space="preserve">(88%) </w:t>
      </w:r>
      <w:r w:rsidR="00941EE0" w:rsidRPr="00E176CC">
        <w:t>Alzheimer’s disease</w:t>
      </w:r>
      <w:r w:rsidR="00941EE0" w:rsidRPr="00E176CC">
        <w:rPr>
          <w:iCs/>
        </w:rPr>
        <w:t xml:space="preserve"> </w:t>
      </w:r>
      <w:r w:rsidR="00B70655" w:rsidRPr="00E176CC">
        <w:rPr>
          <w:iCs/>
        </w:rPr>
        <w:t xml:space="preserve">patients </w:t>
      </w:r>
      <w:r w:rsidR="00AF7B5C" w:rsidRPr="00E176CC">
        <w:rPr>
          <w:iCs/>
        </w:rPr>
        <w:t>receiving the active agent had evidence of plaque removal (</w:t>
      </w:r>
      <w:r w:rsidR="008D249E" w:rsidRPr="00E176CC">
        <w:rPr>
          <w:iCs/>
        </w:rPr>
        <w:t>very extensive removal</w:t>
      </w:r>
      <w:r w:rsidR="002C4F5E" w:rsidRPr="00E176CC">
        <w:rPr>
          <w:iCs/>
        </w:rPr>
        <w:t xml:space="preserve"> </w:t>
      </w:r>
      <w:r w:rsidR="00AF7B5C" w:rsidRPr="00E176CC">
        <w:rPr>
          <w:iCs/>
        </w:rPr>
        <w:t>=</w:t>
      </w:r>
      <w:r w:rsidR="002C4F5E" w:rsidRPr="00E176CC">
        <w:rPr>
          <w:iCs/>
        </w:rPr>
        <w:t xml:space="preserve"> </w:t>
      </w:r>
      <w:r w:rsidR="00AF7B5C" w:rsidRPr="00E176CC">
        <w:rPr>
          <w:iCs/>
        </w:rPr>
        <w:t xml:space="preserve">5, </w:t>
      </w:r>
      <w:r w:rsidR="008D249E" w:rsidRPr="00E176CC">
        <w:rPr>
          <w:iCs/>
        </w:rPr>
        <w:t>intermediate</w:t>
      </w:r>
      <w:r w:rsidR="002C4F5E" w:rsidRPr="00E176CC">
        <w:rPr>
          <w:iCs/>
        </w:rPr>
        <w:t xml:space="preserve"> </w:t>
      </w:r>
      <w:r w:rsidR="00AF7B5C" w:rsidRPr="00E176CC">
        <w:rPr>
          <w:iCs/>
        </w:rPr>
        <w:t>=</w:t>
      </w:r>
      <w:r w:rsidR="002C4F5E" w:rsidRPr="00E176CC">
        <w:rPr>
          <w:iCs/>
        </w:rPr>
        <w:t xml:space="preserve"> </w:t>
      </w:r>
      <w:r w:rsidR="00AF7B5C" w:rsidRPr="00E176CC">
        <w:rPr>
          <w:iCs/>
        </w:rPr>
        <w:t xml:space="preserve">4, </w:t>
      </w:r>
      <w:r w:rsidR="008D249E" w:rsidRPr="00E176CC">
        <w:rPr>
          <w:iCs/>
        </w:rPr>
        <w:t>very limited</w:t>
      </w:r>
      <w:r w:rsidR="002C4F5E" w:rsidRPr="00E176CC">
        <w:rPr>
          <w:iCs/>
        </w:rPr>
        <w:t xml:space="preserve"> </w:t>
      </w:r>
      <w:r w:rsidR="00AF7B5C" w:rsidRPr="00E176CC">
        <w:rPr>
          <w:iCs/>
        </w:rPr>
        <w:t>=</w:t>
      </w:r>
      <w:r w:rsidR="002C4F5E" w:rsidRPr="00E176CC">
        <w:rPr>
          <w:iCs/>
        </w:rPr>
        <w:t xml:space="preserve"> </w:t>
      </w:r>
      <w:r w:rsidR="004020BB" w:rsidRPr="00E176CC">
        <w:rPr>
          <w:iCs/>
        </w:rPr>
        <w:t>5</w:t>
      </w:r>
      <w:r w:rsidR="00AF7B5C" w:rsidRPr="00E176CC">
        <w:rPr>
          <w:iCs/>
        </w:rPr>
        <w:t>, no remova</w:t>
      </w:r>
      <w:r w:rsidR="00C50834" w:rsidRPr="00E176CC">
        <w:rPr>
          <w:iCs/>
        </w:rPr>
        <w:t>l</w:t>
      </w:r>
      <w:r w:rsidR="002C4F5E" w:rsidRPr="00E176CC">
        <w:rPr>
          <w:iCs/>
        </w:rPr>
        <w:t xml:space="preserve"> </w:t>
      </w:r>
      <w:r w:rsidR="00AF7B5C" w:rsidRPr="00E176CC">
        <w:rPr>
          <w:iCs/>
        </w:rPr>
        <w:t>=</w:t>
      </w:r>
      <w:r w:rsidR="002C4F5E" w:rsidRPr="00E176CC">
        <w:rPr>
          <w:iCs/>
        </w:rPr>
        <w:t xml:space="preserve"> </w:t>
      </w:r>
      <w:r w:rsidR="00AF7B5C" w:rsidRPr="00E176CC">
        <w:rPr>
          <w:iCs/>
        </w:rPr>
        <w:t>2)</w:t>
      </w:r>
      <w:r w:rsidR="00A27C25" w:rsidRPr="00E176CC">
        <w:rPr>
          <w:iCs/>
        </w:rPr>
        <w:t xml:space="preserve">.  </w:t>
      </w:r>
      <w:r w:rsidR="00987390" w:rsidRPr="00E176CC">
        <w:rPr>
          <w:iCs/>
        </w:rPr>
        <w:t xml:space="preserve">Of particular note, </w:t>
      </w:r>
      <w:r w:rsidR="00B30EBF" w:rsidRPr="00E176CC">
        <w:rPr>
          <w:iCs/>
        </w:rPr>
        <w:t>two</w:t>
      </w:r>
      <w:r w:rsidR="00987390" w:rsidRPr="00E176CC">
        <w:rPr>
          <w:iCs/>
        </w:rPr>
        <w:t xml:space="preserve"> </w:t>
      </w:r>
      <w:r w:rsidR="00941EE0" w:rsidRPr="00E176CC">
        <w:t xml:space="preserve">Alzheimer’s </w:t>
      </w:r>
      <w:r w:rsidR="00987390" w:rsidRPr="00E176CC">
        <w:rPr>
          <w:iCs/>
        </w:rPr>
        <w:t xml:space="preserve">patients who died 14 years after immunisation </w:t>
      </w:r>
      <w:r w:rsidR="00680553" w:rsidRPr="00E176CC">
        <w:rPr>
          <w:iCs/>
        </w:rPr>
        <w:t>had only</w:t>
      </w:r>
      <w:r w:rsidR="00987390" w:rsidRPr="00E176CC">
        <w:rPr>
          <w:iCs/>
        </w:rPr>
        <w:t xml:space="preserve"> very </w:t>
      </w:r>
      <w:r w:rsidR="00680553" w:rsidRPr="00E176CC">
        <w:rPr>
          <w:iCs/>
        </w:rPr>
        <w:t>sparse</w:t>
      </w:r>
      <w:r w:rsidR="00987390" w:rsidRPr="00E176CC">
        <w:rPr>
          <w:iCs/>
        </w:rPr>
        <w:t xml:space="preserve"> </w:t>
      </w:r>
      <w:r w:rsidR="00680553" w:rsidRPr="00E176CC">
        <w:rPr>
          <w:iCs/>
        </w:rPr>
        <w:t xml:space="preserve">or no detectable </w:t>
      </w:r>
      <w:r w:rsidR="00987390" w:rsidRPr="00E176CC">
        <w:rPr>
          <w:iCs/>
        </w:rPr>
        <w:t>plaques</w:t>
      </w:r>
      <w:r w:rsidR="00680553" w:rsidRPr="00E176CC">
        <w:rPr>
          <w:iCs/>
        </w:rPr>
        <w:t xml:space="preserve"> in all regions examined</w:t>
      </w:r>
      <w:r w:rsidR="00987390" w:rsidRPr="00E176CC">
        <w:rPr>
          <w:iCs/>
        </w:rPr>
        <w:t xml:space="preserve">.  </w:t>
      </w:r>
      <w:r w:rsidR="00AF7B5C" w:rsidRPr="00E176CC">
        <w:rPr>
          <w:iCs/>
        </w:rPr>
        <w:t xml:space="preserve">There was a significant inverse correlation between </w:t>
      </w:r>
      <w:r w:rsidR="0045641E" w:rsidRPr="00E176CC">
        <w:rPr>
          <w:iCs/>
        </w:rPr>
        <w:t xml:space="preserve">post-vaccination </w:t>
      </w:r>
      <w:r w:rsidR="00AF7B5C" w:rsidRPr="00E176CC">
        <w:rPr>
          <w:iCs/>
        </w:rPr>
        <w:t xml:space="preserve">peripheral blood </w:t>
      </w:r>
      <w:r w:rsidR="00AB6FE5" w:rsidRPr="00E176CC">
        <w:rPr>
          <w:iCs/>
        </w:rPr>
        <w:t>anti-AN1792 antibody</w:t>
      </w:r>
      <w:r w:rsidR="00AB6FE5" w:rsidRPr="00E176CC" w:rsidDel="00AB6FE5">
        <w:rPr>
          <w:iCs/>
        </w:rPr>
        <w:t xml:space="preserve"> </w:t>
      </w:r>
      <w:r w:rsidR="00AF7B5C" w:rsidRPr="00E176CC">
        <w:rPr>
          <w:iCs/>
        </w:rPr>
        <w:t>titre</w:t>
      </w:r>
      <w:r w:rsidR="00516673" w:rsidRPr="00E176CC">
        <w:rPr>
          <w:iCs/>
        </w:rPr>
        <w:t>s</w:t>
      </w:r>
      <w:r w:rsidR="00AF7B5C" w:rsidRPr="00E176CC">
        <w:rPr>
          <w:iCs/>
        </w:rPr>
        <w:t xml:space="preserve"> and </w:t>
      </w:r>
      <w:r w:rsidR="00CC28A3" w:rsidRPr="00E176CC">
        <w:rPr>
          <w:i/>
          <w:iCs/>
        </w:rPr>
        <w:t>post-mortem</w:t>
      </w:r>
      <w:r w:rsidR="0045641E" w:rsidRPr="00E176CC">
        <w:rPr>
          <w:iCs/>
        </w:rPr>
        <w:t xml:space="preserve"> </w:t>
      </w:r>
      <w:r w:rsidR="00AF7B5C" w:rsidRPr="00E176CC">
        <w:rPr>
          <w:iCs/>
        </w:rPr>
        <w:t>plaque scores</w:t>
      </w:r>
      <w:r w:rsidR="00B30EBF" w:rsidRPr="00E176CC">
        <w:rPr>
          <w:iCs/>
        </w:rPr>
        <w:t xml:space="preserve"> (</w:t>
      </w:r>
      <w:r w:rsidR="00B30EBF" w:rsidRPr="00E176CC">
        <w:rPr>
          <w:rFonts w:ascii="Symbol" w:hAnsi="Symbol"/>
          <w:i/>
          <w:iCs/>
          <w:sz w:val="22"/>
          <w:szCs w:val="22"/>
        </w:rPr>
        <w:t></w:t>
      </w:r>
      <w:r w:rsidR="00B30EBF" w:rsidRPr="00E176CC">
        <w:rPr>
          <w:i/>
          <w:iCs/>
          <w:sz w:val="22"/>
          <w:szCs w:val="22"/>
        </w:rPr>
        <w:t>=</w:t>
      </w:r>
      <w:r w:rsidR="00B30EBF" w:rsidRPr="00E176CC">
        <w:rPr>
          <w:sz w:val="22"/>
          <w:szCs w:val="22"/>
        </w:rPr>
        <w:t>-</w:t>
      </w:r>
      <w:r w:rsidR="008A5C7D" w:rsidRPr="00E176CC">
        <w:rPr>
          <w:sz w:val="22"/>
          <w:szCs w:val="22"/>
        </w:rPr>
        <w:t>0.664</w:t>
      </w:r>
      <w:r w:rsidR="00B30EBF" w:rsidRPr="00E176CC">
        <w:rPr>
          <w:sz w:val="22"/>
          <w:szCs w:val="22"/>
        </w:rPr>
        <w:t xml:space="preserve">, </w:t>
      </w:r>
      <w:r w:rsidR="00B30EBF" w:rsidRPr="00E176CC">
        <w:rPr>
          <w:i/>
          <w:iCs/>
          <w:sz w:val="22"/>
          <w:szCs w:val="22"/>
        </w:rPr>
        <w:t>p</w:t>
      </w:r>
      <w:r w:rsidR="00B30EBF" w:rsidRPr="00E176CC">
        <w:rPr>
          <w:sz w:val="22"/>
          <w:szCs w:val="22"/>
        </w:rPr>
        <w:t>=0.0</w:t>
      </w:r>
      <w:r w:rsidR="008A5C7D" w:rsidRPr="00E176CC">
        <w:rPr>
          <w:sz w:val="22"/>
          <w:szCs w:val="22"/>
        </w:rPr>
        <w:t>05</w:t>
      </w:r>
      <w:r w:rsidR="00B30EBF" w:rsidRPr="00E176CC">
        <w:rPr>
          <w:sz w:val="22"/>
          <w:szCs w:val="22"/>
        </w:rPr>
        <w:t>)</w:t>
      </w:r>
      <w:r w:rsidR="00A27C25" w:rsidRPr="00E176CC">
        <w:rPr>
          <w:iCs/>
        </w:rPr>
        <w:t xml:space="preserve">.  </w:t>
      </w:r>
      <w:r w:rsidR="00087891" w:rsidRPr="00E176CC">
        <w:rPr>
          <w:iCs/>
        </w:rPr>
        <w:t xml:space="preserve">Cortical foci cleared of plaques </w:t>
      </w:r>
      <w:r w:rsidR="00120265" w:rsidRPr="00E176CC">
        <w:rPr>
          <w:iCs/>
        </w:rPr>
        <w:t>contained</w:t>
      </w:r>
      <w:r w:rsidR="00255E94" w:rsidRPr="00E176CC">
        <w:rPr>
          <w:iCs/>
        </w:rPr>
        <w:t xml:space="preserve"> less </w:t>
      </w:r>
      <w:r w:rsidR="00087891" w:rsidRPr="00E176CC">
        <w:rPr>
          <w:iCs/>
        </w:rPr>
        <w:t>tau</w:t>
      </w:r>
      <w:r w:rsidR="005E3C1D" w:rsidRPr="00E176CC">
        <w:rPr>
          <w:iCs/>
        </w:rPr>
        <w:t xml:space="preserve"> </w:t>
      </w:r>
      <w:r w:rsidR="00255E94" w:rsidRPr="00E176CC">
        <w:rPr>
          <w:iCs/>
        </w:rPr>
        <w:t>than did</w:t>
      </w:r>
      <w:r w:rsidR="005E3C1D" w:rsidRPr="00E176CC">
        <w:rPr>
          <w:iCs/>
        </w:rPr>
        <w:t xml:space="preserve"> cortex with </w:t>
      </w:r>
      <w:r w:rsidR="006E3A1C" w:rsidRPr="00E176CC">
        <w:rPr>
          <w:iCs/>
        </w:rPr>
        <w:t xml:space="preserve">remaining </w:t>
      </w:r>
      <w:r w:rsidR="005E3C1D" w:rsidRPr="00E176CC">
        <w:rPr>
          <w:iCs/>
        </w:rPr>
        <w:t>plaques</w:t>
      </w:r>
      <w:r w:rsidR="00735511" w:rsidRPr="00E176CC">
        <w:rPr>
          <w:iCs/>
        </w:rPr>
        <w:t xml:space="preserve">, but </w:t>
      </w:r>
      <w:r w:rsidR="00477DF3" w:rsidRPr="00E176CC">
        <w:rPr>
          <w:iCs/>
        </w:rPr>
        <w:t xml:space="preserve">the </w:t>
      </w:r>
      <w:r w:rsidR="008D249E" w:rsidRPr="00E176CC">
        <w:rPr>
          <w:iCs/>
        </w:rPr>
        <w:t xml:space="preserve">overall </w:t>
      </w:r>
      <w:r w:rsidR="00B70655" w:rsidRPr="00E176CC">
        <w:rPr>
          <w:iCs/>
        </w:rPr>
        <w:t>distribution</w:t>
      </w:r>
      <w:r w:rsidR="00A814D6" w:rsidRPr="00E176CC">
        <w:rPr>
          <w:iCs/>
        </w:rPr>
        <w:t xml:space="preserve"> of </w:t>
      </w:r>
      <w:r w:rsidR="00735511" w:rsidRPr="00E176CC">
        <w:rPr>
          <w:iCs/>
        </w:rPr>
        <w:t>tangle</w:t>
      </w:r>
      <w:r w:rsidR="00A814D6" w:rsidRPr="00E176CC">
        <w:rPr>
          <w:iCs/>
        </w:rPr>
        <w:t>s</w:t>
      </w:r>
      <w:r w:rsidR="00735511" w:rsidRPr="00E176CC">
        <w:rPr>
          <w:iCs/>
        </w:rPr>
        <w:t xml:space="preserve"> was </w:t>
      </w:r>
      <w:r w:rsidR="00B70655" w:rsidRPr="00E176CC">
        <w:rPr>
          <w:iCs/>
        </w:rPr>
        <w:t xml:space="preserve">extensive </w:t>
      </w:r>
      <w:r w:rsidR="00735511" w:rsidRPr="00E176CC">
        <w:rPr>
          <w:iCs/>
        </w:rPr>
        <w:t>(Braak V/VI).</w:t>
      </w:r>
    </w:p>
    <w:p w14:paraId="40339345" w14:textId="77777777" w:rsidR="004566BF" w:rsidRPr="004379F2" w:rsidRDefault="00E1021F" w:rsidP="00CE4BCE">
      <w:pPr>
        <w:spacing w:line="360" w:lineRule="auto"/>
        <w:ind w:firstLine="284"/>
        <w:jc w:val="lowKashida"/>
        <w:rPr>
          <w:iCs/>
        </w:rPr>
      </w:pPr>
      <w:r w:rsidRPr="00E176CC">
        <w:t xml:space="preserve">In conclusion, </w:t>
      </w:r>
      <w:r w:rsidR="00941EE0" w:rsidRPr="00E176CC">
        <w:t xml:space="preserve">Alzheimer’s </w:t>
      </w:r>
      <w:r w:rsidR="00AF7B5C" w:rsidRPr="00E176CC">
        <w:t xml:space="preserve">patients actively immunised against </w:t>
      </w:r>
      <w:r w:rsidR="002B1520" w:rsidRPr="00E176CC">
        <w:t>amyloid-β</w:t>
      </w:r>
      <w:r w:rsidR="002B1520" w:rsidRPr="00E176CC" w:rsidDel="002B1520">
        <w:t xml:space="preserve"> </w:t>
      </w:r>
      <w:r w:rsidR="00AF7B5C" w:rsidRPr="00E176CC">
        <w:t>can remain virtually plaque–free for 14 years</w:t>
      </w:r>
      <w:r w:rsidR="00A27C25" w:rsidRPr="00E176CC">
        <w:t xml:space="preserve">.  </w:t>
      </w:r>
      <w:r w:rsidR="00DE5ADF" w:rsidRPr="00E176CC">
        <w:t>The e</w:t>
      </w:r>
      <w:r w:rsidR="005E3C1D" w:rsidRPr="00E176CC">
        <w:t>xtent of p</w:t>
      </w:r>
      <w:r w:rsidR="00E655C4" w:rsidRPr="00E176CC">
        <w:t xml:space="preserve">laque </w:t>
      </w:r>
      <w:r w:rsidR="002B5422" w:rsidRPr="00E176CC">
        <w:t xml:space="preserve">removal </w:t>
      </w:r>
      <w:r w:rsidR="00E655C4" w:rsidRPr="00E176CC">
        <w:t>is related to the immune response</w:t>
      </w:r>
      <w:r w:rsidR="00A27C25" w:rsidRPr="00E176CC">
        <w:t xml:space="preserve">.  </w:t>
      </w:r>
      <w:r w:rsidR="002557CE" w:rsidRPr="00E176CC">
        <w:t>Th</w:t>
      </w:r>
      <w:r w:rsidR="004158D6" w:rsidRPr="00E176CC">
        <w:t>is</w:t>
      </w:r>
      <w:r w:rsidR="000E2A9D" w:rsidRPr="00E176CC">
        <w:t xml:space="preserve"> long duration of efficacy</w:t>
      </w:r>
      <w:r w:rsidR="002557CE" w:rsidRPr="00E176CC">
        <w:t xml:space="preserve"> is i</w:t>
      </w:r>
      <w:r w:rsidR="00CD7194" w:rsidRPr="00E176CC">
        <w:t xml:space="preserve">mportant in </w:t>
      </w:r>
      <w:r w:rsidR="002557CE" w:rsidRPr="00E176CC">
        <w:t xml:space="preserve">support of active immunisation </w:t>
      </w:r>
      <w:r w:rsidR="00CD7194" w:rsidRPr="00E176CC">
        <w:t>protocol</w:t>
      </w:r>
      <w:r w:rsidR="004158D6" w:rsidRPr="00E176CC">
        <w:t>s</w:t>
      </w:r>
      <w:r w:rsidR="00CD7194" w:rsidRPr="00E176CC">
        <w:t xml:space="preserve"> </w:t>
      </w:r>
      <w:r w:rsidR="00680553" w:rsidRPr="00E176CC">
        <w:t xml:space="preserve">as </w:t>
      </w:r>
      <w:r w:rsidR="00CD7194" w:rsidRPr="00E176CC">
        <w:t>therapy for</w:t>
      </w:r>
      <w:r w:rsidR="00EE569D" w:rsidRPr="00E176CC">
        <w:t>, or potentially prevention of,</w:t>
      </w:r>
      <w:r w:rsidR="00CD7194" w:rsidRPr="00E176CC">
        <w:t xml:space="preserve"> neurodegeneration-associated protein accumulations</w:t>
      </w:r>
      <w:r w:rsidR="002557CE" w:rsidRPr="00E176CC">
        <w:t xml:space="preserve">.  </w:t>
      </w:r>
      <w:r w:rsidR="00AF7B5C" w:rsidRPr="00E176CC">
        <w:t xml:space="preserve">Inclusion of patients without </w:t>
      </w:r>
      <w:r w:rsidR="00941EE0" w:rsidRPr="00E176CC">
        <w:t xml:space="preserve">Alzheimer’s disease </w:t>
      </w:r>
      <w:r w:rsidR="00AF7B5C" w:rsidRPr="00E176CC">
        <w:t xml:space="preserve">in </w:t>
      </w:r>
      <w:r w:rsidR="00941EE0" w:rsidRPr="00E176CC">
        <w:t xml:space="preserve">Alzheimer’s </w:t>
      </w:r>
      <w:r w:rsidR="00AF7B5C" w:rsidRPr="00E176CC">
        <w:t>therapy trials is a problem</w:t>
      </w:r>
      <w:r w:rsidR="00881691" w:rsidRPr="00E176CC">
        <w:t xml:space="preserve"> </w:t>
      </w:r>
      <w:r w:rsidR="005E3C1D" w:rsidRPr="00E176CC">
        <w:t xml:space="preserve">for </w:t>
      </w:r>
      <w:r w:rsidR="00881691" w:rsidRPr="00E176CC">
        <w:t>assess</w:t>
      </w:r>
      <w:r w:rsidR="005E3C1D" w:rsidRPr="00E176CC">
        <w:t>ing</w:t>
      </w:r>
      <w:r w:rsidR="00881691" w:rsidRPr="00E176CC">
        <w:t xml:space="preserve"> the efficacy of treatment</w:t>
      </w:r>
      <w:r w:rsidR="00A27C25" w:rsidRPr="00E176CC">
        <w:t xml:space="preserve">.  </w:t>
      </w:r>
      <w:r w:rsidR="000E2A9D" w:rsidRPr="00E176CC">
        <w:rPr>
          <w:iCs/>
        </w:rPr>
        <w:t xml:space="preserve">Despite </w:t>
      </w:r>
      <w:r w:rsidR="00A87F05" w:rsidRPr="00E176CC">
        <w:rPr>
          <w:iCs/>
        </w:rPr>
        <w:t>modification of</w:t>
      </w:r>
      <w:r w:rsidR="000E2A9D" w:rsidRPr="00E176CC">
        <w:rPr>
          <w:iCs/>
        </w:rPr>
        <w:t xml:space="preserve"> </w:t>
      </w:r>
      <w:r w:rsidR="00941EE0" w:rsidRPr="00E176CC">
        <w:t xml:space="preserve">Alzheimer’s </w:t>
      </w:r>
      <w:r w:rsidR="000E2A9D" w:rsidRPr="00E176CC">
        <w:rPr>
          <w:iCs/>
        </w:rPr>
        <w:t xml:space="preserve">pathology, most patients had </w:t>
      </w:r>
      <w:r w:rsidR="00CE4BCE" w:rsidRPr="00E176CC">
        <w:rPr>
          <w:iCs/>
        </w:rPr>
        <w:t xml:space="preserve">progressed </w:t>
      </w:r>
      <w:r w:rsidR="000E2A9D" w:rsidRPr="00E176CC">
        <w:rPr>
          <w:iCs/>
        </w:rPr>
        <w:t xml:space="preserve">to severe dementia, notably including the five with very extensive plaque </w:t>
      </w:r>
      <w:r w:rsidR="004158D6" w:rsidRPr="00E176CC">
        <w:rPr>
          <w:iCs/>
        </w:rPr>
        <w:t xml:space="preserve">removal, </w:t>
      </w:r>
      <w:r w:rsidR="000E2A9D" w:rsidRPr="00E176CC">
        <w:rPr>
          <w:iCs/>
        </w:rPr>
        <w:t xml:space="preserve">possibly due to continued tau propagation.  </w:t>
      </w:r>
      <w:r w:rsidR="00AF7B5C" w:rsidRPr="00E176CC">
        <w:t>Neuropathology follow</w:t>
      </w:r>
      <w:r w:rsidR="008C5E8B" w:rsidRPr="00E176CC">
        <w:t>-</w:t>
      </w:r>
      <w:r w:rsidR="00AF7B5C" w:rsidRPr="00E176CC">
        <w:t>up of patients in therapeutic trials provides valuable information on the cause</w:t>
      </w:r>
      <w:r w:rsidR="00680553" w:rsidRPr="00E176CC">
        <w:t>s</w:t>
      </w:r>
      <w:r w:rsidR="00AF7B5C" w:rsidRPr="00E176CC">
        <w:t xml:space="preserve"> of dementia and effects of treatment</w:t>
      </w:r>
      <w:r w:rsidR="00A27C25" w:rsidRPr="00E176CC">
        <w:t>.</w:t>
      </w:r>
    </w:p>
    <w:p w14:paraId="15A58C72" w14:textId="77777777" w:rsidR="006203C8" w:rsidRPr="004379F2" w:rsidRDefault="006203C8" w:rsidP="006203C8">
      <w:pPr>
        <w:spacing w:line="360" w:lineRule="auto"/>
        <w:jc w:val="lowKashida"/>
        <w:rPr>
          <w:iCs/>
        </w:rPr>
      </w:pPr>
    </w:p>
    <w:p w14:paraId="0B09A4BE" w14:textId="77777777" w:rsidR="00927401" w:rsidRDefault="00927401" w:rsidP="00900A96">
      <w:pPr>
        <w:spacing w:line="360" w:lineRule="auto"/>
        <w:jc w:val="lowKashida"/>
        <w:rPr>
          <w:iCs/>
        </w:rPr>
      </w:pPr>
      <w:r w:rsidRPr="004379F2">
        <w:rPr>
          <w:iCs/>
        </w:rPr>
        <w:t>Keywords: Alzheimer’s disease, dementia, immunotherapy, neu</w:t>
      </w:r>
      <w:r w:rsidRPr="00E176CC">
        <w:rPr>
          <w:iCs/>
        </w:rPr>
        <w:t>ropathology</w:t>
      </w:r>
      <w:r w:rsidR="00C35663" w:rsidRPr="00E176CC">
        <w:rPr>
          <w:iCs/>
        </w:rPr>
        <w:t xml:space="preserve">, </w:t>
      </w:r>
      <w:r w:rsidR="002B1520" w:rsidRPr="00E176CC">
        <w:t>amyloid-β</w:t>
      </w:r>
    </w:p>
    <w:p w14:paraId="0C01D0C3" w14:textId="77777777" w:rsidR="005A3BB6" w:rsidRDefault="005A3BB6" w:rsidP="00731727">
      <w:pPr>
        <w:spacing w:line="360" w:lineRule="auto"/>
        <w:jc w:val="lowKashida"/>
        <w:rPr>
          <w:b/>
          <w:bCs/>
          <w:iCs/>
          <w:sz w:val="28"/>
          <w:szCs w:val="28"/>
        </w:rPr>
      </w:pPr>
    </w:p>
    <w:p w14:paraId="3CB2841C" w14:textId="77777777" w:rsidR="00731727" w:rsidRDefault="00731727" w:rsidP="00731727">
      <w:pPr>
        <w:spacing w:line="360" w:lineRule="auto"/>
        <w:jc w:val="lowKashida"/>
        <w:rPr>
          <w:iCs/>
        </w:rPr>
      </w:pPr>
      <w:r w:rsidRPr="00731727">
        <w:rPr>
          <w:b/>
          <w:bCs/>
          <w:iCs/>
          <w:sz w:val="28"/>
          <w:szCs w:val="28"/>
        </w:rPr>
        <w:t>Abbreviations</w:t>
      </w:r>
    </w:p>
    <w:p w14:paraId="2782F3A6" w14:textId="77777777" w:rsidR="00392978" w:rsidRDefault="00392978" w:rsidP="00392978">
      <w:pPr>
        <w:spacing w:line="360" w:lineRule="auto"/>
        <w:jc w:val="lowKashida"/>
        <w:rPr>
          <w:iCs/>
        </w:rPr>
      </w:pPr>
      <w:r>
        <w:rPr>
          <w:iCs/>
        </w:rPr>
        <w:t>A</w:t>
      </w:r>
      <w:r w:rsidRPr="00392978">
        <w:rPr>
          <w:rFonts w:ascii="Symbol" w:hAnsi="Symbol"/>
          <w:iCs/>
        </w:rPr>
        <w:t></w:t>
      </w:r>
      <w:r>
        <w:rPr>
          <w:iCs/>
        </w:rPr>
        <w:tab/>
      </w:r>
      <w:r>
        <w:rPr>
          <w:iCs/>
        </w:rPr>
        <w:tab/>
        <w:t>Amyloid-</w:t>
      </w:r>
      <w:r w:rsidRPr="00392978">
        <w:rPr>
          <w:rFonts w:ascii="Symbol" w:hAnsi="Symbol"/>
          <w:iCs/>
        </w:rPr>
        <w:t></w:t>
      </w:r>
    </w:p>
    <w:p w14:paraId="65C9FA19" w14:textId="77777777" w:rsidR="00392978" w:rsidRDefault="00392978" w:rsidP="00392978">
      <w:pPr>
        <w:spacing w:line="360" w:lineRule="auto"/>
        <w:jc w:val="lowKashida"/>
        <w:rPr>
          <w:iCs/>
        </w:rPr>
      </w:pPr>
      <w:r w:rsidRPr="00612137">
        <w:rPr>
          <w:i/>
        </w:rPr>
        <w:t>APOE</w:t>
      </w:r>
      <w:r>
        <w:rPr>
          <w:iCs/>
        </w:rPr>
        <w:tab/>
      </w:r>
      <w:r>
        <w:rPr>
          <w:iCs/>
        </w:rPr>
        <w:tab/>
        <w:t>Apolipoprotein E</w:t>
      </w:r>
    </w:p>
    <w:p w14:paraId="108C8646" w14:textId="77777777" w:rsidR="00392978" w:rsidRPr="00731727" w:rsidRDefault="00392978" w:rsidP="00392978">
      <w:pPr>
        <w:spacing w:line="360" w:lineRule="auto"/>
        <w:jc w:val="lowKashida"/>
        <w:rPr>
          <w:iCs/>
        </w:rPr>
      </w:pPr>
      <w:r>
        <w:t>ptau</w:t>
      </w:r>
      <w:r>
        <w:tab/>
      </w:r>
      <w:r>
        <w:tab/>
        <w:t>phosphorylated tau</w:t>
      </w:r>
    </w:p>
    <w:p w14:paraId="7A07E233" w14:textId="77777777" w:rsidR="00731727" w:rsidRDefault="008C5E8B" w:rsidP="0078435C">
      <w:pPr>
        <w:spacing w:line="360" w:lineRule="auto"/>
        <w:jc w:val="lowKashida"/>
        <w:rPr>
          <w:iCs/>
        </w:rPr>
      </w:pPr>
      <w:r w:rsidRPr="004379F2">
        <w:rPr>
          <w:iCs/>
        </w:rPr>
        <w:br w:type="page"/>
      </w:r>
    </w:p>
    <w:p w14:paraId="1B7DB644" w14:textId="77777777" w:rsidR="004566BF" w:rsidRPr="004379F2" w:rsidRDefault="004566BF" w:rsidP="0078435C">
      <w:pPr>
        <w:spacing w:line="360" w:lineRule="auto"/>
        <w:jc w:val="lowKashida"/>
        <w:rPr>
          <w:b/>
          <w:bCs/>
        </w:rPr>
      </w:pPr>
      <w:r w:rsidRPr="00B30EBF">
        <w:rPr>
          <w:b/>
          <w:bCs/>
          <w:sz w:val="28"/>
          <w:szCs w:val="28"/>
        </w:rPr>
        <w:lastRenderedPageBreak/>
        <w:t>Introduction</w:t>
      </w:r>
    </w:p>
    <w:p w14:paraId="40C60C5F" w14:textId="77777777" w:rsidR="00314729" w:rsidRPr="004379F2" w:rsidRDefault="00314729" w:rsidP="00E76130">
      <w:pPr>
        <w:spacing w:line="360" w:lineRule="auto"/>
        <w:ind w:firstLine="284"/>
        <w:jc w:val="lowKashida"/>
      </w:pPr>
      <w:r w:rsidRPr="004379F2">
        <w:rPr>
          <w:rFonts w:asciiTheme="majorBidi" w:hAnsiTheme="majorBidi" w:cstheme="majorBidi"/>
        </w:rPr>
        <w:t xml:space="preserve">The concept of immunisation against amyloid-β (Aβ) for the treatment of Alzheimer’s disease has been under investigation for </w:t>
      </w:r>
      <w:r w:rsidR="009373E3" w:rsidRPr="004379F2">
        <w:rPr>
          <w:rFonts w:asciiTheme="majorBidi" w:hAnsiTheme="majorBidi" w:cstheme="majorBidi"/>
        </w:rPr>
        <w:t>nearly 20</w:t>
      </w:r>
      <w:r w:rsidRPr="004379F2">
        <w:rPr>
          <w:rFonts w:asciiTheme="majorBidi" w:hAnsiTheme="majorBidi" w:cstheme="majorBidi"/>
        </w:rPr>
        <w:t xml:space="preserve"> years</w:t>
      </w:r>
      <w:r w:rsidR="00A27C25" w:rsidRPr="004379F2">
        <w:rPr>
          <w:rFonts w:asciiTheme="majorBidi" w:hAnsiTheme="majorBidi" w:cstheme="majorBidi"/>
        </w:rPr>
        <w:t xml:space="preserve">.  </w:t>
      </w:r>
      <w:r w:rsidR="00D471CF" w:rsidRPr="004379F2">
        <w:rPr>
          <w:rFonts w:asciiTheme="majorBidi" w:hAnsiTheme="majorBidi" w:cstheme="majorBidi"/>
        </w:rPr>
        <w:t>The amyloid cascade</w:t>
      </w:r>
      <w:r w:rsidR="00D471CF" w:rsidRPr="004379F2">
        <w:t xml:space="preserve"> hypothesis states that Aβ abnormalities play a key initiating role in </w:t>
      </w:r>
      <w:r w:rsidR="00743E59" w:rsidRPr="004379F2">
        <w:t>Alzheimer’s disease</w:t>
      </w:r>
      <w:r w:rsidR="00D471CF" w:rsidRPr="004379F2">
        <w:t xml:space="preserve"> pathophysiology</w:t>
      </w:r>
      <w:r w:rsidR="00F87FF6" w:rsidRPr="004379F2">
        <w:t xml:space="preserve">, making </w:t>
      </w:r>
      <w:r w:rsidR="00792F21" w:rsidRPr="004379F2">
        <w:t>Aβ</w:t>
      </w:r>
      <w:r w:rsidR="00F87FF6" w:rsidRPr="004379F2">
        <w:t xml:space="preserve"> </w:t>
      </w:r>
      <w:r w:rsidR="00D471CF" w:rsidRPr="004379F2">
        <w:t xml:space="preserve">a target </w:t>
      </w:r>
      <w:r w:rsidR="00AE62C2" w:rsidRPr="004379F2">
        <w:t xml:space="preserve">for </w:t>
      </w:r>
      <w:r w:rsidR="00792F21" w:rsidRPr="004379F2">
        <w:t xml:space="preserve">the </w:t>
      </w:r>
      <w:r w:rsidR="00AE62C2" w:rsidRPr="004379F2">
        <w:t xml:space="preserve">treatment </w:t>
      </w:r>
      <w:r w:rsidR="008F4413">
        <w:t>or</w:t>
      </w:r>
      <w:r w:rsidR="008F4413" w:rsidRPr="004379F2">
        <w:t xml:space="preserve"> </w:t>
      </w:r>
      <w:r w:rsidR="00AE62C2" w:rsidRPr="004379F2">
        <w:t xml:space="preserve">prevention of </w:t>
      </w:r>
      <w:r w:rsidR="008F4413">
        <w:t xml:space="preserve">the </w:t>
      </w:r>
      <w:r w:rsidR="00BF334E" w:rsidRPr="004379F2">
        <w:t xml:space="preserve">disease </w:t>
      </w:r>
      <w:r w:rsidR="00E76130">
        <w:fldChar w:fldCharType="begin"/>
      </w:r>
      <w:r w:rsidR="00E76130">
        <w:instrText xml:space="preserve"> ADDIN EN.CITE &lt;EndNote&gt;&lt;Cite&gt;&lt;Author&gt;Selkoe&lt;/Author&gt;&lt;Year&gt;2016&lt;/Year&gt;&lt;RecNum&gt;4247&lt;/RecNum&gt;&lt;DisplayText&gt;(Selkoe and Hardy, 2016)&lt;/DisplayText&gt;&lt;record&gt;&lt;rec-number&gt;4247&lt;/rec-number&gt;&lt;foreign-keys&gt;&lt;key app="EN" db-id="fsttzr9sor0v01evxfgp92sveape9pa59z0z" timestamp="1501598885"&gt;4247&lt;/key&gt;&lt;/foreign-keys&gt;&lt;ref-type name="Journal Article"&gt;17&lt;/ref-type&gt;&lt;contributors&gt;&lt;authors&gt;&lt;author&gt;Selkoe, D. J.&lt;/author&gt;&lt;author&gt;Hardy, J.&lt;/author&gt;&lt;/authors&gt;&lt;/contributors&gt;&lt;auth-address&gt;Ann Romney Center for Neurologic Diseases, Department of Neurology, Brigham and Women&amp;apos;s Hospital and Harvard Medical School, Boston, MA, USA.&amp;#xD;Reta Lila Weston Institute and Department of Molecular Neuroscience, UCL Institute of Neurology, London, UK j.hardy@ucl.ac.uk.&lt;/auth-address&gt;&lt;titles&gt;&lt;title&gt;The amyloid hypothesis of Alzheimer&amp;apos;s disease at 25 years&lt;/title&gt;&lt;secondary-title&gt;EMBO Mol Med&lt;/secondary-title&gt;&lt;alt-title&gt;EMBO molecular medicine&lt;/alt-title&gt;&lt;/titles&gt;&lt;periodical&gt;&lt;full-title&gt;EMBO Mol Med&lt;/full-title&gt;&lt;abbr-1&gt;EMBO molecular medicine&lt;/abbr-1&gt;&lt;/periodical&gt;&lt;alt-periodical&gt;&lt;full-title&gt;EMBO Mol Med&lt;/full-title&gt;&lt;abbr-1&gt;EMBO molecular medicine&lt;/abbr-1&gt;&lt;/alt-periodical&gt;&lt;pages&gt;595-608&lt;/pages&gt;&lt;volume&gt;8&lt;/volume&gt;&lt;number&gt;6&lt;/number&gt;&lt;edition&gt;2016/03/31&lt;/edition&gt;&lt;keywords&gt;&lt;keyword&gt;Alzheimer&lt;/keyword&gt;&lt;keyword&gt;Abeta&lt;/keyword&gt;&lt;keyword&gt;cell biology&lt;/keyword&gt;&lt;keyword&gt;genetics&lt;/keyword&gt;&lt;keyword&gt;treatment&lt;/keyword&gt;&lt;/keywords&gt;&lt;dates&gt;&lt;year&gt;2016&lt;/year&gt;&lt;pub-dates&gt;&lt;date&gt;Jun&lt;/date&gt;&lt;/pub-dates&gt;&lt;/dates&gt;&lt;isbn&gt;1757-4676&lt;/isbn&gt;&lt;accession-num&gt;27025652&lt;/accession-num&gt;&lt;urls&gt;&lt;related-urls&gt;&lt;url&gt;https://www.ncbi.nlm.nih.gov/pmc/articles/PMC4888851/pdf/EMMM-8-595.pdf&lt;/url&gt;&lt;/related-urls&gt;&lt;/urls&gt;&lt;custom2&gt;PMC4888851&lt;/custom2&gt;&lt;electronic-resource-num&gt;10.15252/emmm.201606210&lt;/electronic-resource-num&gt;&lt;remote-database-provider&gt;NLM&lt;/remote-database-provider&gt;&lt;language&gt;eng&lt;/language&gt;&lt;/record&gt;&lt;/Cite&gt;&lt;/EndNote&gt;</w:instrText>
      </w:r>
      <w:r w:rsidR="00E76130">
        <w:fldChar w:fldCharType="separate"/>
      </w:r>
      <w:r w:rsidR="00E76130">
        <w:rPr>
          <w:noProof/>
        </w:rPr>
        <w:t>(Selkoe and Hardy, 2016)</w:t>
      </w:r>
      <w:r w:rsidR="00E76130">
        <w:fldChar w:fldCharType="end"/>
      </w:r>
      <w:r w:rsidR="00A27C25" w:rsidRPr="004379F2">
        <w:t xml:space="preserve">.  </w:t>
      </w:r>
      <w:r w:rsidR="00DC5CFD" w:rsidRPr="004379F2">
        <w:t xml:space="preserve">In a mouse model, Aβ immunisation early in life prevented Aβ plaque </w:t>
      </w:r>
      <w:r w:rsidR="00C22A8F" w:rsidRPr="004379F2">
        <w:t xml:space="preserve">formation </w:t>
      </w:r>
      <w:r w:rsidR="008F4413">
        <w:fldChar w:fldCharType="begin">
          <w:fldData xml:space="preserve">PEVuZE5vdGU+PENpdGU+PEF1dGhvcj5TY2hlbms8L0F1dGhvcj48WWVhcj4xOTk5PC9ZZWFyPjxS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</w:fldData>
        </w:fldChar>
      </w:r>
      <w:r w:rsidR="008F4413">
        <w:instrText xml:space="preserve"> ADDIN EN.CITE </w:instrText>
      </w:r>
      <w:r w:rsidR="008F4413">
        <w:fldChar w:fldCharType="begin">
          <w:fldData xml:space="preserve">PEVuZE5vdGU+PENpdGU+PEF1dGhvcj5TY2hlbms8L0F1dGhvcj48WWVhcj4xOTk5PC9ZZWFyPjxS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</w:fldData>
        </w:fldChar>
      </w:r>
      <w:r w:rsidR="008F4413">
        <w:instrText xml:space="preserve"> ADDIN EN.CITE.DATA </w:instrText>
      </w:r>
      <w:r w:rsidR="008F4413">
        <w:fldChar w:fldCharType="end"/>
      </w:r>
      <w:r w:rsidR="008F4413">
        <w:fldChar w:fldCharType="separate"/>
      </w:r>
      <w:r w:rsidR="008F4413">
        <w:rPr>
          <w:noProof/>
        </w:rPr>
        <w:t>(Schenk</w:t>
      </w:r>
      <w:r w:rsidR="008F4413" w:rsidRPr="00E76130">
        <w:rPr>
          <w:i/>
          <w:noProof/>
        </w:rPr>
        <w:t xml:space="preserve"> et al.</w:t>
      </w:r>
      <w:r w:rsidR="008F4413">
        <w:rPr>
          <w:noProof/>
        </w:rPr>
        <w:t>, 1999)</w:t>
      </w:r>
      <w:r w:rsidR="008F4413">
        <w:fldChar w:fldCharType="end"/>
      </w:r>
      <w:r w:rsidR="008F4413">
        <w:t>,</w:t>
      </w:r>
      <w:r w:rsidR="008F4413" w:rsidRPr="004379F2">
        <w:t xml:space="preserve"> </w:t>
      </w:r>
      <w:r w:rsidR="007653FF">
        <w:t xml:space="preserve">whereas </w:t>
      </w:r>
      <w:r w:rsidR="00DC5CFD" w:rsidRPr="004379F2">
        <w:t>in</w:t>
      </w:r>
      <w:r w:rsidR="00A91CEF">
        <w:t xml:space="preserve"> aged mic</w:t>
      </w:r>
      <w:r w:rsidR="00A87F05">
        <w:t>e</w:t>
      </w:r>
      <w:r w:rsidR="00792F21" w:rsidRPr="004379F2">
        <w:t xml:space="preserve"> </w:t>
      </w:r>
      <w:r w:rsidR="007653FF">
        <w:t xml:space="preserve">it </w:t>
      </w:r>
      <w:r w:rsidR="00255E94" w:rsidRPr="004379F2">
        <w:t>reduced the</w:t>
      </w:r>
      <w:r w:rsidR="00792F21" w:rsidRPr="004379F2">
        <w:t xml:space="preserve"> plaque </w:t>
      </w:r>
      <w:r w:rsidR="00C22A8F" w:rsidRPr="004379F2">
        <w:t xml:space="preserve">burden </w:t>
      </w:r>
      <w:r w:rsidR="00E76130">
        <w:fldChar w:fldCharType="begin">
          <w:fldData xml:space="preserve">PEVuZE5vdGU+PENpdGU+PEF1dGhvcj5TY2hlbms8L0F1dGhvcj48WWVhcj4xOTk5PC9ZZWFyPjxS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</w:fldData>
        </w:fldChar>
      </w:r>
      <w:r w:rsidR="00E76130">
        <w:instrText xml:space="preserve"> ADDIN EN.CITE </w:instrText>
      </w:r>
      <w:r w:rsidR="00E76130">
        <w:fldChar w:fldCharType="begin">
          <w:fldData xml:space="preserve">PEVuZE5vdGU+PENpdGU+PEF1dGhvcj5TY2hlbms8L0F1dGhvcj48WWVhcj4xOTk5PC9ZZWFyPjxS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</w:fldData>
        </w:fldChar>
      </w:r>
      <w:r w:rsidR="00E76130">
        <w:instrText xml:space="preserve"> ADDIN EN.CITE.DATA </w:instrText>
      </w:r>
      <w:r w:rsidR="00E76130">
        <w:fldChar w:fldCharType="end"/>
      </w:r>
      <w:r w:rsidR="00E76130">
        <w:fldChar w:fldCharType="separate"/>
      </w:r>
      <w:r w:rsidR="00E76130">
        <w:rPr>
          <w:noProof/>
        </w:rPr>
        <w:t>(Schenk</w:t>
      </w:r>
      <w:r w:rsidR="00E76130" w:rsidRPr="00E76130">
        <w:rPr>
          <w:i/>
          <w:noProof/>
        </w:rPr>
        <w:t xml:space="preserve"> et al.</w:t>
      </w:r>
      <w:r w:rsidR="00E76130">
        <w:rPr>
          <w:noProof/>
        </w:rPr>
        <w:t>, 1999)</w:t>
      </w:r>
      <w:r w:rsidR="00E76130">
        <w:fldChar w:fldCharType="end"/>
      </w:r>
      <w:r w:rsidR="00D5421A" w:rsidRPr="004379F2">
        <w:t xml:space="preserve"> and </w:t>
      </w:r>
      <w:r w:rsidR="00255E94" w:rsidRPr="004379F2">
        <w:t xml:space="preserve">protected </w:t>
      </w:r>
      <w:r w:rsidR="00D5421A" w:rsidRPr="004379F2">
        <w:t>a</w:t>
      </w:r>
      <w:r w:rsidR="00A963FF" w:rsidRPr="004379F2">
        <w:t>gainst neur</w:t>
      </w:r>
      <w:r w:rsidR="00341ACB" w:rsidRPr="004379F2">
        <w:t xml:space="preserve">ological </w:t>
      </w:r>
      <w:r w:rsidR="00C22A8F" w:rsidRPr="004379F2">
        <w:t xml:space="preserve">dysfunction </w:t>
      </w:r>
      <w:r w:rsidR="00E76130">
        <w:fldChar w:fldCharType="begin">
          <w:fldData xml:space="preserve">PEVuZE5vdGU+PENpdGU+PEF1dGhvcj5Nb3JnYW48L0F1dGhvcj48WWVhcj4yMDAwPC9ZZWFyPjxS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</w:fldData>
        </w:fldChar>
      </w:r>
      <w:r w:rsidR="00E76130">
        <w:instrText xml:space="preserve"> ADDIN EN.CITE </w:instrText>
      </w:r>
      <w:r w:rsidR="00E76130">
        <w:fldChar w:fldCharType="begin">
          <w:fldData xml:space="preserve">PEVuZE5vdGU+PENpdGU+PEF1dGhvcj5Nb3JnYW48L0F1dGhvcj48WWVhcj4yMDAwPC9ZZWFyPjxS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</w:fldData>
        </w:fldChar>
      </w:r>
      <w:r w:rsidR="00E76130">
        <w:instrText xml:space="preserve"> ADDIN EN.CITE.DATA </w:instrText>
      </w:r>
      <w:r w:rsidR="00E76130">
        <w:fldChar w:fldCharType="end"/>
      </w:r>
      <w:r w:rsidR="00E76130">
        <w:fldChar w:fldCharType="separate"/>
      </w:r>
      <w:r w:rsidR="00E76130">
        <w:rPr>
          <w:noProof/>
        </w:rPr>
        <w:t>(Morgan</w:t>
      </w:r>
      <w:r w:rsidR="00E76130" w:rsidRPr="00E76130">
        <w:rPr>
          <w:i/>
          <w:noProof/>
        </w:rPr>
        <w:t xml:space="preserve"> et al.</w:t>
      </w:r>
      <w:r w:rsidR="00E76130">
        <w:rPr>
          <w:noProof/>
        </w:rPr>
        <w:t>, 2000)</w:t>
      </w:r>
      <w:r w:rsidR="00E76130">
        <w:fldChar w:fldCharType="end"/>
      </w:r>
      <w:r w:rsidR="00C22A8F" w:rsidRPr="004379F2">
        <w:t>.</w:t>
      </w:r>
    </w:p>
    <w:p w14:paraId="08D55ECC" w14:textId="77777777" w:rsidR="00314729" w:rsidRPr="004379F2" w:rsidRDefault="004A0357" w:rsidP="00CE4BCE">
      <w:pPr>
        <w:spacing w:line="360" w:lineRule="auto"/>
        <w:ind w:firstLine="284"/>
        <w:jc w:val="lowKashida"/>
        <w:rPr>
          <w:rFonts w:asciiTheme="majorBidi" w:hAnsiTheme="majorBidi" w:cstheme="majorBidi"/>
        </w:rPr>
      </w:pPr>
      <w:r w:rsidRPr="004379F2">
        <w:t xml:space="preserve">The same </w:t>
      </w:r>
      <w:r w:rsidR="004C74A4" w:rsidRPr="004379F2">
        <w:t xml:space="preserve">experimental </w:t>
      </w:r>
      <w:r w:rsidRPr="004379F2">
        <w:t xml:space="preserve">approach, using multiple </w:t>
      </w:r>
      <w:r w:rsidR="00526F1C" w:rsidRPr="004379F2">
        <w:t xml:space="preserve">peripheral </w:t>
      </w:r>
      <w:r w:rsidRPr="004379F2">
        <w:t xml:space="preserve">inoculations of </w:t>
      </w:r>
      <w:r w:rsidR="00F518D3" w:rsidRPr="004379F2">
        <w:t>full-length</w:t>
      </w:r>
      <w:r w:rsidRPr="004379F2">
        <w:t xml:space="preserve"> Aβ42 peptide with adjuvant, designated AN1792 (Elan Pharmaceuticals)</w:t>
      </w:r>
      <w:r w:rsidR="004C74A4" w:rsidRPr="004379F2">
        <w:t>,</w:t>
      </w:r>
      <w:r w:rsidRPr="004379F2">
        <w:t xml:space="preserve"> </w:t>
      </w:r>
      <w:r w:rsidR="00CE4BCE">
        <w:t>resulted in</w:t>
      </w:r>
      <w:r w:rsidRPr="004379F2">
        <w:t xml:space="preserve"> a human clinical trial which began in 2000</w:t>
      </w:r>
      <w:r w:rsidR="00BF334E" w:rsidRPr="004379F2">
        <w:t xml:space="preserve"> </w:t>
      </w:r>
      <w:r w:rsidR="00E76130">
        <w:fldChar w:fldCharType="begin"/>
      </w:r>
      <w:r w:rsidR="00E76130">
        <w:instrText xml:space="preserve"> ADDIN EN.CITE &lt;EndNote&gt;&lt;Cite&gt;&lt;Author&gt;Bayer&lt;/Author&gt;&lt;Year&gt;2005&lt;/Year&gt;&lt;RecNum&gt;1298&lt;/RecNum&gt;&lt;DisplayText&gt;(Bayer&lt;style face="italic"&gt; et al.&lt;/style&gt;, 2005)&lt;/DisplayText&gt;&lt;record&gt;&lt;rec-number&gt;1298&lt;/rec-number&gt;&lt;foreign-keys&gt;&lt;key app="EN" db-id="fsttzr9sor0v01evxfgp92sveape9pa59z0z" timestamp="1403258617"&gt;1298&lt;/key&gt;&lt;key app="ENWeb" db-id=""&gt;0&lt;/key&gt;&lt;/foreign-keys&gt;&lt;ref-type name="Journal Article"&gt;17&lt;/ref-type&gt;&lt;contributors&gt;&lt;authors&gt;&lt;author&gt;Bayer, A. J.&lt;/author&gt;&lt;author&gt;Bullock, R.&lt;/author&gt;&lt;author&gt;Jones, R. W.&lt;/author&gt;&lt;author&gt;Wilkinson, D.&lt;/author&gt;&lt;author&gt;Paterson, K. R.&lt;/author&gt;&lt;author&gt;Jenkins, L.&lt;/author&gt;&lt;author&gt;Millais, S. B.&lt;/author&gt;&lt;author&gt;Donoghue, S.&lt;/author&gt;&lt;/authors&gt;&lt;/contributors&gt;&lt;titles&gt;&lt;title&gt;Evaluation of the safety and immunogenicity of synthetic Abeta42 (AN1792) in patients with AD&lt;/title&gt;&lt;secondary-title&gt;Neurology&lt;/secondary-title&gt;&lt;/titles&gt;&lt;periodical&gt;&lt;full-title&gt;Neurology&lt;/full-title&gt;&lt;/periodical&gt;&lt;pages&gt;94-101.&lt;/pages&gt;&lt;volume&gt;64&lt;/volume&gt;&lt;number&gt;1&lt;/number&gt;&lt;dates&gt;&lt;year&gt;2005&lt;/year&gt;&lt;/dates&gt;&lt;urls&gt;&lt;related-urls&gt;&lt;url&gt;http://www.neurology.org/cgi/content/full/64/1/94&lt;/url&gt;&lt;url&gt;http://graphics.tx.ovid.com/ovftpdfs/FPDDNCFBNFLELC00/fs047/ovft/live/gv031/00006114/00006114-200501110-00020.pdf&lt;/url&gt;&lt;/related-urls&gt;&lt;/urls&gt;&lt;/record&gt;&lt;/Cite&gt;&lt;/EndNote&gt;</w:instrText>
      </w:r>
      <w:r w:rsidR="00E76130">
        <w:fldChar w:fldCharType="separate"/>
      </w:r>
      <w:r w:rsidR="00E76130">
        <w:rPr>
          <w:noProof/>
        </w:rPr>
        <w:t>(Bayer</w:t>
      </w:r>
      <w:r w:rsidR="00E76130" w:rsidRPr="00E76130">
        <w:rPr>
          <w:i/>
          <w:noProof/>
        </w:rPr>
        <w:t xml:space="preserve"> et al.</w:t>
      </w:r>
      <w:r w:rsidR="00E76130">
        <w:rPr>
          <w:noProof/>
        </w:rPr>
        <w:t>, 2005)</w:t>
      </w:r>
      <w:r w:rsidR="00E76130">
        <w:fldChar w:fldCharType="end"/>
      </w:r>
      <w:r w:rsidR="00A27C25" w:rsidRPr="004379F2">
        <w:t xml:space="preserve">.  </w:t>
      </w:r>
      <w:r w:rsidR="001604E3" w:rsidRPr="004379F2">
        <w:t xml:space="preserve">The first </w:t>
      </w:r>
      <w:r w:rsidR="00CC28A3" w:rsidRPr="004379F2">
        <w:rPr>
          <w:i/>
          <w:iCs/>
        </w:rPr>
        <w:t>post-mortem</w:t>
      </w:r>
      <w:r w:rsidR="00010417" w:rsidRPr="004379F2">
        <w:t xml:space="preserve"> </w:t>
      </w:r>
      <w:r w:rsidR="00193FED" w:rsidRPr="004379F2">
        <w:t xml:space="preserve">neuropathological </w:t>
      </w:r>
      <w:r w:rsidR="00010417" w:rsidRPr="004379F2">
        <w:t>stud</w:t>
      </w:r>
      <w:r w:rsidR="002E6748" w:rsidRPr="004379F2">
        <w:t>y</w:t>
      </w:r>
      <w:r w:rsidR="00010417" w:rsidRPr="004379F2">
        <w:t xml:space="preserve"> of </w:t>
      </w:r>
      <w:r w:rsidR="001604E3" w:rsidRPr="004379F2">
        <w:t xml:space="preserve">a patient receiving Aβ </w:t>
      </w:r>
      <w:r w:rsidR="00F518D3" w:rsidRPr="004379F2">
        <w:t xml:space="preserve">immunisation </w:t>
      </w:r>
      <w:r w:rsidR="00E76130">
        <w:fldChar w:fldCharType="begin"/>
      </w:r>
      <w:r w:rsidR="00E76130">
        <w:instrText xml:space="preserve"> ADDIN EN.CITE &lt;EndNote&gt;&lt;Cite&gt;&lt;Author&gt;Nicoll&lt;/Author&gt;&lt;Year&gt;2003&lt;/Year&gt;&lt;RecNum&gt;1241&lt;/RecNum&gt;&lt;DisplayText&gt;(Nicoll&lt;style face="italic"&gt; et al.&lt;/style&gt;, 2003)&lt;/DisplayText&gt;&lt;record&gt;&lt;rec-number&gt;1241&lt;/rec-number&gt;&lt;foreign-keys&gt;&lt;key app="EN" db-id="fsttzr9sor0v01evxfgp92sveape9pa59z0z" timestamp="1403258613"&gt;1241&lt;/key&gt;&lt;key app="ENWeb" db-id=""&gt;0&lt;/key&gt;&lt;/foreign-keys&gt;&lt;ref-type name="Journal Article"&gt;17&lt;/ref-type&gt;&lt;contributors&gt;&lt;authors&gt;&lt;author&gt;Nicoll, J. A.&lt;/author&gt;&lt;author&gt;Wilkinson, D.&lt;/author&gt;&lt;author&gt;Holmes, C.&lt;/author&gt;&lt;author&gt;Steart, P.&lt;/author&gt;&lt;author&gt;Markham, H.&lt;/author&gt;&lt;author&gt;Weller, R. O.&lt;/author&gt;&lt;/authors&gt;&lt;/contributors&gt;&lt;titles&gt;&lt;title&gt;Neuropathology of human Alzheimer disease after immunization with amyloid-beta peptide: a case report&lt;/title&gt;&lt;secondary-title&gt;Nat Med&lt;/secondary-title&gt;&lt;/titles&gt;&lt;periodical&gt;&lt;full-title&gt;Nat Med&lt;/full-title&gt;&lt;/periodical&gt;&lt;pages&gt;448-52&lt;/pages&gt;&lt;volume&gt;9&lt;/volume&gt;&lt;number&gt;4&lt;/number&gt;&lt;keywords&gt;&lt;keyword&gt;Aged&lt;/keyword&gt;&lt;keyword&gt;Alzheimer Disease/*pathology/*therapy&lt;/keyword&gt;&lt;keyword&gt;Alzheimer Vaccines/*therapeutic use&lt;/keyword&gt;&lt;keyword&gt;Amyloid beta-Protein/*immunology&lt;/keyword&gt;&lt;keyword&gt;Brain/*pathology&lt;/keyword&gt;&lt;keyword&gt;Female&lt;/keyword&gt;&lt;keyword&gt;Humans&lt;/keyword&gt;&lt;keyword&gt;Meningoencephalitis/etiology&lt;/keyword&gt;&lt;keyword&gt;Peptide Fragments/*immunology&lt;/keyword&gt;&lt;/keywords&gt;&lt;dates&gt;&lt;year&gt;2003&lt;/year&gt;&lt;/dates&gt;&lt;urls&gt;&lt;related-urls&gt;&lt;url&gt;http://www.ncbi.nlm.nih.gov/pubmed/12640446?ordinalpos=5&amp;amp;itool=EntrezSystem2.PEntrez.Pubmed.Pubmed_ResultsPanel.Pubmed_RVDocSum&lt;/url&gt;&lt;url&gt;http://www.nature.com/nm/journal/v9/n4/pdf/nm840.pdf&lt;/url&gt;&lt;/related-urls&gt;&lt;/urls&gt;&lt;/record&gt;&lt;/Cite&gt;&lt;/EndNote&gt;</w:instrText>
      </w:r>
      <w:r w:rsidR="00E76130">
        <w:fldChar w:fldCharType="separate"/>
      </w:r>
      <w:r w:rsidR="00E76130">
        <w:rPr>
          <w:noProof/>
        </w:rPr>
        <w:t>(Nicoll</w:t>
      </w:r>
      <w:r w:rsidR="00E76130" w:rsidRPr="00E76130">
        <w:rPr>
          <w:i/>
          <w:noProof/>
        </w:rPr>
        <w:t xml:space="preserve"> et al.</w:t>
      </w:r>
      <w:r w:rsidR="00E76130">
        <w:rPr>
          <w:noProof/>
        </w:rPr>
        <w:t>, 2003)</w:t>
      </w:r>
      <w:r w:rsidR="00E76130">
        <w:fldChar w:fldCharType="end"/>
      </w:r>
      <w:r w:rsidR="009A1D5D" w:rsidRPr="004379F2">
        <w:t xml:space="preserve"> </w:t>
      </w:r>
      <w:r w:rsidR="00C75840" w:rsidRPr="004379F2">
        <w:t xml:space="preserve">suggested profound changes in </w:t>
      </w:r>
      <w:r w:rsidR="001443D0" w:rsidRPr="004379F2">
        <w:t xml:space="preserve">Alzheimer’s </w:t>
      </w:r>
      <w:r w:rsidR="00C75840" w:rsidRPr="004379F2">
        <w:t>pathology</w:t>
      </w:r>
      <w:r w:rsidR="00F46D73" w:rsidRPr="004379F2">
        <w:t>,</w:t>
      </w:r>
      <w:r w:rsidR="00C75840" w:rsidRPr="004379F2">
        <w:t xml:space="preserve"> </w:t>
      </w:r>
      <w:r w:rsidR="002E6748" w:rsidRPr="004379F2">
        <w:rPr>
          <w:rFonts w:eastAsia="MS PGothic"/>
          <w:color w:val="000000"/>
          <w:kern w:val="24"/>
        </w:rPr>
        <w:t>prompt</w:t>
      </w:r>
      <w:r w:rsidR="00F46D73" w:rsidRPr="004379F2">
        <w:rPr>
          <w:rFonts w:eastAsia="MS PGothic"/>
          <w:color w:val="000000"/>
          <w:kern w:val="24"/>
        </w:rPr>
        <w:t>ing</w:t>
      </w:r>
      <w:r w:rsidR="002E6748" w:rsidRPr="004379F2">
        <w:rPr>
          <w:rFonts w:eastAsia="MS PGothic"/>
          <w:color w:val="000000"/>
          <w:kern w:val="24"/>
        </w:rPr>
        <w:t xml:space="preserve"> us to instigate a systematic </w:t>
      </w:r>
      <w:r w:rsidR="0028521E" w:rsidRPr="004379F2">
        <w:rPr>
          <w:rFonts w:eastAsia="MS PGothic"/>
          <w:color w:val="000000"/>
          <w:kern w:val="24"/>
        </w:rPr>
        <w:t xml:space="preserve">clinical and </w:t>
      </w:r>
      <w:r w:rsidR="002E6748" w:rsidRPr="004379F2">
        <w:rPr>
          <w:rFonts w:eastAsia="MS PGothic"/>
          <w:color w:val="000000"/>
          <w:kern w:val="24"/>
        </w:rPr>
        <w:t>neuropathological follow</w:t>
      </w:r>
      <w:r w:rsidR="004A712F" w:rsidRPr="004379F2">
        <w:rPr>
          <w:rFonts w:eastAsia="MS PGothic"/>
          <w:color w:val="000000"/>
          <w:kern w:val="24"/>
        </w:rPr>
        <w:t>-</w:t>
      </w:r>
      <w:r w:rsidR="002E6748" w:rsidRPr="004379F2">
        <w:rPr>
          <w:rFonts w:eastAsia="MS PGothic"/>
          <w:color w:val="000000"/>
          <w:kern w:val="24"/>
        </w:rPr>
        <w:t>up of</w:t>
      </w:r>
      <w:r w:rsidR="00C75840" w:rsidRPr="004379F2">
        <w:rPr>
          <w:rFonts w:eastAsia="MS PGothic"/>
          <w:color w:val="000000"/>
          <w:kern w:val="24"/>
        </w:rPr>
        <w:t xml:space="preserve"> </w:t>
      </w:r>
      <w:r w:rsidR="00B14FAF" w:rsidRPr="004379F2">
        <w:rPr>
          <w:rFonts w:eastAsia="MS PGothic"/>
          <w:color w:val="000000"/>
          <w:kern w:val="24"/>
        </w:rPr>
        <w:t xml:space="preserve">participants </w:t>
      </w:r>
      <w:r w:rsidR="005716D7" w:rsidRPr="004379F2">
        <w:rPr>
          <w:rFonts w:eastAsia="MS PGothic"/>
          <w:color w:val="000000"/>
          <w:kern w:val="24"/>
        </w:rPr>
        <w:t>in</w:t>
      </w:r>
      <w:r w:rsidR="00B14FAF" w:rsidRPr="004379F2">
        <w:rPr>
          <w:rFonts w:eastAsia="MS PGothic"/>
          <w:color w:val="000000"/>
          <w:kern w:val="24"/>
        </w:rPr>
        <w:t xml:space="preserve"> the </w:t>
      </w:r>
      <w:r w:rsidR="005716D7" w:rsidRPr="004379F2">
        <w:rPr>
          <w:rFonts w:eastAsia="MS PGothic"/>
          <w:color w:val="000000"/>
          <w:kern w:val="24"/>
        </w:rPr>
        <w:t xml:space="preserve">AN1792 </w:t>
      </w:r>
      <w:r w:rsidR="00F518D3" w:rsidRPr="004379F2">
        <w:rPr>
          <w:rFonts w:eastAsia="MS PGothic"/>
          <w:color w:val="000000"/>
          <w:kern w:val="24"/>
        </w:rPr>
        <w:t>trial</w:t>
      </w:r>
      <w:r w:rsidR="00A27C25" w:rsidRPr="004379F2">
        <w:rPr>
          <w:rFonts w:eastAsia="MS PGothic"/>
          <w:color w:val="000000"/>
          <w:kern w:val="24"/>
        </w:rPr>
        <w:t xml:space="preserve">.  </w:t>
      </w:r>
      <w:r w:rsidR="009C4D4E" w:rsidRPr="004379F2">
        <w:rPr>
          <w:rFonts w:asciiTheme="majorBidi" w:hAnsiTheme="majorBidi" w:cstheme="majorBidi"/>
        </w:rPr>
        <w:t>The main aims of th</w:t>
      </w:r>
      <w:r w:rsidR="004158D6" w:rsidRPr="004379F2">
        <w:rPr>
          <w:rFonts w:asciiTheme="majorBidi" w:hAnsiTheme="majorBidi" w:cstheme="majorBidi"/>
        </w:rPr>
        <w:t xml:space="preserve">at initial clinical </w:t>
      </w:r>
      <w:r w:rsidR="009C4D4E" w:rsidRPr="004379F2">
        <w:rPr>
          <w:rFonts w:asciiTheme="majorBidi" w:hAnsiTheme="majorBidi" w:cstheme="majorBidi"/>
        </w:rPr>
        <w:t>trial were to evaluate the safety and immunogenicity of AN1792</w:t>
      </w:r>
      <w:r w:rsidR="00D20FBF">
        <w:rPr>
          <w:rFonts w:asciiTheme="majorBidi" w:hAnsiTheme="majorBidi" w:cstheme="majorBidi"/>
        </w:rPr>
        <w:t xml:space="preserve"> </w:t>
      </w:r>
      <w:r w:rsidR="00D20FBF">
        <w:fldChar w:fldCharType="begin"/>
      </w:r>
      <w:r w:rsidR="00D20FBF">
        <w:instrText xml:space="preserve"> ADDIN EN.CITE &lt;EndNote&gt;&lt;Cite&gt;&lt;Author&gt;Bayer&lt;/Author&gt;&lt;Year&gt;2005&lt;/Year&gt;&lt;RecNum&gt;1298&lt;/RecNum&gt;&lt;DisplayText&gt;(Bayer&lt;style face="italic"&gt; et al.&lt;/style&gt;, 2005)&lt;/DisplayText&gt;&lt;record&gt;&lt;rec-number&gt;1298&lt;/rec-number&gt;&lt;foreign-keys&gt;&lt;key app="EN" db-id="fsttzr9sor0v01evxfgp92sveape9pa59z0z" timestamp="1403258617"&gt;1298&lt;/key&gt;&lt;key app="ENWeb" db-id=""&gt;0&lt;/key&gt;&lt;/foreign-keys&gt;&lt;ref-type name="Journal Article"&gt;17&lt;/ref-type&gt;&lt;contributors&gt;&lt;authors&gt;&lt;author&gt;Bayer, A. J.&lt;/author&gt;&lt;author&gt;Bullock, R.&lt;/author&gt;&lt;author&gt;Jones, R. W.&lt;/author&gt;&lt;author&gt;Wilkinson, D.&lt;/author&gt;&lt;author&gt;Paterson, K. R.&lt;/author&gt;&lt;author&gt;Jenkins, L.&lt;/author&gt;&lt;author&gt;Millais, S. B.&lt;/author&gt;&lt;author&gt;Donoghue, S.&lt;/author&gt;&lt;/authors&gt;&lt;/contributors&gt;&lt;titles&gt;&lt;title&gt;Evaluation of the safety and immunogenicity of synthetic Abeta42 (AN1792) in patients with AD&lt;/title&gt;&lt;secondary-title&gt;Neurology&lt;/secondary-title&gt;&lt;/titles&gt;&lt;periodical&gt;&lt;full-title&gt;Neurology&lt;/full-title&gt;&lt;/periodical&gt;&lt;pages&gt;94-101.&lt;/pages&gt;&lt;volume&gt;64&lt;/volume&gt;&lt;number&gt;1&lt;/number&gt;&lt;dates&gt;&lt;year&gt;2005&lt;/year&gt;&lt;/dates&gt;&lt;urls&gt;&lt;related-urls&gt;&lt;url&gt;http://www.neurology.org/cgi/content/full/64/1/94&lt;/url&gt;&lt;url&gt;http://graphics.tx.ovid.com/ovftpdfs/FPDDNCFBNFLELC00/fs047/ovft/live/gv031/00006114/00006114-200501110-00020.pdf&lt;/url&gt;&lt;/related-urls&gt;&lt;/urls&gt;&lt;/record&gt;&lt;/Cite&gt;&lt;/EndNote&gt;</w:instrText>
      </w:r>
      <w:r w:rsidR="00D20FBF">
        <w:fldChar w:fldCharType="separate"/>
      </w:r>
      <w:r w:rsidR="00D20FBF">
        <w:rPr>
          <w:noProof/>
        </w:rPr>
        <w:t>(Bayer</w:t>
      </w:r>
      <w:r w:rsidR="00D20FBF" w:rsidRPr="00E76130">
        <w:rPr>
          <w:i/>
          <w:noProof/>
        </w:rPr>
        <w:t xml:space="preserve"> et al.</w:t>
      </w:r>
      <w:r w:rsidR="00D20FBF">
        <w:rPr>
          <w:noProof/>
        </w:rPr>
        <w:t>, 2005)</w:t>
      </w:r>
      <w:r w:rsidR="00D20FBF">
        <w:fldChar w:fldCharType="end"/>
      </w:r>
      <w:r w:rsidR="00A27C25" w:rsidRPr="004379F2">
        <w:rPr>
          <w:rFonts w:asciiTheme="majorBidi" w:hAnsiTheme="majorBidi" w:cstheme="majorBidi"/>
        </w:rPr>
        <w:t xml:space="preserve">.  </w:t>
      </w:r>
      <w:r w:rsidR="009C4D4E" w:rsidRPr="004379F2">
        <w:rPr>
          <w:rFonts w:asciiTheme="majorBidi" w:hAnsiTheme="majorBidi" w:cstheme="majorBidi"/>
        </w:rPr>
        <w:t xml:space="preserve">A total of 80 patients </w:t>
      </w:r>
      <w:r w:rsidR="008F4413">
        <w:rPr>
          <w:rFonts w:asciiTheme="majorBidi" w:hAnsiTheme="majorBidi" w:cstheme="majorBidi"/>
        </w:rPr>
        <w:t>was</w:t>
      </w:r>
      <w:r w:rsidR="008F4413" w:rsidRPr="004379F2">
        <w:rPr>
          <w:rFonts w:asciiTheme="majorBidi" w:hAnsiTheme="majorBidi" w:cstheme="majorBidi"/>
        </w:rPr>
        <w:t xml:space="preserve"> </w:t>
      </w:r>
      <w:r w:rsidR="009C4D4E" w:rsidRPr="004379F2">
        <w:rPr>
          <w:rFonts w:asciiTheme="majorBidi" w:hAnsiTheme="majorBidi" w:cstheme="majorBidi"/>
        </w:rPr>
        <w:t xml:space="preserve">recruited with a clinical diagnosis of mild to moderate </w:t>
      </w:r>
      <w:r w:rsidR="001443D0" w:rsidRPr="004379F2">
        <w:t>Alzheimer’s disease</w:t>
      </w:r>
      <w:r w:rsidR="00A27C25" w:rsidRPr="004379F2">
        <w:rPr>
          <w:rFonts w:asciiTheme="majorBidi" w:hAnsiTheme="majorBidi" w:cstheme="majorBidi"/>
        </w:rPr>
        <w:t xml:space="preserve">.  </w:t>
      </w:r>
      <w:r w:rsidR="00B30EBF">
        <w:rPr>
          <w:rFonts w:asciiTheme="majorBidi" w:hAnsiTheme="majorBidi" w:cstheme="majorBidi"/>
        </w:rPr>
        <w:t>Sixty-four</w:t>
      </w:r>
      <w:r w:rsidR="009C4D4E" w:rsidRPr="004379F2">
        <w:rPr>
          <w:rFonts w:asciiTheme="majorBidi" w:hAnsiTheme="majorBidi" w:cstheme="majorBidi"/>
        </w:rPr>
        <w:t xml:space="preserve"> patients received the active agent with variable doses of AN1792 (50 or 225µg) and variable doses of adjuvant (QS-21, 50 or 100µg) and 16 patients received adjuvant alone</w:t>
      </w:r>
      <w:r w:rsidR="00A27C25" w:rsidRPr="004379F2">
        <w:rPr>
          <w:rFonts w:asciiTheme="majorBidi" w:hAnsiTheme="majorBidi" w:cstheme="majorBidi"/>
        </w:rPr>
        <w:t xml:space="preserve">.  </w:t>
      </w:r>
      <w:r w:rsidR="009C4D4E" w:rsidRPr="004379F2">
        <w:rPr>
          <w:rFonts w:asciiTheme="majorBidi" w:hAnsiTheme="majorBidi" w:cstheme="majorBidi"/>
        </w:rPr>
        <w:t xml:space="preserve">Patients received four injections over a </w:t>
      </w:r>
      <w:r w:rsidR="003900B6" w:rsidRPr="004379F2">
        <w:rPr>
          <w:rFonts w:asciiTheme="majorBidi" w:hAnsiTheme="majorBidi" w:cstheme="majorBidi"/>
        </w:rPr>
        <w:t>24</w:t>
      </w:r>
      <w:r w:rsidR="003900B6">
        <w:rPr>
          <w:rFonts w:asciiTheme="majorBidi" w:hAnsiTheme="majorBidi" w:cstheme="majorBidi"/>
        </w:rPr>
        <w:t>-</w:t>
      </w:r>
      <w:r w:rsidR="009C4D4E" w:rsidRPr="004379F2">
        <w:rPr>
          <w:rFonts w:asciiTheme="majorBidi" w:hAnsiTheme="majorBidi" w:cstheme="majorBidi"/>
        </w:rPr>
        <w:t xml:space="preserve">week period and some received up </w:t>
      </w:r>
      <w:r w:rsidR="009C4D4E" w:rsidRPr="00E176CC">
        <w:rPr>
          <w:rFonts w:asciiTheme="majorBidi" w:hAnsiTheme="majorBidi" w:cstheme="majorBidi"/>
        </w:rPr>
        <w:t>to four further injections of a modified formulation up to week 72 of the study</w:t>
      </w:r>
      <w:r w:rsidR="00A27C25" w:rsidRPr="00E176CC">
        <w:rPr>
          <w:rFonts w:asciiTheme="majorBidi" w:hAnsiTheme="majorBidi" w:cstheme="majorBidi"/>
        </w:rPr>
        <w:t xml:space="preserve">.  </w:t>
      </w:r>
      <w:r w:rsidR="009C4D4E" w:rsidRPr="00E176CC">
        <w:rPr>
          <w:rFonts w:asciiTheme="majorBidi" w:hAnsiTheme="majorBidi" w:cstheme="majorBidi"/>
        </w:rPr>
        <w:t>During the period of the first four injections</w:t>
      </w:r>
      <w:r w:rsidR="00731727" w:rsidRPr="00E176CC">
        <w:rPr>
          <w:rFonts w:asciiTheme="majorBidi" w:hAnsiTheme="majorBidi" w:cstheme="majorBidi"/>
        </w:rPr>
        <w:t>,</w:t>
      </w:r>
      <w:r w:rsidR="009C4D4E" w:rsidRPr="00E176CC">
        <w:rPr>
          <w:rFonts w:asciiTheme="majorBidi" w:hAnsiTheme="majorBidi" w:cstheme="majorBidi"/>
        </w:rPr>
        <w:t xml:space="preserve"> 23.4% of patients developed detectable circulating </w:t>
      </w:r>
      <w:r w:rsidR="00AB6FE5" w:rsidRPr="00E176CC">
        <w:rPr>
          <w:rFonts w:asciiTheme="majorBidi" w:hAnsiTheme="majorBidi" w:cstheme="majorBidi"/>
        </w:rPr>
        <w:t>anti-AN1792 antibodies</w:t>
      </w:r>
      <w:r w:rsidR="009C4D4E" w:rsidRPr="00E176CC">
        <w:rPr>
          <w:rFonts w:asciiTheme="majorBidi" w:hAnsiTheme="majorBidi" w:cstheme="majorBidi"/>
        </w:rPr>
        <w:t>, rising to 58.8% of patients after additional injections</w:t>
      </w:r>
      <w:r w:rsidR="00A27C25" w:rsidRPr="00E176CC">
        <w:rPr>
          <w:rFonts w:asciiTheme="majorBidi" w:hAnsiTheme="majorBidi" w:cstheme="majorBidi"/>
        </w:rPr>
        <w:t xml:space="preserve">.  </w:t>
      </w:r>
      <w:r w:rsidR="009C4D4E" w:rsidRPr="00E176CC">
        <w:rPr>
          <w:rFonts w:asciiTheme="majorBidi" w:hAnsiTheme="majorBidi" w:cstheme="majorBidi"/>
        </w:rPr>
        <w:t xml:space="preserve">Although the trial was not designed to assess efficacy, one out of four clinical assessments employed (Disability Assessment for Dementia) showed significantly less decline in the treated group </w:t>
      </w:r>
      <w:r w:rsidR="003900B6" w:rsidRPr="00E176CC">
        <w:rPr>
          <w:rFonts w:asciiTheme="majorBidi" w:hAnsiTheme="majorBidi" w:cstheme="majorBidi"/>
        </w:rPr>
        <w:t>than</w:t>
      </w:r>
      <w:r w:rsidR="009C4D4E" w:rsidRPr="00E176CC">
        <w:rPr>
          <w:rFonts w:asciiTheme="majorBidi" w:hAnsiTheme="majorBidi" w:cstheme="majorBidi"/>
        </w:rPr>
        <w:t xml:space="preserve"> the controls after 84 weeks </w:t>
      </w:r>
      <w:r w:rsidR="00E76130" w:rsidRPr="00E176CC">
        <w:rPr>
          <w:rFonts w:asciiTheme="majorBidi" w:hAnsiTheme="majorBidi" w:cstheme="majorBidi"/>
        </w:rPr>
        <w:fldChar w:fldCharType="begin"/>
      </w:r>
      <w:r w:rsidR="00E76130" w:rsidRPr="00E176CC">
        <w:rPr>
          <w:rFonts w:asciiTheme="majorBidi" w:hAnsiTheme="majorBidi" w:cstheme="majorBidi"/>
        </w:rPr>
        <w:instrText xml:space="preserve"> ADDIN EN.CITE &lt;EndNote&gt;&lt;Cite&gt;&lt;Author&gt;Bayer&lt;/Author&gt;&lt;Year&gt;2005&lt;/Year&gt;&lt;RecNum&gt;1298&lt;/RecNum&gt;&lt;DisplayText&gt;(Bayer&lt;style face="italic"&gt; et al.&lt;/style&gt;, 2005)&lt;/DisplayText&gt;&lt;record&gt;&lt;rec-number&gt;1298&lt;/rec-number&gt;&lt;foreign-keys&gt;&lt;key app="EN" db-id="fsttzr9sor0v01evxfgp92sveape9pa59z0z" timestamp="1403258617"&gt;1298&lt;/key&gt;&lt;key app="ENWeb" db-id=""&gt;0&lt;/key&gt;&lt;/foreign-keys&gt;&lt;ref-type name="Journal Article"&gt;17&lt;/ref-type&gt;&lt;contributors&gt;&lt;authors&gt;&lt;author&gt;Bayer, A. J.&lt;/author&gt;&lt;author&gt;Bullock, R.&lt;/author&gt;&lt;author&gt;Jones, R. W.&lt;/author&gt;&lt;author&gt;Wilkinson, D.&lt;/author&gt;&lt;author&gt;Paterson, K. R.&lt;/author&gt;&lt;author&gt;Jenkins, L.&lt;/author&gt;&lt;author&gt;Millais, S. B.&lt;/author&gt;&lt;author&gt;Donoghue, S.&lt;/author&gt;&lt;/authors&gt;&lt;/contributors&gt;&lt;titles&gt;&lt;title&gt;Evaluation of the safety and immunogenicity of synthetic Abeta42 (AN1792) in patients with AD&lt;/title&gt;&lt;secondary-title&gt;Neurology&lt;/secondary-title&gt;&lt;/titles&gt;&lt;periodical&gt;&lt;full-title&gt;Neurology&lt;/full-title&gt;&lt;/periodical&gt;&lt;pages&gt;94-101.&lt;/pages&gt;&lt;volume&gt;64&lt;/volume&gt;&lt;number&gt;1&lt;/number&gt;&lt;dates&gt;&lt;year&gt;2005&lt;/year&gt;&lt;/dates&gt;&lt;urls&gt;&lt;related-urls&gt;&lt;url&gt;http://www.neurology.org/cgi/content/full/64/1/94&lt;/url&gt;&lt;url&gt;http://graphics.tx.ovid.com/ovftpdfs/FPDDNCFBNFLELC00/fs047/ovft/live/gv031/00006114/00006114-200501110-00020.pdf&lt;/url&gt;&lt;/related-urls&gt;&lt;/urls&gt;&lt;/record&gt;&lt;/Cite&gt;&lt;/EndNote&gt;</w:instrText>
      </w:r>
      <w:r w:rsidR="00E76130" w:rsidRPr="00E176CC">
        <w:rPr>
          <w:rFonts w:asciiTheme="majorBidi" w:hAnsiTheme="majorBidi" w:cstheme="majorBidi"/>
        </w:rPr>
        <w:fldChar w:fldCharType="separate"/>
      </w:r>
      <w:r w:rsidR="00E76130" w:rsidRPr="00E176CC">
        <w:rPr>
          <w:rFonts w:asciiTheme="majorBidi" w:hAnsiTheme="majorBidi" w:cstheme="majorBidi"/>
          <w:noProof/>
        </w:rPr>
        <w:t>(Bayer</w:t>
      </w:r>
      <w:r w:rsidR="00E76130" w:rsidRPr="00E176CC">
        <w:rPr>
          <w:rFonts w:asciiTheme="majorBidi" w:hAnsiTheme="majorBidi" w:cstheme="majorBidi"/>
          <w:i/>
          <w:noProof/>
        </w:rPr>
        <w:t xml:space="preserve"> et al.</w:t>
      </w:r>
      <w:r w:rsidR="00E76130" w:rsidRPr="00E176CC">
        <w:rPr>
          <w:rFonts w:asciiTheme="majorBidi" w:hAnsiTheme="majorBidi" w:cstheme="majorBidi"/>
          <w:noProof/>
        </w:rPr>
        <w:t>, 2005)</w:t>
      </w:r>
      <w:r w:rsidR="00E76130" w:rsidRPr="00E176CC">
        <w:rPr>
          <w:rFonts w:asciiTheme="majorBidi" w:hAnsiTheme="majorBidi" w:cstheme="majorBidi"/>
        </w:rPr>
        <w:fldChar w:fldCharType="end"/>
      </w:r>
      <w:r w:rsidR="00A27C25" w:rsidRPr="00E176CC">
        <w:rPr>
          <w:rFonts w:asciiTheme="majorBidi" w:hAnsiTheme="majorBidi" w:cstheme="majorBidi"/>
        </w:rPr>
        <w:t xml:space="preserve">.  </w:t>
      </w:r>
      <w:r w:rsidR="006C682F" w:rsidRPr="00E176CC">
        <w:t xml:space="preserve">Our </w:t>
      </w:r>
      <w:r w:rsidR="000213BD" w:rsidRPr="00E176CC">
        <w:t>clinical follow</w:t>
      </w:r>
      <w:r w:rsidR="00030BA0" w:rsidRPr="00E176CC">
        <w:t>-</w:t>
      </w:r>
      <w:r w:rsidR="000213BD" w:rsidRPr="00E176CC">
        <w:t xml:space="preserve">up </w:t>
      </w:r>
      <w:r w:rsidR="006C682F" w:rsidRPr="00E176CC">
        <w:t>at</w:t>
      </w:r>
      <w:r w:rsidR="000213BD" w:rsidRPr="00E176CC">
        <w:t xml:space="preserve"> </w:t>
      </w:r>
      <w:r w:rsidR="009A1D5D" w:rsidRPr="00E176CC">
        <w:t xml:space="preserve">six </w:t>
      </w:r>
      <w:r w:rsidR="000213BD" w:rsidRPr="00E176CC">
        <w:t>years showed no evidence of</w:t>
      </w:r>
      <w:r w:rsidR="000213BD" w:rsidRPr="004379F2">
        <w:t xml:space="preserve"> improved survival </w:t>
      </w:r>
      <w:r w:rsidR="00552E3A" w:rsidRPr="004379F2">
        <w:t>or</w:t>
      </w:r>
      <w:r w:rsidR="000213BD" w:rsidRPr="004379F2">
        <w:t xml:space="preserve"> </w:t>
      </w:r>
      <w:r w:rsidR="006C682F" w:rsidRPr="004379F2">
        <w:t>delayed</w:t>
      </w:r>
      <w:r w:rsidR="000213BD" w:rsidRPr="004379F2">
        <w:t xml:space="preserve"> development of severe dementia in treated patients compared with </w:t>
      </w:r>
      <w:r w:rsidR="006C682F" w:rsidRPr="004379F2">
        <w:t xml:space="preserve">those </w:t>
      </w:r>
      <w:r w:rsidR="000213BD" w:rsidRPr="004379F2">
        <w:t xml:space="preserve">receiving the </w:t>
      </w:r>
      <w:r w:rsidR="00F518D3" w:rsidRPr="004379F2">
        <w:t xml:space="preserve">placebo </w:t>
      </w:r>
      <w:r w:rsidR="00E76130">
        <w:fldChar w:fldCharType="begin">
          <w:fldData xml:space="preserve">PEVuZE5vdGU+PENpdGU+PEF1dGhvcj5Ib2xtZXM8L0F1dGhvcj48WWVhcj4yMDA4PC9ZZWFyPjxS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jIxNi0y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</w:fldData>
        </w:fldChar>
      </w:r>
      <w:r w:rsidR="00E76130">
        <w:instrText xml:space="preserve"> ADDIN EN.CITE </w:instrText>
      </w:r>
      <w:r w:rsidR="00E76130">
        <w:fldChar w:fldCharType="begin">
          <w:fldData xml:space="preserve">PEVuZE5vdGU+PENpdGU+PEF1dGhvcj5Ib2xtZXM8L0F1dGhvcj48WWVhcj4yMDA4PC9ZZWFyPjxS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jIxNi0y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</w:fldData>
        </w:fldChar>
      </w:r>
      <w:r w:rsidR="00E76130">
        <w:instrText xml:space="preserve"> ADDIN EN.CITE.DATA </w:instrText>
      </w:r>
      <w:r w:rsidR="00E76130">
        <w:fldChar w:fldCharType="end"/>
      </w:r>
      <w:r w:rsidR="00E76130">
        <w:fldChar w:fldCharType="separate"/>
      </w:r>
      <w:r w:rsidR="00E76130">
        <w:rPr>
          <w:noProof/>
        </w:rPr>
        <w:t>(Holmes</w:t>
      </w:r>
      <w:r w:rsidR="00E76130" w:rsidRPr="00E76130">
        <w:rPr>
          <w:i/>
          <w:noProof/>
        </w:rPr>
        <w:t xml:space="preserve"> et al.</w:t>
      </w:r>
      <w:r w:rsidR="00E76130">
        <w:rPr>
          <w:noProof/>
        </w:rPr>
        <w:t>, 2008)</w:t>
      </w:r>
      <w:r w:rsidR="00E76130">
        <w:fldChar w:fldCharType="end"/>
      </w:r>
      <w:r w:rsidR="00A27C25" w:rsidRPr="004379F2">
        <w:t xml:space="preserve">.  </w:t>
      </w:r>
      <w:r w:rsidR="001938F5" w:rsidRPr="004379F2">
        <w:t xml:space="preserve">Even </w:t>
      </w:r>
      <w:r w:rsidR="00663F00" w:rsidRPr="004379F2">
        <w:t xml:space="preserve">very extensive removal of </w:t>
      </w:r>
      <w:r w:rsidR="000213BD" w:rsidRPr="004379F2">
        <w:t xml:space="preserve">Aβ </w:t>
      </w:r>
      <w:r w:rsidR="00663F00" w:rsidRPr="004379F2">
        <w:t xml:space="preserve">plaques </w:t>
      </w:r>
      <w:r w:rsidR="000213BD" w:rsidRPr="004379F2">
        <w:t xml:space="preserve">from the brain </w:t>
      </w:r>
      <w:r w:rsidR="001938F5" w:rsidRPr="004379F2">
        <w:t>seemed in</w:t>
      </w:r>
      <w:r w:rsidR="00663F00" w:rsidRPr="004379F2">
        <w:t>sufficient to halt cognitive decline, although this conclusion was based on only two patients</w:t>
      </w:r>
      <w:r w:rsidR="001443D0" w:rsidRPr="004379F2">
        <w:t xml:space="preserve"> </w:t>
      </w:r>
      <w:r w:rsidR="00E76130">
        <w:fldChar w:fldCharType="begin">
          <w:fldData xml:space="preserve">PEVuZE5vdGU+PENpdGU+PEF1dGhvcj5Ib2xtZXM8L0F1dGhvcj48WWVhcj4yMDA4PC9ZZWFyPjxS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jIxNi0y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</w:fldData>
        </w:fldChar>
      </w:r>
      <w:r w:rsidR="00E76130">
        <w:instrText xml:space="preserve"> ADDIN EN.CITE </w:instrText>
      </w:r>
      <w:r w:rsidR="00E76130">
        <w:fldChar w:fldCharType="begin">
          <w:fldData xml:space="preserve">PEVuZE5vdGU+PENpdGU+PEF1dGhvcj5Ib2xtZXM8L0F1dGhvcj48WWVhcj4yMDA4PC9ZZWFyPjxS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jIxNi0y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</w:fldData>
        </w:fldChar>
      </w:r>
      <w:r w:rsidR="00E76130">
        <w:instrText xml:space="preserve"> ADDIN EN.CITE.DATA </w:instrText>
      </w:r>
      <w:r w:rsidR="00E76130">
        <w:fldChar w:fldCharType="end"/>
      </w:r>
      <w:r w:rsidR="00E76130">
        <w:fldChar w:fldCharType="separate"/>
      </w:r>
      <w:r w:rsidR="00E76130">
        <w:rPr>
          <w:noProof/>
        </w:rPr>
        <w:t>(Holmes</w:t>
      </w:r>
      <w:r w:rsidR="00E76130" w:rsidRPr="00E76130">
        <w:rPr>
          <w:i/>
          <w:noProof/>
        </w:rPr>
        <w:t xml:space="preserve"> et al.</w:t>
      </w:r>
      <w:r w:rsidR="00E76130">
        <w:rPr>
          <w:noProof/>
        </w:rPr>
        <w:t>, 2008)</w:t>
      </w:r>
      <w:r w:rsidR="00E76130">
        <w:fldChar w:fldCharType="end"/>
      </w:r>
      <w:r w:rsidR="003900B6">
        <w:t xml:space="preserve"> and was thought to</w:t>
      </w:r>
      <w:r w:rsidR="00A87F05">
        <w:t xml:space="preserve"> </w:t>
      </w:r>
      <w:r w:rsidR="003900B6" w:rsidRPr="004379F2">
        <w:t>requir</w:t>
      </w:r>
      <w:r w:rsidR="003900B6">
        <w:t>e</w:t>
      </w:r>
      <w:r w:rsidR="003900B6" w:rsidRPr="004379F2">
        <w:t xml:space="preserve"> </w:t>
      </w:r>
      <w:r w:rsidR="00663F00" w:rsidRPr="004379F2">
        <w:t>confirmation</w:t>
      </w:r>
      <w:r w:rsidR="001938F5" w:rsidRPr="004379F2">
        <w:t xml:space="preserve"> in a larger sample</w:t>
      </w:r>
      <w:r w:rsidR="00480F82" w:rsidRPr="004379F2">
        <w:t>.</w:t>
      </w:r>
    </w:p>
    <w:p w14:paraId="7CA27A1E" w14:textId="77777777" w:rsidR="00752713" w:rsidRPr="00E176CC" w:rsidRDefault="00C71092" w:rsidP="00CF3FD5">
      <w:pPr>
        <w:spacing w:line="360" w:lineRule="auto"/>
        <w:ind w:firstLine="284"/>
        <w:jc w:val="lowKashida"/>
      </w:pPr>
      <w:r>
        <w:lastRenderedPageBreak/>
        <w:t>Consequently, h</w:t>
      </w:r>
      <w:r w:rsidR="00F60FD4" w:rsidRPr="004379F2">
        <w:t>ere we report a</w:t>
      </w:r>
      <w:r w:rsidR="0097195C" w:rsidRPr="004379F2">
        <w:t xml:space="preserve"> </w:t>
      </w:r>
      <w:r w:rsidR="003900B6" w:rsidRPr="004379F2">
        <w:t>15</w:t>
      </w:r>
      <w:r w:rsidR="003900B6">
        <w:t>-</w:t>
      </w:r>
      <w:r w:rsidR="00552E3A" w:rsidRPr="004379F2">
        <w:t>year</w:t>
      </w:r>
      <w:r w:rsidR="00752713" w:rsidRPr="004379F2">
        <w:t xml:space="preserve"> </w:t>
      </w:r>
      <w:r w:rsidR="00CC28A3" w:rsidRPr="004379F2">
        <w:rPr>
          <w:i/>
          <w:iCs/>
        </w:rPr>
        <w:t>post-mortem</w:t>
      </w:r>
      <w:r w:rsidR="00A81E47" w:rsidRPr="004379F2">
        <w:t xml:space="preserve"> </w:t>
      </w:r>
      <w:r w:rsidR="00752713" w:rsidRPr="004379F2">
        <w:t>neuropathology follow</w:t>
      </w:r>
      <w:r w:rsidR="00030BA0" w:rsidRPr="004379F2">
        <w:t>-</w:t>
      </w:r>
      <w:r w:rsidR="00752713" w:rsidRPr="004379F2">
        <w:t xml:space="preserve">up </w:t>
      </w:r>
      <w:r w:rsidR="00B06F4E" w:rsidRPr="004379F2">
        <w:t xml:space="preserve">study </w:t>
      </w:r>
      <w:r w:rsidR="00A81E47" w:rsidRPr="004379F2">
        <w:t xml:space="preserve">of </w:t>
      </w:r>
      <w:r w:rsidR="00EF3F79" w:rsidRPr="004379F2">
        <w:t>2</w:t>
      </w:r>
      <w:r w:rsidR="00185FB8" w:rsidRPr="004379F2">
        <w:t>2</w:t>
      </w:r>
      <w:r w:rsidR="00EF3F79" w:rsidRPr="004379F2">
        <w:t xml:space="preserve"> of the 80 </w:t>
      </w:r>
      <w:r w:rsidR="00F60FD4" w:rsidRPr="004379F2">
        <w:t xml:space="preserve">participants </w:t>
      </w:r>
      <w:r w:rsidR="00A81E47" w:rsidRPr="004379F2">
        <w:t xml:space="preserve">in the first clinical trial of Aβ </w:t>
      </w:r>
      <w:r w:rsidR="00F518D3" w:rsidRPr="004379F2">
        <w:t xml:space="preserve">immunotherapy </w:t>
      </w:r>
      <w:r w:rsidR="00E76130">
        <w:fldChar w:fldCharType="begin"/>
      </w:r>
      <w:r w:rsidR="00E76130">
        <w:instrText xml:space="preserve"> ADDIN EN.CITE &lt;EndNote&gt;&lt;Cite&gt;&lt;Author&gt;Bayer&lt;/Author&gt;&lt;Year&gt;2005&lt;/Year&gt;&lt;RecNum&gt;1298&lt;/RecNum&gt;&lt;DisplayText&gt;(Bayer&lt;style face="italic"&gt; et al.&lt;/style&gt;, 2005)&lt;/DisplayText&gt;&lt;record&gt;&lt;rec-number&gt;1298&lt;/rec-number&gt;&lt;foreign-keys&gt;&lt;key app="EN" db-id="fsttzr9sor0v01evxfgp92sveape9pa59z0z" timestamp="1403258617"&gt;1298&lt;/key&gt;&lt;key app="ENWeb" db-id=""&gt;0&lt;/key&gt;&lt;/foreign-keys&gt;&lt;ref-type name="Journal Article"&gt;17&lt;/ref-type&gt;&lt;contributors&gt;&lt;authors&gt;&lt;author&gt;Bayer, A. J.&lt;/author&gt;&lt;author&gt;Bullock, R.&lt;/author&gt;&lt;author&gt;Jones, R. W.&lt;/author&gt;&lt;author&gt;Wilkinson, D.&lt;/author&gt;&lt;author&gt;Paterson, K. R.&lt;/author&gt;&lt;author&gt;Jenkins, L.&lt;/author&gt;&lt;author&gt;Millais, S. B.&lt;/author&gt;&lt;author&gt;Donoghue, S.&lt;/author&gt;&lt;/authors&gt;&lt;/contributors&gt;&lt;titles&gt;&lt;title&gt;Evaluation of the safety and immunogenicity of synthetic Abeta42 (AN1792) in patients with AD&lt;/title&gt;&lt;secondary-title&gt;Neurology&lt;/secondary-title&gt;&lt;/titles&gt;&lt;periodical&gt;&lt;full-title&gt;Neurology&lt;/full-title&gt;&lt;/periodical&gt;&lt;pages&gt;94-101.&lt;/pages&gt;&lt;volume&gt;64&lt;/volume&gt;&lt;number&gt;1&lt;/number&gt;&lt;dates&gt;&lt;year&gt;2005&lt;/year&gt;&lt;/dates&gt;&lt;urls&gt;&lt;related-urls&gt;&lt;url&gt;http://www.neurology.org/cgi/content/full/64/1/94&lt;/url&gt;&lt;url&gt;http://graphics.tx.ovid.com/ovftpdfs/FPDDNCFBNFLELC00/fs047/ovft/live/gv031/00006114/00006114-200501110-00020.pdf&lt;/url&gt;&lt;/related-urls&gt;&lt;/urls&gt;&lt;/record&gt;&lt;/Cite&gt;&lt;/EndNote&gt;</w:instrText>
      </w:r>
      <w:r w:rsidR="00E76130">
        <w:fldChar w:fldCharType="separate"/>
      </w:r>
      <w:r w:rsidR="00E76130">
        <w:rPr>
          <w:noProof/>
        </w:rPr>
        <w:t>(Bayer</w:t>
      </w:r>
      <w:r w:rsidR="00E76130" w:rsidRPr="00E76130">
        <w:rPr>
          <w:i/>
          <w:noProof/>
        </w:rPr>
        <w:t xml:space="preserve"> et al.</w:t>
      </w:r>
      <w:r w:rsidR="00E76130">
        <w:rPr>
          <w:noProof/>
        </w:rPr>
        <w:t>, 2005)</w:t>
      </w:r>
      <w:r w:rsidR="00E76130">
        <w:fldChar w:fldCharType="end"/>
      </w:r>
      <w:r w:rsidR="00A27C25" w:rsidRPr="004379F2">
        <w:t xml:space="preserve">.  </w:t>
      </w:r>
      <w:r w:rsidR="001938F5" w:rsidRPr="004379F2">
        <w:t>Our</w:t>
      </w:r>
      <w:r w:rsidR="009D13BB" w:rsidRPr="004379F2">
        <w:t xml:space="preserve"> aims</w:t>
      </w:r>
      <w:r w:rsidR="001938F5" w:rsidRPr="004379F2">
        <w:t xml:space="preserve"> were first</w:t>
      </w:r>
      <w:r w:rsidR="009D13BB" w:rsidRPr="004379F2">
        <w:t>, to</w:t>
      </w:r>
      <w:r w:rsidR="00F60FD4" w:rsidRPr="004379F2">
        <w:t xml:space="preserve"> </w:t>
      </w:r>
      <w:r w:rsidR="001938F5" w:rsidRPr="004379F2">
        <w:t>perform</w:t>
      </w:r>
      <w:r w:rsidR="00A93E73" w:rsidRPr="004379F2">
        <w:t xml:space="preserve"> </w:t>
      </w:r>
      <w:r w:rsidR="00B06F4E" w:rsidRPr="004379F2">
        <w:t xml:space="preserve">neuropathological </w:t>
      </w:r>
      <w:r w:rsidR="001938F5" w:rsidRPr="004379F2">
        <w:t>assessment to determine the accuracy</w:t>
      </w:r>
      <w:r w:rsidR="00B06F4E" w:rsidRPr="004379F2">
        <w:t xml:space="preserve"> of </w:t>
      </w:r>
      <w:r w:rsidR="00171990" w:rsidRPr="004379F2">
        <w:t xml:space="preserve">the </w:t>
      </w:r>
      <w:r w:rsidR="00B06F4E" w:rsidRPr="004379F2">
        <w:t xml:space="preserve">clinical </w:t>
      </w:r>
      <w:r w:rsidR="001C6706" w:rsidRPr="004379F2">
        <w:t xml:space="preserve">diagnosis of </w:t>
      </w:r>
      <w:r w:rsidR="001443D0" w:rsidRPr="004379F2">
        <w:t>Alzheimer’s disease</w:t>
      </w:r>
      <w:r w:rsidR="00B06F4E" w:rsidRPr="004379F2">
        <w:t xml:space="preserve"> in </w:t>
      </w:r>
      <w:r w:rsidR="001938F5" w:rsidRPr="004379F2">
        <w:t xml:space="preserve">the </w:t>
      </w:r>
      <w:r w:rsidR="00B06F4E" w:rsidRPr="004379F2">
        <w:t>setting</w:t>
      </w:r>
      <w:r w:rsidR="001938F5" w:rsidRPr="004379F2">
        <w:t xml:space="preserve"> of this trial; second</w:t>
      </w:r>
      <w:r w:rsidR="005B3FB0" w:rsidRPr="004379F2">
        <w:t xml:space="preserve">, to assess the </w:t>
      </w:r>
      <w:r>
        <w:t>duration of</w:t>
      </w:r>
      <w:r w:rsidR="005B3FB0" w:rsidRPr="004379F2">
        <w:t xml:space="preserve"> effects of immunotherapy</w:t>
      </w:r>
      <w:r w:rsidR="004F3745" w:rsidRPr="004379F2">
        <w:t xml:space="preserve"> on neuropathology and dementia status</w:t>
      </w:r>
      <w:r w:rsidR="0003576A" w:rsidRPr="004379F2">
        <w:t xml:space="preserve">, </w:t>
      </w:r>
      <w:r w:rsidR="005B3FB0" w:rsidRPr="004379F2">
        <w:t>many years after treatment</w:t>
      </w:r>
      <w:r w:rsidR="001938F5" w:rsidRPr="004379F2">
        <w:t>; third</w:t>
      </w:r>
      <w:r w:rsidR="005B3FB0" w:rsidRPr="004379F2">
        <w:t xml:space="preserve">, </w:t>
      </w:r>
      <w:r w:rsidR="00171990" w:rsidRPr="004379F2">
        <w:t xml:space="preserve">to </w:t>
      </w:r>
      <w:r w:rsidR="001938F5" w:rsidRPr="004379F2">
        <w:t xml:space="preserve">explore factors that might contribute to </w:t>
      </w:r>
      <w:r w:rsidR="00752713" w:rsidRPr="004379F2">
        <w:t xml:space="preserve"> </w:t>
      </w:r>
      <w:r w:rsidR="00F60FD4" w:rsidRPr="004379F2">
        <w:t xml:space="preserve">the </w:t>
      </w:r>
      <w:r w:rsidR="00752713" w:rsidRPr="004379F2">
        <w:t xml:space="preserve">variability </w:t>
      </w:r>
      <w:r w:rsidR="00752713" w:rsidRPr="00E176CC">
        <w:t xml:space="preserve">of responses, </w:t>
      </w:r>
      <w:r w:rsidR="009D13BB" w:rsidRPr="00E176CC">
        <w:t xml:space="preserve">in particular the </w:t>
      </w:r>
      <w:r w:rsidR="006A6747" w:rsidRPr="00E176CC">
        <w:t xml:space="preserve">relationship of </w:t>
      </w:r>
      <w:r w:rsidR="009D13BB" w:rsidRPr="00E176CC">
        <w:t xml:space="preserve">the extent of </w:t>
      </w:r>
      <w:r w:rsidR="006A6747" w:rsidRPr="00E176CC">
        <w:t xml:space="preserve">Aβ removal to </w:t>
      </w:r>
      <w:r w:rsidR="009D13BB" w:rsidRPr="00E176CC">
        <w:t>circulating anti-</w:t>
      </w:r>
      <w:r w:rsidR="00CF3FD5" w:rsidRPr="00E176CC">
        <w:t>AN1792</w:t>
      </w:r>
      <w:r w:rsidR="00980972" w:rsidRPr="00E176CC">
        <w:t xml:space="preserve"> </w:t>
      </w:r>
      <w:r w:rsidR="009D13BB" w:rsidRPr="00E176CC">
        <w:t>antibody titres</w:t>
      </w:r>
      <w:r w:rsidR="00B06F4E" w:rsidRPr="00E176CC">
        <w:t xml:space="preserve"> and</w:t>
      </w:r>
      <w:r w:rsidR="009D13BB" w:rsidRPr="00E176CC">
        <w:t xml:space="preserve"> </w:t>
      </w:r>
      <w:r w:rsidR="0003576A" w:rsidRPr="00E176CC">
        <w:t xml:space="preserve">to </w:t>
      </w:r>
      <w:r w:rsidR="006A6747" w:rsidRPr="00E176CC">
        <w:t>cerebrovascular territories</w:t>
      </w:r>
      <w:r w:rsidR="001938F5" w:rsidRPr="00E176CC">
        <w:t xml:space="preserve">; </w:t>
      </w:r>
      <w:r w:rsidR="004158D6" w:rsidRPr="00E176CC">
        <w:t xml:space="preserve">and </w:t>
      </w:r>
      <w:r w:rsidR="001938F5" w:rsidRPr="00E176CC">
        <w:t xml:space="preserve">last, </w:t>
      </w:r>
      <w:r w:rsidR="00171990" w:rsidRPr="00E176CC">
        <w:t xml:space="preserve">to </w:t>
      </w:r>
      <w:r w:rsidR="001439B8" w:rsidRPr="00E176CC">
        <w:t>analyse</w:t>
      </w:r>
      <w:r w:rsidR="0003576A" w:rsidRPr="00E176CC">
        <w:t xml:space="preserve"> the effects of Aβ removal on tau pathology</w:t>
      </w:r>
      <w:r w:rsidR="001439B8" w:rsidRPr="00E176CC">
        <w:t xml:space="preserve"> in this </w:t>
      </w:r>
      <w:r w:rsidR="001336C5" w:rsidRPr="00E176CC">
        <w:t xml:space="preserve">unique </w:t>
      </w:r>
      <w:r w:rsidR="001439B8" w:rsidRPr="00E176CC">
        <w:t>cohort</w:t>
      </w:r>
      <w:r w:rsidR="001336C5" w:rsidRPr="00E176CC">
        <w:t xml:space="preserve"> of immunised A</w:t>
      </w:r>
      <w:r w:rsidR="001443D0" w:rsidRPr="00E176CC">
        <w:t>lzheimer’s</w:t>
      </w:r>
      <w:r w:rsidR="001336C5" w:rsidRPr="00E176CC">
        <w:t xml:space="preserve"> cases</w:t>
      </w:r>
      <w:r w:rsidR="0003576A" w:rsidRPr="00E176CC">
        <w:t>.</w:t>
      </w:r>
    </w:p>
    <w:p w14:paraId="0033D214" w14:textId="77777777" w:rsidR="00752713" w:rsidRPr="00E176CC" w:rsidRDefault="00752713" w:rsidP="008B5BC2">
      <w:pPr>
        <w:spacing w:line="360" w:lineRule="auto"/>
        <w:jc w:val="lowKashida"/>
      </w:pPr>
    </w:p>
    <w:p w14:paraId="5F0F026F" w14:textId="77777777" w:rsidR="004566BF" w:rsidRPr="00E176CC" w:rsidRDefault="00752713" w:rsidP="008B5BC2">
      <w:pPr>
        <w:spacing w:line="360" w:lineRule="auto"/>
        <w:jc w:val="lowKashida"/>
        <w:rPr>
          <w:b/>
          <w:bCs/>
          <w:sz w:val="28"/>
          <w:szCs w:val="28"/>
        </w:rPr>
      </w:pPr>
      <w:r w:rsidRPr="00E176CC">
        <w:rPr>
          <w:b/>
          <w:bCs/>
          <w:sz w:val="28"/>
          <w:szCs w:val="28"/>
        </w:rPr>
        <w:t xml:space="preserve">Patients </w:t>
      </w:r>
      <w:r w:rsidR="004566BF" w:rsidRPr="00E176CC">
        <w:rPr>
          <w:b/>
          <w:bCs/>
          <w:sz w:val="28"/>
          <w:szCs w:val="28"/>
        </w:rPr>
        <w:t>and Methods</w:t>
      </w:r>
    </w:p>
    <w:p w14:paraId="5DDD4CDE" w14:textId="77777777" w:rsidR="00133AF9" w:rsidRPr="00E176CC" w:rsidRDefault="00133AF9" w:rsidP="008B5BC2">
      <w:pPr>
        <w:spacing w:line="360" w:lineRule="auto"/>
        <w:jc w:val="lowKashida"/>
        <w:rPr>
          <w:b/>
          <w:bCs/>
          <w:sz w:val="26"/>
          <w:szCs w:val="26"/>
        </w:rPr>
      </w:pPr>
      <w:r w:rsidRPr="00E176CC">
        <w:rPr>
          <w:b/>
          <w:bCs/>
          <w:sz w:val="26"/>
          <w:szCs w:val="26"/>
        </w:rPr>
        <w:t>Subjects, ethics and consent</w:t>
      </w:r>
    </w:p>
    <w:p w14:paraId="0DDAC222" w14:textId="77777777" w:rsidR="00A30BFF" w:rsidRPr="004379F2" w:rsidRDefault="00E727BB" w:rsidP="00F81744">
      <w:pPr>
        <w:spacing w:line="360" w:lineRule="auto"/>
        <w:ind w:firstLine="284"/>
        <w:jc w:val="lowKashida"/>
      </w:pPr>
      <w:r w:rsidRPr="00E176CC">
        <w:t xml:space="preserve">Ethical </w:t>
      </w:r>
      <w:r w:rsidR="00A30BFF" w:rsidRPr="00E176CC">
        <w:t>approval was obtained to follow</w:t>
      </w:r>
      <w:r w:rsidR="00D86837" w:rsidRPr="00E176CC">
        <w:t xml:space="preserve"> </w:t>
      </w:r>
      <w:r w:rsidR="00A30BFF" w:rsidRPr="00E176CC">
        <w:t xml:space="preserve">up participants in the trial and seek their consent for </w:t>
      </w:r>
      <w:r w:rsidR="00CC28A3" w:rsidRPr="00E176CC">
        <w:rPr>
          <w:i/>
          <w:iCs/>
        </w:rPr>
        <w:t>post-mortem</w:t>
      </w:r>
      <w:r w:rsidR="00A30BFF" w:rsidRPr="00E176CC">
        <w:t xml:space="preserve"> brain donation</w:t>
      </w:r>
      <w:r w:rsidR="00421375" w:rsidRPr="00E176CC">
        <w:t xml:space="preserve"> (Southampton and South West Hampshire Local Research Ethics Committees, Reference No</w:t>
      </w:r>
      <w:r w:rsidR="00A27C25" w:rsidRPr="00E176CC">
        <w:t xml:space="preserve">.  </w:t>
      </w:r>
      <w:r w:rsidR="00421375" w:rsidRPr="00E176CC">
        <w:t>LRC 075/03/w)</w:t>
      </w:r>
      <w:r w:rsidR="00A27C25" w:rsidRPr="00E176CC">
        <w:t xml:space="preserve">.  </w:t>
      </w:r>
      <w:r w:rsidR="000C54FF" w:rsidRPr="00E176CC">
        <w:t>Twenty-two</w:t>
      </w:r>
      <w:r w:rsidR="001527B2" w:rsidRPr="00E176CC">
        <w:t xml:space="preserve"> participants and their carers consented </w:t>
      </w:r>
      <w:r w:rsidR="00D61868" w:rsidRPr="00E176CC">
        <w:t>and brain donation</w:t>
      </w:r>
      <w:r w:rsidR="001C63B7" w:rsidRPr="00E176CC">
        <w:t>s</w:t>
      </w:r>
      <w:r w:rsidR="00D61868" w:rsidRPr="00E176CC">
        <w:t xml:space="preserve"> w</w:t>
      </w:r>
      <w:r w:rsidR="001C63B7" w:rsidRPr="00E176CC">
        <w:t>ere</w:t>
      </w:r>
      <w:r w:rsidR="00D61868" w:rsidRPr="00E176CC">
        <w:t xml:space="preserve"> </w:t>
      </w:r>
      <w:r w:rsidR="001C63B7" w:rsidRPr="00E176CC">
        <w:t>complete</w:t>
      </w:r>
      <w:r w:rsidR="00D61868" w:rsidRPr="00E176CC">
        <w:t xml:space="preserve"> by the end of 201</w:t>
      </w:r>
      <w:r w:rsidR="00EB3FAF" w:rsidRPr="00E176CC">
        <w:t>5</w:t>
      </w:r>
      <w:r w:rsidR="00A27C25" w:rsidRPr="00E176CC">
        <w:t xml:space="preserve">.  </w:t>
      </w:r>
      <w:r w:rsidR="00A91CEF" w:rsidRPr="00E176CC">
        <w:t>Trial</w:t>
      </w:r>
      <w:r w:rsidR="00D61868" w:rsidRPr="00E176CC">
        <w:t xml:space="preserve"> data</w:t>
      </w:r>
      <w:r w:rsidR="00C3047E" w:rsidRPr="00E176CC">
        <w:t xml:space="preserve"> were made available by Elan Pharmaceuticals</w:t>
      </w:r>
      <w:r w:rsidR="001336C5" w:rsidRPr="00E176CC">
        <w:t xml:space="preserve"> </w:t>
      </w:r>
      <w:r w:rsidR="003900B6" w:rsidRPr="00E176CC">
        <w:t>and included</w:t>
      </w:r>
      <w:r w:rsidR="001336C5" w:rsidRPr="00E176CC">
        <w:t xml:space="preserve">: </w:t>
      </w:r>
      <w:r w:rsidR="001336C5" w:rsidRPr="00E176CC">
        <w:rPr>
          <w:rFonts w:asciiTheme="majorBidi" w:hAnsiTheme="majorBidi" w:cstheme="majorBidi"/>
        </w:rPr>
        <w:t xml:space="preserve">duration of dementia at trial entry, AN1792 dose, AN1792 number of doses, assays of peripheral blood </w:t>
      </w:r>
      <w:r w:rsidR="00AB6FE5" w:rsidRPr="00E176CC">
        <w:rPr>
          <w:rFonts w:asciiTheme="majorBidi" w:hAnsiTheme="majorBidi" w:cstheme="majorBidi"/>
        </w:rPr>
        <w:t>anti-AN1792 antibodies</w:t>
      </w:r>
      <w:r w:rsidR="001336C5" w:rsidRPr="00E176CC">
        <w:rPr>
          <w:rFonts w:asciiTheme="majorBidi" w:hAnsiTheme="majorBidi" w:cstheme="majorBidi"/>
        </w:rPr>
        <w:t xml:space="preserve">, </w:t>
      </w:r>
      <w:r w:rsidR="001336C5" w:rsidRPr="00E176CC">
        <w:rPr>
          <w:rFonts w:asciiTheme="majorBidi" w:hAnsiTheme="majorBidi" w:cstheme="majorBidi"/>
          <w:i/>
          <w:iCs/>
        </w:rPr>
        <w:t>APOE</w:t>
      </w:r>
      <w:r w:rsidR="001336C5" w:rsidRPr="00E176CC">
        <w:rPr>
          <w:rFonts w:asciiTheme="majorBidi" w:hAnsiTheme="majorBidi" w:cstheme="majorBidi"/>
        </w:rPr>
        <w:t xml:space="preserve"> genotypes and date of first immunisation dose (</w:t>
      </w:r>
      <w:r w:rsidR="00176FB0" w:rsidRPr="00E176CC">
        <w:rPr>
          <w:rFonts w:asciiTheme="majorBidi" w:hAnsiTheme="majorBidi" w:cstheme="majorBidi"/>
        </w:rPr>
        <w:t>T</w:t>
      </w:r>
      <w:r w:rsidR="001336C5" w:rsidRPr="00E176CC">
        <w:rPr>
          <w:rFonts w:asciiTheme="majorBidi" w:hAnsiTheme="majorBidi" w:cstheme="majorBidi"/>
        </w:rPr>
        <w:t>able 1)</w:t>
      </w:r>
      <w:r w:rsidR="00A27C25" w:rsidRPr="00E176CC">
        <w:rPr>
          <w:rFonts w:asciiTheme="majorBidi" w:hAnsiTheme="majorBidi" w:cstheme="majorBidi"/>
        </w:rPr>
        <w:t xml:space="preserve">.  </w:t>
      </w:r>
      <w:r w:rsidR="00307DD4" w:rsidRPr="00E176CC">
        <w:rPr>
          <w:rFonts w:asciiTheme="majorBidi" w:hAnsiTheme="majorBidi" w:cstheme="majorBidi"/>
        </w:rPr>
        <w:t>S</w:t>
      </w:r>
      <w:r w:rsidR="00307DD4" w:rsidRPr="00E176CC">
        <w:t>ubsequent a</w:t>
      </w:r>
      <w:r w:rsidR="009A25BC" w:rsidRPr="00E176CC">
        <w:t>ssessment of dementia at a late stage</w:t>
      </w:r>
      <w:r w:rsidR="00F71D13" w:rsidRPr="00E176CC">
        <w:t xml:space="preserve"> prior to death was based on</w:t>
      </w:r>
      <w:r w:rsidR="002D1D41" w:rsidRPr="00E176CC">
        <w:t xml:space="preserve"> the last known</w:t>
      </w:r>
      <w:r w:rsidR="002D1D41" w:rsidRPr="004379F2">
        <w:t xml:space="preserve"> assessment</w:t>
      </w:r>
      <w:r w:rsidR="00F71D13" w:rsidRPr="004379F2">
        <w:t xml:space="preserve"> </w:t>
      </w:r>
      <w:r w:rsidR="002D1D41" w:rsidRPr="004379F2">
        <w:t xml:space="preserve">of </w:t>
      </w:r>
      <w:r w:rsidR="00F71D13" w:rsidRPr="004379F2">
        <w:t>activities of daily living scores and cognitive scores</w:t>
      </w:r>
      <w:r w:rsidR="00A27C25" w:rsidRPr="004379F2">
        <w:t xml:space="preserve">.  </w:t>
      </w:r>
      <w:r w:rsidR="00C570F1" w:rsidRPr="004379F2">
        <w:t>Causes of death were obtained from death certificates.</w:t>
      </w:r>
    </w:p>
    <w:p w14:paraId="1C5651E5" w14:textId="77777777" w:rsidR="00716021" w:rsidRPr="004379F2" w:rsidRDefault="00716021" w:rsidP="008B5BC2">
      <w:pPr>
        <w:spacing w:line="360" w:lineRule="auto"/>
        <w:jc w:val="lowKashida"/>
        <w:rPr>
          <w:i/>
          <w:iCs/>
        </w:rPr>
      </w:pPr>
    </w:p>
    <w:p w14:paraId="369072DE" w14:textId="77777777" w:rsidR="00FB176B" w:rsidRPr="00B827F4" w:rsidRDefault="00FB176B" w:rsidP="008B5BC2">
      <w:pPr>
        <w:spacing w:line="360" w:lineRule="auto"/>
        <w:jc w:val="lowKashida"/>
        <w:rPr>
          <w:b/>
          <w:bCs/>
          <w:sz w:val="26"/>
          <w:szCs w:val="26"/>
        </w:rPr>
      </w:pPr>
      <w:r w:rsidRPr="00B827F4">
        <w:rPr>
          <w:b/>
          <w:bCs/>
          <w:sz w:val="26"/>
          <w:szCs w:val="26"/>
        </w:rPr>
        <w:t>Neuropathological diagnoses</w:t>
      </w:r>
    </w:p>
    <w:p w14:paraId="5E937CB9" w14:textId="77777777" w:rsidR="00FB176B" w:rsidRPr="00E176CC" w:rsidRDefault="004B69A4" w:rsidP="00E76130">
      <w:pPr>
        <w:spacing w:line="360" w:lineRule="auto"/>
        <w:ind w:firstLine="284"/>
        <w:jc w:val="lowKashida"/>
      </w:pPr>
      <w:r w:rsidRPr="004379F2">
        <w:t xml:space="preserve">All assessments were performed blind to the </w:t>
      </w:r>
      <w:r w:rsidR="00B34967" w:rsidRPr="004379F2">
        <w:t>treatment status</w:t>
      </w:r>
      <w:r w:rsidRPr="004379F2">
        <w:t xml:space="preserve"> of the cases.  </w:t>
      </w:r>
      <w:r w:rsidR="00FB176B" w:rsidRPr="004379F2">
        <w:t xml:space="preserve">Brains were examined </w:t>
      </w:r>
      <w:r w:rsidR="00585C75" w:rsidRPr="004379F2">
        <w:t>and sampled for histology by standard methods after</w:t>
      </w:r>
      <w:r w:rsidR="00FB176B" w:rsidRPr="004379F2">
        <w:t xml:space="preserve"> fixation in formalin</w:t>
      </w:r>
      <w:r w:rsidR="00A27C25" w:rsidRPr="004379F2">
        <w:t xml:space="preserve">.  </w:t>
      </w:r>
      <w:r w:rsidR="006B2634" w:rsidRPr="004379F2">
        <w:t xml:space="preserve">From each case, additional large coronal </w:t>
      </w:r>
      <w:r w:rsidR="002A1C04" w:rsidRPr="004379F2">
        <w:t>slices of cerebral hemisphere</w:t>
      </w:r>
      <w:r w:rsidR="006B2634" w:rsidRPr="004379F2">
        <w:t xml:space="preserve"> were processed</w:t>
      </w:r>
      <w:r w:rsidR="00A27C25" w:rsidRPr="004379F2">
        <w:t xml:space="preserve">.  </w:t>
      </w:r>
      <w:r w:rsidR="00FB176B" w:rsidRPr="004379F2">
        <w:t xml:space="preserve">Paraffin sections were stained with </w:t>
      </w:r>
      <w:r w:rsidR="00965DA8" w:rsidRPr="004379F2">
        <w:t>haematoxylin and eosin</w:t>
      </w:r>
      <w:r w:rsidR="00731727">
        <w:t>,</w:t>
      </w:r>
      <w:r w:rsidR="00FB176B" w:rsidRPr="004379F2">
        <w:t xml:space="preserve"> and immunohistochemistry </w:t>
      </w:r>
      <w:r w:rsidR="00414F80" w:rsidRPr="004379F2">
        <w:t xml:space="preserve">was </w:t>
      </w:r>
      <w:r w:rsidR="00FB176B" w:rsidRPr="004379F2">
        <w:t xml:space="preserve">performed with antibodies </w:t>
      </w:r>
      <w:r w:rsidR="008F470D" w:rsidRPr="004379F2">
        <w:t xml:space="preserve">including </w:t>
      </w:r>
      <w:r w:rsidR="004E1BCA" w:rsidRPr="004379F2">
        <w:t>pan-Aβ</w:t>
      </w:r>
      <w:r w:rsidR="008F470D" w:rsidRPr="004379F2">
        <w:t xml:space="preserve"> (clone </w:t>
      </w:r>
      <w:r w:rsidR="004D0BB0" w:rsidRPr="004379F2">
        <w:t>6F</w:t>
      </w:r>
      <w:r w:rsidR="006336EE" w:rsidRPr="004379F2">
        <w:t>/</w:t>
      </w:r>
      <w:r w:rsidR="004D0BB0" w:rsidRPr="004379F2">
        <w:t>3</w:t>
      </w:r>
      <w:r w:rsidR="006336EE" w:rsidRPr="004379F2">
        <w:t>D</w:t>
      </w:r>
      <w:r w:rsidR="008F470D" w:rsidRPr="004379F2">
        <w:t xml:space="preserve">, </w:t>
      </w:r>
      <w:r w:rsidR="004D0BB0" w:rsidRPr="004379F2">
        <w:t>Novocastra</w:t>
      </w:r>
      <w:r w:rsidR="004362EA" w:rsidRPr="004379F2">
        <w:t>, U</w:t>
      </w:r>
      <w:r w:rsidR="004D0BB0" w:rsidRPr="004379F2">
        <w:t>K</w:t>
      </w:r>
      <w:r w:rsidR="002D1D41" w:rsidRPr="004379F2">
        <w:t>)</w:t>
      </w:r>
      <w:r w:rsidR="00731727">
        <w:t>,</w:t>
      </w:r>
      <w:r w:rsidR="002D1D41" w:rsidRPr="004379F2">
        <w:t xml:space="preserve"> </w:t>
      </w:r>
      <w:r w:rsidR="004E1BCA" w:rsidRPr="004379F2">
        <w:t>tau</w:t>
      </w:r>
      <w:r w:rsidR="00C2247E" w:rsidRPr="004379F2">
        <w:t xml:space="preserve"> (phosphorylated and non-phosphorylated tau,</w:t>
      </w:r>
      <w:r w:rsidR="007D58EB" w:rsidRPr="004379F2">
        <w:t xml:space="preserve"> clone Tau</w:t>
      </w:r>
      <w:r w:rsidR="000F64C0" w:rsidRPr="004379F2">
        <w:t>-</w:t>
      </w:r>
      <w:r w:rsidR="007D58EB" w:rsidRPr="004379F2">
        <w:t>2, Sigma</w:t>
      </w:r>
      <w:r w:rsidR="004362EA" w:rsidRPr="004379F2">
        <w:t>, UK</w:t>
      </w:r>
      <w:r w:rsidR="007D58EB" w:rsidRPr="004379F2">
        <w:t>)</w:t>
      </w:r>
      <w:r w:rsidR="00E54AEA">
        <w:t>,</w:t>
      </w:r>
      <w:r w:rsidR="004E1BCA" w:rsidRPr="004379F2">
        <w:t xml:space="preserve"> </w:t>
      </w:r>
      <w:r w:rsidR="007D58EB" w:rsidRPr="004379F2">
        <w:t>p</w:t>
      </w:r>
      <w:r w:rsidR="00C2247E" w:rsidRPr="004379F2">
        <w:t>hosphorylated (p)</w:t>
      </w:r>
      <w:r w:rsidR="007D58EB" w:rsidRPr="004379F2">
        <w:t>tau (</w:t>
      </w:r>
      <w:r w:rsidR="00131675" w:rsidRPr="004379F2">
        <w:t xml:space="preserve">clone </w:t>
      </w:r>
      <w:r w:rsidR="004E1BCA" w:rsidRPr="004379F2">
        <w:t>AT8</w:t>
      </w:r>
      <w:r w:rsidR="00131675" w:rsidRPr="004379F2">
        <w:t xml:space="preserve"> Autogenbioclear, UK</w:t>
      </w:r>
      <w:r w:rsidR="004E1BCA" w:rsidRPr="004379F2">
        <w:t>)</w:t>
      </w:r>
      <w:r w:rsidR="00E54AEA">
        <w:t xml:space="preserve"> and CD3 (</w:t>
      </w:r>
      <w:r w:rsidR="00CF3FD5">
        <w:t>pan-</w:t>
      </w:r>
      <w:r w:rsidR="00E54AEA">
        <w:t>T lymphocytes</w:t>
      </w:r>
      <w:r w:rsidR="00CF3FD5">
        <w:t>, Abcam</w:t>
      </w:r>
      <w:r w:rsidR="00E54AEA">
        <w:t>)</w:t>
      </w:r>
      <w:r w:rsidR="00A27C25" w:rsidRPr="004379F2">
        <w:t xml:space="preserve">.  </w:t>
      </w:r>
      <w:r w:rsidR="004E56E8" w:rsidRPr="004379F2">
        <w:lastRenderedPageBreak/>
        <w:t>A</w:t>
      </w:r>
      <w:r w:rsidR="00325B10" w:rsidRPr="004379F2">
        <w:t>dditionally</w:t>
      </w:r>
      <w:r w:rsidR="002D1D41" w:rsidRPr="004379F2">
        <w:t>,</w:t>
      </w:r>
      <w:r w:rsidR="00325B10" w:rsidRPr="004379F2">
        <w:t xml:space="preserve"> antibodies to </w:t>
      </w:r>
      <w:r w:rsidR="004362EA" w:rsidRPr="004379F2">
        <w:t>α-synuclein (</w:t>
      </w:r>
      <w:r w:rsidR="00E031EB" w:rsidRPr="004379F2">
        <w:t>clone KM51, Novocastra</w:t>
      </w:r>
      <w:r w:rsidR="004362EA" w:rsidRPr="004379F2">
        <w:t xml:space="preserve">), </w:t>
      </w:r>
      <w:r w:rsidR="00325B10" w:rsidRPr="004379F2">
        <w:t xml:space="preserve">ubiquitin </w:t>
      </w:r>
      <w:r w:rsidR="00682472" w:rsidRPr="004379F2">
        <w:t>(</w:t>
      </w:r>
      <w:r w:rsidR="00BE2324" w:rsidRPr="004379F2">
        <w:t xml:space="preserve">clone </w:t>
      </w:r>
      <w:r w:rsidR="00BE2324" w:rsidRPr="00E176CC">
        <w:t>ab7780, Ab</w:t>
      </w:r>
      <w:r w:rsidR="00BF0120" w:rsidRPr="00E176CC">
        <w:t>c</w:t>
      </w:r>
      <w:r w:rsidR="00BE2324" w:rsidRPr="00E176CC">
        <w:t>am</w:t>
      </w:r>
      <w:r w:rsidR="00682472" w:rsidRPr="00E176CC">
        <w:t xml:space="preserve">) </w:t>
      </w:r>
      <w:r w:rsidR="00325B10" w:rsidRPr="00E176CC">
        <w:t xml:space="preserve">and TDP43 </w:t>
      </w:r>
      <w:r w:rsidR="00682472" w:rsidRPr="00E176CC">
        <w:t>(</w:t>
      </w:r>
      <w:r w:rsidR="00E031EB" w:rsidRPr="00E176CC">
        <w:t>clone 10782-2-AP, Proteintech</w:t>
      </w:r>
      <w:r w:rsidR="00682472" w:rsidRPr="00E176CC">
        <w:t xml:space="preserve">) </w:t>
      </w:r>
      <w:r w:rsidR="004E56E8" w:rsidRPr="00E176CC">
        <w:t xml:space="preserve">were used </w:t>
      </w:r>
      <w:r w:rsidR="00325B10" w:rsidRPr="00E176CC">
        <w:t xml:space="preserve">when </w:t>
      </w:r>
      <w:r w:rsidR="000F64C0" w:rsidRPr="00E176CC">
        <w:t>required for diagnosis</w:t>
      </w:r>
      <w:r w:rsidR="00A27C25" w:rsidRPr="00E176CC">
        <w:t xml:space="preserve">.  </w:t>
      </w:r>
      <w:r w:rsidR="006336EE" w:rsidRPr="00E176CC">
        <w:t>National Institute on Aging-Alzheimer’s Association guidelines for the neuropathologic</w:t>
      </w:r>
      <w:r w:rsidR="001443D0" w:rsidRPr="00E176CC">
        <w:t>al</w:t>
      </w:r>
      <w:r w:rsidR="006336EE" w:rsidRPr="00E176CC">
        <w:t xml:space="preserve"> assessment of Alzheimer’s disease were employed </w:t>
      </w:r>
      <w:r w:rsidR="00E76130" w:rsidRPr="00E176CC">
        <w:fldChar w:fldCharType="begin">
          <w:fldData xml:space="preserve">PEVuZE5vdGU+PENpdGU+PEF1dGhvcj5IeW1hbjwvQXV0aG9yPjxZZWFyPjIwMTI8L1llYXI+PFJl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==
</w:fldData>
        </w:fldChar>
      </w:r>
      <w:r w:rsidR="00E76130" w:rsidRPr="00E176CC">
        <w:instrText xml:space="preserve"> ADDIN EN.CITE </w:instrText>
      </w:r>
      <w:r w:rsidR="00E76130" w:rsidRPr="00E176CC">
        <w:fldChar w:fldCharType="begin">
          <w:fldData xml:space="preserve">PEVuZE5vdGU+PENpdGU+PEF1dGhvcj5IeW1hbjwvQXV0aG9yPjxZZWFyPjIwMTI8L1llYXI+PFJl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==
</w:fldData>
        </w:fldChar>
      </w:r>
      <w:r w:rsidR="00E76130" w:rsidRPr="00E176CC">
        <w:instrText xml:space="preserve"> ADDIN EN.CITE.DATA </w:instrText>
      </w:r>
      <w:r w:rsidR="00E76130" w:rsidRPr="00E176CC">
        <w:fldChar w:fldCharType="end"/>
      </w:r>
      <w:r w:rsidR="00E76130" w:rsidRPr="00E176CC">
        <w:fldChar w:fldCharType="separate"/>
      </w:r>
      <w:r w:rsidR="00E76130" w:rsidRPr="00E176CC">
        <w:rPr>
          <w:noProof/>
        </w:rPr>
        <w:t>(Hyman</w:t>
      </w:r>
      <w:r w:rsidR="00E76130" w:rsidRPr="00E176CC">
        <w:rPr>
          <w:i/>
          <w:noProof/>
        </w:rPr>
        <w:t xml:space="preserve"> et al.</w:t>
      </w:r>
      <w:r w:rsidR="00E76130" w:rsidRPr="00E176CC">
        <w:rPr>
          <w:noProof/>
        </w:rPr>
        <w:t>, 2012; Montine</w:t>
      </w:r>
      <w:r w:rsidR="00E76130" w:rsidRPr="00E176CC">
        <w:rPr>
          <w:i/>
          <w:noProof/>
        </w:rPr>
        <w:t xml:space="preserve"> et al.</w:t>
      </w:r>
      <w:r w:rsidR="00E76130" w:rsidRPr="00E176CC">
        <w:rPr>
          <w:noProof/>
        </w:rPr>
        <w:t>, 2012)</w:t>
      </w:r>
      <w:r w:rsidR="00E76130" w:rsidRPr="00E176CC">
        <w:fldChar w:fldCharType="end"/>
      </w:r>
      <w:r w:rsidR="001144CA" w:rsidRPr="00E176CC">
        <w:t>.</w:t>
      </w:r>
    </w:p>
    <w:p w14:paraId="5B24A963" w14:textId="77777777" w:rsidR="007177F0" w:rsidRPr="00E176CC" w:rsidRDefault="007177F0" w:rsidP="008B5BC2">
      <w:pPr>
        <w:spacing w:line="360" w:lineRule="auto"/>
        <w:jc w:val="lowKashida"/>
      </w:pPr>
    </w:p>
    <w:p w14:paraId="28830F30" w14:textId="77777777" w:rsidR="005604ED" w:rsidRPr="00E176CC" w:rsidRDefault="007177F0" w:rsidP="008B5BC2">
      <w:pPr>
        <w:spacing w:line="360" w:lineRule="auto"/>
        <w:jc w:val="lowKashida"/>
        <w:rPr>
          <w:b/>
          <w:bCs/>
          <w:sz w:val="26"/>
          <w:szCs w:val="26"/>
        </w:rPr>
      </w:pPr>
      <w:r w:rsidRPr="00E176CC">
        <w:rPr>
          <w:b/>
          <w:bCs/>
          <w:sz w:val="26"/>
          <w:szCs w:val="26"/>
        </w:rPr>
        <w:t>A</w:t>
      </w:r>
      <w:r w:rsidR="00BD4098" w:rsidRPr="00E176CC">
        <w:rPr>
          <w:b/>
          <w:bCs/>
          <w:sz w:val="26"/>
          <w:szCs w:val="26"/>
        </w:rPr>
        <w:t>β</w:t>
      </w:r>
      <w:r w:rsidR="00BB793E" w:rsidRPr="00E176CC">
        <w:rPr>
          <w:b/>
          <w:bCs/>
          <w:sz w:val="26"/>
          <w:szCs w:val="26"/>
        </w:rPr>
        <w:t xml:space="preserve"> </w:t>
      </w:r>
      <w:r w:rsidR="004E56E8" w:rsidRPr="00E176CC">
        <w:rPr>
          <w:b/>
          <w:bCs/>
          <w:sz w:val="26"/>
          <w:szCs w:val="26"/>
        </w:rPr>
        <w:t>assessment</w:t>
      </w:r>
      <w:r w:rsidR="00731B15" w:rsidRPr="00E176CC">
        <w:rPr>
          <w:b/>
          <w:bCs/>
          <w:sz w:val="26"/>
          <w:szCs w:val="26"/>
        </w:rPr>
        <w:t>s</w:t>
      </w:r>
    </w:p>
    <w:p w14:paraId="46EA5E35" w14:textId="77777777" w:rsidR="00C034E6" w:rsidRPr="00E176CC" w:rsidRDefault="00731B15" w:rsidP="00C31800">
      <w:pPr>
        <w:spacing w:line="360" w:lineRule="auto"/>
        <w:ind w:firstLine="284"/>
        <w:jc w:val="lowKashida"/>
      </w:pPr>
      <w:r w:rsidRPr="00E176CC">
        <w:rPr>
          <w:i/>
          <w:iCs/>
        </w:rPr>
        <w:t>Method 1</w:t>
      </w:r>
      <w:r w:rsidR="00A27C25" w:rsidRPr="00E176CC">
        <w:rPr>
          <w:i/>
          <w:iCs/>
        </w:rPr>
        <w:t xml:space="preserve">.  </w:t>
      </w:r>
      <w:r w:rsidR="00AF3A9E" w:rsidRPr="00E176CC">
        <w:t>Sections immuno</w:t>
      </w:r>
      <w:r w:rsidR="00DE26C8" w:rsidRPr="00E176CC">
        <w:t>labell</w:t>
      </w:r>
      <w:r w:rsidR="00AF3A9E" w:rsidRPr="00E176CC">
        <w:t xml:space="preserve">ed for </w:t>
      </w:r>
      <w:r w:rsidR="00020E68" w:rsidRPr="00E176CC">
        <w:t>Aβ from all cerebral cortical regions</w:t>
      </w:r>
      <w:r w:rsidR="00C034E6" w:rsidRPr="00E176CC">
        <w:t xml:space="preserve"> sampled</w:t>
      </w:r>
      <w:r w:rsidR="00020E68" w:rsidRPr="00E176CC">
        <w:t xml:space="preserve">, including frontal, temporal, parietal and occipital lobes, </w:t>
      </w:r>
      <w:r w:rsidR="007E4EEB" w:rsidRPr="00E176CC">
        <w:t xml:space="preserve">representing both hemispheres, </w:t>
      </w:r>
      <w:r w:rsidR="00020E68" w:rsidRPr="00E176CC">
        <w:t xml:space="preserve">were assessed for histological features associated with immunisation-mediated plaque </w:t>
      </w:r>
      <w:r w:rsidR="00435E61" w:rsidRPr="00E176CC">
        <w:t xml:space="preserve">removal, </w:t>
      </w:r>
      <w:r w:rsidR="00020E68" w:rsidRPr="00E176CC">
        <w:t>as previously defined</w:t>
      </w:r>
      <w:r w:rsidR="00C034E6" w:rsidRPr="00E176CC">
        <w:t>: residual plaq</w:t>
      </w:r>
      <w:r w:rsidR="004E56E8" w:rsidRPr="00E176CC">
        <w:t>ue cores in plaque-free areas,</w:t>
      </w:r>
      <w:r w:rsidR="00C034E6" w:rsidRPr="00E176CC">
        <w:t xml:space="preserve"> moth-eaten appearance of </w:t>
      </w:r>
      <w:r w:rsidR="005D026C" w:rsidRPr="00E176CC">
        <w:t>remaining</w:t>
      </w:r>
      <w:r w:rsidR="00C034E6" w:rsidRPr="00E176CC">
        <w:t xml:space="preserve"> plaques, phagocytosed Aβ within microglia</w:t>
      </w:r>
      <w:r w:rsidR="001A56A2" w:rsidRPr="00E176CC">
        <w:t>,</w:t>
      </w:r>
      <w:r w:rsidR="00C034E6" w:rsidRPr="00E176CC">
        <w:t xml:space="preserve"> and marked cerebral </w:t>
      </w:r>
      <w:r w:rsidR="00435E61" w:rsidRPr="00E176CC">
        <w:t xml:space="preserve">arteriolar and capillary </w:t>
      </w:r>
      <w:r w:rsidR="00C034E6" w:rsidRPr="00E176CC">
        <w:t>amyloid angiopathy</w:t>
      </w:r>
      <w:r w:rsidR="006C4345" w:rsidRPr="00E176CC">
        <w:t xml:space="preserve"> </w:t>
      </w:r>
      <w:r w:rsidR="00E76130" w:rsidRPr="00E176CC">
        <w:fldChar w:fldCharType="begin">
          <w:fldData xml:space="preserve">PEVuZE5vdGU+PENpdGU+PEF1dGhvcj5OaWNvbGw8L0F1dGhvcj48WWVhcj4yMDA2PC9ZZWFyPjxS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</w:fldData>
        </w:fldChar>
      </w:r>
      <w:r w:rsidR="00C31800" w:rsidRPr="00E176CC">
        <w:instrText xml:space="preserve"> ADDIN EN.CITE </w:instrText>
      </w:r>
      <w:r w:rsidR="00C31800" w:rsidRPr="00E176CC">
        <w:fldChar w:fldCharType="begin">
          <w:fldData xml:space="preserve">PEVuZE5vdGU+PENpdGU+PEF1dGhvcj5OaWNvbGw8L0F1dGhvcj48WWVhcj4yMDA2PC9ZZWFyPjxS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</w:fldData>
        </w:fldChar>
      </w:r>
      <w:r w:rsidR="00C31800" w:rsidRPr="00E176CC">
        <w:instrText xml:space="preserve"> ADDIN EN.CITE.DATA </w:instrText>
      </w:r>
      <w:r w:rsidR="00C31800" w:rsidRPr="00E176CC">
        <w:fldChar w:fldCharType="end"/>
      </w:r>
      <w:r w:rsidR="00E76130" w:rsidRPr="00E176CC">
        <w:fldChar w:fldCharType="separate"/>
      </w:r>
      <w:r w:rsidR="00C31800" w:rsidRPr="00E176CC">
        <w:rPr>
          <w:noProof/>
        </w:rPr>
        <w:t>(Nicoll</w:t>
      </w:r>
      <w:r w:rsidR="00C31800" w:rsidRPr="00E176CC">
        <w:rPr>
          <w:i/>
          <w:noProof/>
        </w:rPr>
        <w:t xml:space="preserve"> et al.</w:t>
      </w:r>
      <w:r w:rsidR="00C31800" w:rsidRPr="00E176CC">
        <w:rPr>
          <w:noProof/>
        </w:rPr>
        <w:t>, 2006b)</w:t>
      </w:r>
      <w:r w:rsidR="00E76130" w:rsidRPr="00E176CC">
        <w:fldChar w:fldCharType="end"/>
      </w:r>
      <w:r w:rsidR="00A27C25" w:rsidRPr="00E176CC">
        <w:t xml:space="preserve">.  </w:t>
      </w:r>
      <w:r w:rsidR="00DE140E" w:rsidRPr="00E176CC">
        <w:t xml:space="preserve">Plaque </w:t>
      </w:r>
      <w:r w:rsidR="005D026C" w:rsidRPr="00E176CC">
        <w:t xml:space="preserve">removal </w:t>
      </w:r>
      <w:r w:rsidR="00C034E6" w:rsidRPr="00E176CC">
        <w:t>was scored semi-quantitatively as</w:t>
      </w:r>
      <w:r w:rsidR="003900B6" w:rsidRPr="00E176CC">
        <w:t>:</w:t>
      </w:r>
      <w:r w:rsidR="00C034E6" w:rsidRPr="00E176CC">
        <w:t xml:space="preserve"> very extensive (i.e</w:t>
      </w:r>
      <w:r w:rsidR="00E26920" w:rsidRPr="00E176CC">
        <w:t xml:space="preserve">. </w:t>
      </w:r>
      <w:r w:rsidR="00230CDA" w:rsidRPr="00E176CC">
        <w:t xml:space="preserve">nearly </w:t>
      </w:r>
      <w:r w:rsidR="005D026C" w:rsidRPr="00E176CC">
        <w:t>complete clearance of plaques</w:t>
      </w:r>
      <w:r w:rsidR="00D114E9" w:rsidRPr="00E176CC">
        <w:t>, +++</w:t>
      </w:r>
      <w:r w:rsidR="005D026C" w:rsidRPr="00E176CC">
        <w:t>), intermediate (i.e</w:t>
      </w:r>
      <w:r w:rsidR="00E26920" w:rsidRPr="00E176CC">
        <w:t>.</w:t>
      </w:r>
      <w:r w:rsidR="00A27C25" w:rsidRPr="00E176CC">
        <w:t xml:space="preserve"> </w:t>
      </w:r>
      <w:r w:rsidR="005D026C" w:rsidRPr="00E176CC">
        <w:t xml:space="preserve">multiple </w:t>
      </w:r>
      <w:r w:rsidR="00132287" w:rsidRPr="00E176CC">
        <w:t xml:space="preserve">and/or extensive </w:t>
      </w:r>
      <w:r w:rsidR="005D026C" w:rsidRPr="00E176CC">
        <w:t xml:space="preserve">plaque-free </w:t>
      </w:r>
      <w:r w:rsidR="00E2322D" w:rsidRPr="00E176CC">
        <w:t>foci</w:t>
      </w:r>
      <w:r w:rsidR="005D026C" w:rsidRPr="00E176CC">
        <w:t xml:space="preserve"> </w:t>
      </w:r>
      <w:r w:rsidR="00132287" w:rsidRPr="00E176CC">
        <w:t xml:space="preserve">each </w:t>
      </w:r>
      <w:r w:rsidR="005D026C" w:rsidRPr="00E176CC">
        <w:t xml:space="preserve">involving </w:t>
      </w:r>
      <w:r w:rsidR="00DE26C8" w:rsidRPr="00E176CC">
        <w:t xml:space="preserve">a </w:t>
      </w:r>
      <w:r w:rsidR="005D026C" w:rsidRPr="00E176CC">
        <w:t>&gt;</w:t>
      </w:r>
      <w:r w:rsidR="00132287" w:rsidRPr="00E176CC">
        <w:t>1</w:t>
      </w:r>
      <w:r w:rsidR="00435E61" w:rsidRPr="00E176CC">
        <w:t xml:space="preserve"> </w:t>
      </w:r>
      <w:r w:rsidR="005D026C" w:rsidRPr="00E176CC">
        <w:t xml:space="preserve">cm </w:t>
      </w:r>
      <w:r w:rsidR="00DE26C8" w:rsidRPr="00E176CC">
        <w:t>length of cortical ribbon</w:t>
      </w:r>
      <w:r w:rsidR="00D114E9" w:rsidRPr="00E176CC">
        <w:t>, ++</w:t>
      </w:r>
      <w:r w:rsidR="005D026C" w:rsidRPr="00E176CC">
        <w:t>), very limited (i.e</w:t>
      </w:r>
      <w:r w:rsidR="00E26920" w:rsidRPr="00E176CC">
        <w:t>.</w:t>
      </w:r>
      <w:r w:rsidR="00A27C25" w:rsidRPr="00E176CC">
        <w:t xml:space="preserve"> </w:t>
      </w:r>
      <w:r w:rsidR="00E61F77" w:rsidRPr="00E176CC">
        <w:t xml:space="preserve">single and/or small plaque-free </w:t>
      </w:r>
      <w:r w:rsidR="00E2322D" w:rsidRPr="00E176CC">
        <w:t>foci</w:t>
      </w:r>
      <w:r w:rsidR="005C2A57" w:rsidRPr="00E176CC">
        <w:t xml:space="preserve"> </w:t>
      </w:r>
      <w:r w:rsidR="00132287" w:rsidRPr="00E176CC">
        <w:t xml:space="preserve">each </w:t>
      </w:r>
      <w:r w:rsidR="005C2A57" w:rsidRPr="00E176CC">
        <w:t xml:space="preserve">involving </w:t>
      </w:r>
      <w:r w:rsidR="00DE26C8" w:rsidRPr="00E176CC">
        <w:t>a &lt;1 cm length of cortical ribbon</w:t>
      </w:r>
      <w:r w:rsidR="00D114E9" w:rsidRPr="00E176CC">
        <w:t>, +</w:t>
      </w:r>
      <w:r w:rsidR="005C2A57" w:rsidRPr="00E176CC">
        <w:t>)</w:t>
      </w:r>
      <w:r w:rsidR="00E61F77" w:rsidRPr="00E176CC">
        <w:t xml:space="preserve"> </w:t>
      </w:r>
      <w:r w:rsidR="005D026C" w:rsidRPr="00E176CC">
        <w:t>or no</w:t>
      </w:r>
      <w:r w:rsidR="00E61F77" w:rsidRPr="00E176CC">
        <w:t xml:space="preserve"> </w:t>
      </w:r>
      <w:r w:rsidR="009864C8" w:rsidRPr="00E176CC">
        <w:t xml:space="preserve">evidence of </w:t>
      </w:r>
      <w:r w:rsidR="00E61F77" w:rsidRPr="00E176CC">
        <w:t>plaque removal</w:t>
      </w:r>
      <w:r w:rsidR="00D114E9" w:rsidRPr="00E176CC">
        <w:t xml:space="preserve"> (-)</w:t>
      </w:r>
      <w:r w:rsidR="0057514D" w:rsidRPr="00E176CC">
        <w:t>.</w:t>
      </w:r>
    </w:p>
    <w:p w14:paraId="282CF2D1" w14:textId="77777777" w:rsidR="007201D8" w:rsidRDefault="00731B15" w:rsidP="00056030">
      <w:pPr>
        <w:spacing w:line="360" w:lineRule="auto"/>
        <w:ind w:firstLine="284"/>
        <w:jc w:val="lowKashida"/>
      </w:pPr>
      <w:r w:rsidRPr="00E176CC">
        <w:rPr>
          <w:i/>
          <w:iCs/>
        </w:rPr>
        <w:t>Method 2</w:t>
      </w:r>
      <w:r w:rsidR="00A27C25" w:rsidRPr="00E176CC">
        <w:rPr>
          <w:i/>
          <w:iCs/>
        </w:rPr>
        <w:t xml:space="preserve">.  </w:t>
      </w:r>
      <w:r w:rsidR="00E90951" w:rsidRPr="00E176CC">
        <w:t xml:space="preserve">Large coronal paraffin sections of </w:t>
      </w:r>
      <w:r w:rsidR="007E4EEB" w:rsidRPr="00E176CC">
        <w:t xml:space="preserve">a single </w:t>
      </w:r>
      <w:r w:rsidR="00E90951" w:rsidRPr="00E176CC">
        <w:t xml:space="preserve">cerebral hemisphere </w:t>
      </w:r>
      <w:r w:rsidR="007E4EEB" w:rsidRPr="00E176CC">
        <w:t xml:space="preserve">from each case were </w:t>
      </w:r>
      <w:r w:rsidR="00E90951" w:rsidRPr="00E176CC">
        <w:t>immuno</w:t>
      </w:r>
      <w:r w:rsidR="00EC781E" w:rsidRPr="00E176CC">
        <w:t>labelled</w:t>
      </w:r>
      <w:r w:rsidR="00E90951" w:rsidRPr="00E176CC">
        <w:t xml:space="preserve"> for Aβ</w:t>
      </w:r>
      <w:r w:rsidR="0039798F" w:rsidRPr="00E176CC">
        <w:t xml:space="preserve"> were</w:t>
      </w:r>
      <w:r w:rsidR="00E90951" w:rsidRPr="00E176CC">
        <w:t xml:space="preserve"> </w:t>
      </w:r>
      <w:r w:rsidR="00847713" w:rsidRPr="00E176CC">
        <w:t xml:space="preserve">digitally </w:t>
      </w:r>
      <w:r w:rsidR="00E90951" w:rsidRPr="00E176CC">
        <w:t xml:space="preserve">scanned, the </w:t>
      </w:r>
      <w:r w:rsidR="001065F2" w:rsidRPr="00E176CC">
        <w:t>cortex</w:t>
      </w:r>
      <w:r w:rsidR="00E90951" w:rsidRPr="00E176CC">
        <w:t xml:space="preserve"> was </w:t>
      </w:r>
      <w:r w:rsidR="00DA03C5" w:rsidRPr="00E176CC">
        <w:t xml:space="preserve">overlaid with </w:t>
      </w:r>
      <w:r w:rsidR="003900B6" w:rsidRPr="00E176CC">
        <w:rPr>
          <w:rFonts w:eastAsia="Calibri"/>
        </w:rPr>
        <w:t>4-</w:t>
      </w:r>
      <w:r w:rsidR="009D3094" w:rsidRPr="00E176CC">
        <w:rPr>
          <w:rFonts w:eastAsia="Calibri"/>
        </w:rPr>
        <w:t>mm</w:t>
      </w:r>
      <w:r w:rsidR="009D3094" w:rsidRPr="00E176CC">
        <w:rPr>
          <w:rFonts w:eastAsia="Calibri"/>
          <w:vertAlign w:val="superscript"/>
        </w:rPr>
        <w:t>2</w:t>
      </w:r>
      <w:r w:rsidR="009D3094" w:rsidRPr="00E176CC">
        <w:t xml:space="preserve"> s</w:t>
      </w:r>
      <w:r w:rsidR="001065F2" w:rsidRPr="00E176CC">
        <w:rPr>
          <w:rFonts w:eastAsia="Calibri"/>
        </w:rPr>
        <w:t>quares tiled contiguously s</w:t>
      </w:r>
      <w:r w:rsidR="00B4053B" w:rsidRPr="00E176CC">
        <w:rPr>
          <w:rFonts w:eastAsia="Calibri"/>
        </w:rPr>
        <w:t>uch</w:t>
      </w:r>
      <w:r w:rsidR="001065F2" w:rsidRPr="00E176CC">
        <w:rPr>
          <w:rFonts w:eastAsia="Calibri"/>
        </w:rPr>
        <w:t xml:space="preserve"> that the entire neocortical ribbon was sampled,</w:t>
      </w:r>
      <w:r w:rsidR="00DA03C5" w:rsidRPr="00E176CC">
        <w:t xml:space="preserve"> and each box </w:t>
      </w:r>
      <w:r w:rsidR="00B4053B" w:rsidRPr="00E176CC">
        <w:t xml:space="preserve">was </w:t>
      </w:r>
      <w:r w:rsidR="00E90951" w:rsidRPr="00E176CC">
        <w:t xml:space="preserve">scored for plaques in a manner </w:t>
      </w:r>
      <w:r w:rsidR="002B1520" w:rsidRPr="00E176CC">
        <w:t xml:space="preserve">adapted from the Consortium to Establish a Registry for Alzheimer's disease protocol </w:t>
      </w:r>
      <w:r w:rsidR="00E90951" w:rsidRPr="00E176CC">
        <w:t>(frequent</w:t>
      </w:r>
      <w:r w:rsidR="003900B6" w:rsidRPr="00E176CC">
        <w:t xml:space="preserve"> </w:t>
      </w:r>
      <w:r w:rsidR="00E90951" w:rsidRPr="00E176CC">
        <w:t>=</w:t>
      </w:r>
      <w:r w:rsidR="003900B6" w:rsidRPr="00E176CC">
        <w:t xml:space="preserve"> </w:t>
      </w:r>
      <w:r w:rsidR="00E90951" w:rsidRPr="00E176CC">
        <w:t>3, moderate</w:t>
      </w:r>
      <w:r w:rsidR="003900B6" w:rsidRPr="00E176CC">
        <w:t xml:space="preserve"> </w:t>
      </w:r>
      <w:r w:rsidR="00E90951" w:rsidRPr="00E176CC">
        <w:t>=</w:t>
      </w:r>
      <w:r w:rsidR="003900B6" w:rsidRPr="00E176CC">
        <w:t xml:space="preserve"> </w:t>
      </w:r>
      <w:r w:rsidR="00E90951" w:rsidRPr="00E176CC">
        <w:t>2, sparse</w:t>
      </w:r>
      <w:r w:rsidR="003900B6" w:rsidRPr="00E176CC">
        <w:t xml:space="preserve"> </w:t>
      </w:r>
      <w:r w:rsidR="00E90951" w:rsidRPr="00E176CC">
        <w:t>=</w:t>
      </w:r>
      <w:r w:rsidR="003900B6" w:rsidRPr="00E176CC">
        <w:t xml:space="preserve"> </w:t>
      </w:r>
      <w:r w:rsidR="00E90951" w:rsidRPr="00E176CC">
        <w:t>1, none</w:t>
      </w:r>
      <w:r w:rsidR="003900B6" w:rsidRPr="00E176CC">
        <w:t xml:space="preserve"> </w:t>
      </w:r>
      <w:r w:rsidR="00E90951" w:rsidRPr="00E176CC">
        <w:t>=</w:t>
      </w:r>
      <w:r w:rsidR="003900B6">
        <w:t xml:space="preserve"> </w:t>
      </w:r>
      <w:r w:rsidR="00E90951" w:rsidRPr="004379F2">
        <w:t>0)</w:t>
      </w:r>
      <w:r w:rsidR="001443D0" w:rsidRPr="004379F2">
        <w:t xml:space="preserve"> </w:t>
      </w:r>
      <w:r w:rsidR="00E76130">
        <w:fldChar w:fldCharType="begin"/>
      </w:r>
      <w:r w:rsidR="00E76130">
        <w:instrText xml:space="preserve"> ADDIN EN.CITE &lt;EndNote&gt;&lt;Cite&gt;&lt;Author&gt;Mirra&lt;/Author&gt;&lt;Year&gt;1991&lt;/Year&gt;&lt;RecNum&gt;1573&lt;/RecNum&gt;&lt;DisplayText&gt;(Mirra&lt;style face="italic"&gt; et al.&lt;/style&gt;, 1991)&lt;/DisplayText&gt;&lt;record&gt;&lt;rec-number&gt;1573&lt;/rec-number&gt;&lt;foreign-keys&gt;&lt;key app="EN" db-id="fsttzr9sor0v01evxfgp92sveape9pa59z0z" timestamp="1403258615"&gt;1573&lt;/key&gt;&lt;key app="ENWeb" db-id=""&gt;0&lt;/key&gt;&lt;/foreign-keys&gt;&lt;ref-type name="Journal Article"&gt;17&lt;/ref-type&gt;&lt;contributors&gt;&lt;authors&gt;&lt;author&gt;Mirra, S. S.&lt;/author&gt;&lt;author&gt;Heyman, A.&lt;/author&gt;&lt;author&gt;McKeel, D.&lt;/author&gt;&lt;author&gt;Sumi, S. M.&lt;/author&gt;&lt;author&gt;Crain, B. J.&lt;/author&gt;&lt;author&gt;Brownlee, L. M.&lt;/author&gt;&lt;author&gt;Vogel, F. S.&lt;/author&gt;&lt;author&gt;Hughes, J. P.&lt;/author&gt;&lt;author&gt;van Belle, G.&lt;/author&gt;&lt;author&gt;Berg, L.&lt;/author&gt;&lt;/authors&gt;&lt;/contributors&gt;&lt;auth-address&gt;VA Medical Center, Department of Pathology and Laboratory Medicine, Decatur, GA 30033.&lt;/auth-address&gt;&lt;titles&gt;&lt;title&gt;The Consortium to Establish a Registry for Alzheimer&amp;apos;s Disease (CERAD). Part II. Standardization of the neuropathologic assessment of Alzheimer&amp;apos;s disease&lt;/title&gt;&lt;secondary-title&gt;Neurology&lt;/secondary-title&gt;&lt;/titles&gt;&lt;periodical&gt;&lt;full-title&gt;Neurology&lt;/full-title&gt;&lt;/periodical&gt;&lt;pages&gt;479-86&lt;/pages&gt;&lt;volume&gt;41&lt;/volume&gt;&lt;number&gt;4&lt;/number&gt;&lt;keywords&gt;&lt;keyword&gt;Aged&lt;/keyword&gt;&lt;keyword&gt;Alzheimer Disease/complications/metabolism/ pathology&lt;/keyword&gt;&lt;keyword&gt;Amyloid/metabolism&lt;/keyword&gt;&lt;keyword&gt;Brain/metabolism/ pathology&lt;/keyword&gt;&lt;keyword&gt;Cadaver&lt;/keyword&gt;&lt;keyword&gt;Cognition Disorders/etiology&lt;/keyword&gt;&lt;keyword&gt;Humans&lt;/keyword&gt;&lt;keyword&gt;Reference Values&lt;/keyword&gt;&lt;keyword&gt;Registries&lt;/keyword&gt;&lt;/keywords&gt;&lt;dates&gt;&lt;year&gt;1991&lt;/year&gt;&lt;pub-dates&gt;&lt;date&gt;Apr&lt;/date&gt;&lt;/pub-dates&gt;&lt;/dates&gt;&lt;isbn&gt;0028-3878 (Print)&lt;/isbn&gt;&lt;accession-num&gt;2011243&lt;/accession-num&gt;&lt;urls&gt;&lt;related-urls&gt;&lt;url&gt;http://www.ncbi.nlm.nih.gov/pubmed/2011243?ordinalpos=&amp;amp;itool=EntrezSystem2.PEntrez.Pubmed.Pubmed_ResultsPanel.SmartSearch&amp;amp;log$=citationsensor&lt;/url&gt;&lt;/related-urls&gt;&lt;/urls&gt;&lt;/record&gt;&lt;/Cite&gt;&lt;/EndNote&gt;</w:instrText>
      </w:r>
      <w:r w:rsidR="00E76130">
        <w:fldChar w:fldCharType="separate"/>
      </w:r>
      <w:r w:rsidR="00E76130">
        <w:rPr>
          <w:noProof/>
        </w:rPr>
        <w:t>(Mirra</w:t>
      </w:r>
      <w:r w:rsidR="00E76130" w:rsidRPr="00E76130">
        <w:rPr>
          <w:i/>
          <w:noProof/>
        </w:rPr>
        <w:t xml:space="preserve"> et al.</w:t>
      </w:r>
      <w:r w:rsidR="00E76130">
        <w:rPr>
          <w:noProof/>
        </w:rPr>
        <w:t>, 1991)</w:t>
      </w:r>
      <w:r w:rsidR="00E76130">
        <w:fldChar w:fldCharType="end"/>
      </w:r>
      <w:r w:rsidR="00A27C25" w:rsidRPr="004379F2">
        <w:t xml:space="preserve">.  </w:t>
      </w:r>
      <w:r w:rsidR="00636571" w:rsidRPr="004379F2">
        <w:t xml:space="preserve">The results </w:t>
      </w:r>
      <w:r w:rsidR="003900B6">
        <w:t>were</w:t>
      </w:r>
      <w:r w:rsidR="00527EF1">
        <w:t xml:space="preserve"> </w:t>
      </w:r>
      <w:r w:rsidR="00636571" w:rsidRPr="004379F2">
        <w:t>expressed as A</w:t>
      </w:r>
      <w:r w:rsidR="00636571" w:rsidRPr="004379F2">
        <w:rPr>
          <w:rFonts w:ascii="Symbol" w:hAnsi="Symbol"/>
        </w:rPr>
        <w:t></w:t>
      </w:r>
      <w:r w:rsidR="00636571" w:rsidRPr="004379F2">
        <w:t xml:space="preserve"> plaque score</w:t>
      </w:r>
      <w:r w:rsidR="003900B6">
        <w:t>,</w:t>
      </w:r>
      <w:r w:rsidR="00636571" w:rsidRPr="004379F2">
        <w:t xml:space="preserve"> </w:t>
      </w:r>
      <w:r w:rsidR="003900B6">
        <w:t>indicating</w:t>
      </w:r>
      <w:r w:rsidR="003900B6" w:rsidRPr="004379F2">
        <w:t xml:space="preserve"> </w:t>
      </w:r>
      <w:r w:rsidR="00636571" w:rsidRPr="004379F2">
        <w:t xml:space="preserve">the mean of the score </w:t>
      </w:r>
      <w:r w:rsidR="003900B6">
        <w:t>in</w:t>
      </w:r>
      <w:r w:rsidR="003900B6" w:rsidRPr="004379F2">
        <w:t xml:space="preserve"> </w:t>
      </w:r>
      <w:r w:rsidR="00636571" w:rsidRPr="004379F2">
        <w:t xml:space="preserve">all boxes </w:t>
      </w:r>
      <w:r w:rsidR="00D04054" w:rsidRPr="004379F2">
        <w:t>per</w:t>
      </w:r>
      <w:r w:rsidR="00636571" w:rsidRPr="004379F2">
        <w:t xml:space="preserve"> subject, and as the percent</w:t>
      </w:r>
      <w:r w:rsidR="00CF5BF7" w:rsidRPr="004379F2">
        <w:t>age</w:t>
      </w:r>
      <w:r w:rsidR="00636571" w:rsidRPr="004379F2">
        <w:t xml:space="preserve"> of boxes for each category represented graphical</w:t>
      </w:r>
      <w:r w:rsidR="00444691" w:rsidRPr="004379F2">
        <w:t>ly</w:t>
      </w:r>
      <w:r w:rsidR="00636571" w:rsidRPr="004379F2">
        <w:t xml:space="preserve"> by a </w:t>
      </w:r>
      <w:r w:rsidR="00175EF3" w:rsidRPr="004379F2">
        <w:t>colour</w:t>
      </w:r>
      <w:r w:rsidR="003900B6">
        <w:t xml:space="preserve"> </w:t>
      </w:r>
      <w:r w:rsidR="00175EF3" w:rsidRPr="004379F2">
        <w:t xml:space="preserve">code </w:t>
      </w:r>
      <w:r w:rsidR="00847713" w:rsidRPr="004379F2">
        <w:t>(frequent</w:t>
      </w:r>
      <w:r w:rsidR="003900B6">
        <w:t xml:space="preserve"> </w:t>
      </w:r>
      <w:r w:rsidR="00847713" w:rsidRPr="004379F2">
        <w:t>=</w:t>
      </w:r>
      <w:r w:rsidR="003900B6">
        <w:t xml:space="preserve"> </w:t>
      </w:r>
      <w:r w:rsidR="00847713" w:rsidRPr="004379F2">
        <w:t>red, moderate</w:t>
      </w:r>
      <w:r w:rsidR="003900B6">
        <w:t xml:space="preserve"> </w:t>
      </w:r>
      <w:r w:rsidR="00847713" w:rsidRPr="004379F2">
        <w:t>=</w:t>
      </w:r>
      <w:r w:rsidR="003900B6">
        <w:t xml:space="preserve"> </w:t>
      </w:r>
      <w:r w:rsidR="00847713" w:rsidRPr="004379F2">
        <w:t>yellow, sparse</w:t>
      </w:r>
      <w:r w:rsidR="003900B6">
        <w:t xml:space="preserve"> </w:t>
      </w:r>
      <w:r w:rsidR="00847713" w:rsidRPr="004379F2">
        <w:t>=</w:t>
      </w:r>
      <w:r w:rsidR="003900B6">
        <w:t xml:space="preserve"> </w:t>
      </w:r>
      <w:r w:rsidR="00847713" w:rsidRPr="004379F2">
        <w:t>green, none</w:t>
      </w:r>
      <w:r w:rsidR="003900B6">
        <w:t xml:space="preserve"> </w:t>
      </w:r>
      <w:r w:rsidR="00847713" w:rsidRPr="004379F2">
        <w:t>=</w:t>
      </w:r>
      <w:r w:rsidR="003900B6">
        <w:t xml:space="preserve"> </w:t>
      </w:r>
      <w:r w:rsidR="00847713" w:rsidRPr="004379F2">
        <w:t>blue)</w:t>
      </w:r>
      <w:r w:rsidR="005035F1" w:rsidRPr="004379F2">
        <w:t>.</w:t>
      </w:r>
    </w:p>
    <w:p w14:paraId="5F6C146A" w14:textId="77777777" w:rsidR="007201D8" w:rsidRPr="004379F2" w:rsidRDefault="007201D8" w:rsidP="00E76130">
      <w:pPr>
        <w:spacing w:line="360" w:lineRule="auto"/>
        <w:ind w:firstLine="284"/>
        <w:jc w:val="lowKashida"/>
      </w:pPr>
      <w:r w:rsidRPr="004379F2">
        <w:t>Cerebrovascular territories (anterior, middle and posterior cerebral arteries</w:t>
      </w:r>
      <w:r w:rsidR="0000610A" w:rsidRPr="004379F2">
        <w:t>)</w:t>
      </w:r>
      <w:r w:rsidR="001443D0" w:rsidRPr="004379F2">
        <w:t xml:space="preserve"> </w:t>
      </w:r>
      <w:r w:rsidR="00E76130">
        <w:fldChar w:fldCharType="begin"/>
      </w:r>
      <w:r w:rsidR="00E76130">
        <w:instrText xml:space="preserve"> ADDIN EN.CITE &lt;EndNote&gt;&lt;Cite&gt;&lt;Author&gt;Kalaria&lt;/Author&gt;&lt;Year&gt;2015&lt;/Year&gt;&lt;RecNum&gt;4028&lt;/RecNum&gt;&lt;DisplayText&gt;(Kalaria&lt;style face="italic"&gt; et al.&lt;/style&gt;, 2015)&lt;/DisplayText&gt;&lt;record&gt;&lt;rec-number&gt;4028&lt;/rec-number&gt;&lt;foreign-keys&gt;&lt;key app="EN" db-id="fsttzr9sor0v01evxfgp92sveape9pa59z0z" timestamp="1475589716"&gt;4028&lt;/key&gt;&lt;/foreign-keys&gt;&lt;ref-type name="Book Section"&gt;5&lt;/ref-type&gt;&lt;contributors&gt;&lt;authors&gt;&lt;author&gt;Kalaria, R.&lt;/author&gt;&lt;author&gt;Ferrer, I.&lt;/author&gt;&lt;author&gt;Love, S.&lt;/author&gt;&lt;/authors&gt;&lt;secondary-authors&gt;&lt;author&gt;Love, S.&lt;/author&gt;&lt;author&gt;Budka, H.&lt;/author&gt;&lt;author&gt;Ironside, J.W.&lt;/author&gt;&lt;author&gt;Perry, A.&lt;/author&gt;&lt;/secondary-authors&gt;&lt;/contributors&gt;&lt;titles&gt;&lt;title&gt;Vascular disease, hypoxia, and related conditions&lt;/title&gt;&lt;secondary-title&gt;Greenfield&amp;apos;s Neuropathology&lt;/secondary-title&gt;&lt;/titles&gt;&lt;pages&gt;148-149&lt;/pages&gt;&lt;volume&gt;Vol. 1&lt;/volume&gt;&lt;dates&gt;&lt;year&gt;2015&lt;/year&gt;&lt;/dates&gt;&lt;pub-location&gt;New-York&lt;/pub-location&gt;&lt;publisher&gt;CRC Press&amp;#xD;Taylor &amp;amp; Francis Group&lt;/publisher&gt;&lt;urls&gt;&lt;/urls&gt;&lt;/record&gt;&lt;/Cite&gt;&lt;/EndNote&gt;</w:instrText>
      </w:r>
      <w:r w:rsidR="00E76130">
        <w:fldChar w:fldCharType="separate"/>
      </w:r>
      <w:r w:rsidR="00E76130">
        <w:rPr>
          <w:noProof/>
        </w:rPr>
        <w:t>(Kalaria</w:t>
      </w:r>
      <w:r w:rsidR="00E76130" w:rsidRPr="00E76130">
        <w:rPr>
          <w:i/>
          <w:noProof/>
        </w:rPr>
        <w:t xml:space="preserve"> et al.</w:t>
      </w:r>
      <w:r w:rsidR="00E76130">
        <w:rPr>
          <w:noProof/>
        </w:rPr>
        <w:t>, 2015)</w:t>
      </w:r>
      <w:r w:rsidR="00E76130">
        <w:fldChar w:fldCharType="end"/>
      </w:r>
      <w:r w:rsidR="000228C2" w:rsidRPr="004379F2">
        <w:t xml:space="preserve"> </w:t>
      </w:r>
      <w:r w:rsidRPr="004379F2">
        <w:t>were delineated on the scanned images</w:t>
      </w:r>
      <w:r w:rsidR="00A27C25" w:rsidRPr="004379F2">
        <w:t xml:space="preserve">.  </w:t>
      </w:r>
      <w:r w:rsidRPr="004379F2">
        <w:t>Watershed zones</w:t>
      </w:r>
      <w:r w:rsidR="000454A4" w:rsidRPr="004379F2">
        <w:t>,</w:t>
      </w:r>
      <w:r w:rsidRPr="004379F2">
        <w:t xml:space="preserve"> defined as 20 </w:t>
      </w:r>
      <w:r w:rsidR="00B95230" w:rsidRPr="004379F2">
        <w:t xml:space="preserve">squares each of </w:t>
      </w:r>
      <w:r w:rsidR="00435E61" w:rsidRPr="004379F2">
        <w:rPr>
          <w:rFonts w:eastAsia="Calibri"/>
        </w:rPr>
        <w:t>4</w:t>
      </w:r>
      <w:r w:rsidR="0024133D" w:rsidRPr="004379F2">
        <w:rPr>
          <w:rFonts w:eastAsia="Calibri"/>
        </w:rPr>
        <w:t xml:space="preserve"> </w:t>
      </w:r>
      <w:r w:rsidR="00435E61" w:rsidRPr="004379F2">
        <w:rPr>
          <w:rFonts w:eastAsia="Calibri"/>
        </w:rPr>
        <w:t>mm</w:t>
      </w:r>
      <w:r w:rsidR="00435E61" w:rsidRPr="004379F2">
        <w:rPr>
          <w:rFonts w:eastAsia="Calibri"/>
          <w:vertAlign w:val="superscript"/>
        </w:rPr>
        <w:t>2</w:t>
      </w:r>
      <w:r w:rsidRPr="004379F2">
        <w:t xml:space="preserve"> </w:t>
      </w:r>
      <w:r w:rsidR="0024133D" w:rsidRPr="004379F2">
        <w:t>s</w:t>
      </w:r>
      <w:r w:rsidRPr="004379F2">
        <w:t>panning the arterial territory boundaries</w:t>
      </w:r>
      <w:r w:rsidR="000454A4" w:rsidRPr="004379F2">
        <w:t>,</w:t>
      </w:r>
      <w:r w:rsidRPr="004379F2">
        <w:t xml:space="preserve"> were compared with the </w:t>
      </w:r>
      <w:r w:rsidR="00F64F00" w:rsidRPr="004379F2">
        <w:t xml:space="preserve">remaining </w:t>
      </w:r>
      <w:r w:rsidR="0000610A" w:rsidRPr="004379F2">
        <w:t>squares</w:t>
      </w:r>
      <w:r w:rsidRPr="004379F2">
        <w:t xml:space="preserve"> remote from the watershed zones.</w:t>
      </w:r>
    </w:p>
    <w:p w14:paraId="50581434" w14:textId="77777777" w:rsidR="00F72393" w:rsidRPr="004379F2" w:rsidRDefault="00F16FA0" w:rsidP="00A44D4E">
      <w:pPr>
        <w:spacing w:line="360" w:lineRule="auto"/>
        <w:ind w:firstLine="284"/>
        <w:jc w:val="lowKashida"/>
      </w:pPr>
      <w:r>
        <w:lastRenderedPageBreak/>
        <w:t xml:space="preserve">Peak </w:t>
      </w:r>
      <w:r w:rsidR="00F72393" w:rsidRPr="004379F2">
        <w:t xml:space="preserve">anti-AN1792 antibody titres were </w:t>
      </w:r>
      <w:r>
        <w:t>obtained</w:t>
      </w:r>
      <w:r w:rsidRPr="00F16FA0">
        <w:t xml:space="preserve"> </w:t>
      </w:r>
      <w:r w:rsidRPr="004379F2">
        <w:t>from the original study data provided by Elan Pharmaceuticals</w:t>
      </w:r>
      <w:r w:rsidR="00F124A3">
        <w:t xml:space="preserve"> (</w:t>
      </w:r>
      <w:r w:rsidR="00F124A3">
        <w:rPr>
          <w:noProof/>
        </w:rPr>
        <w:t>Bayer</w:t>
      </w:r>
      <w:r w:rsidR="00F124A3" w:rsidRPr="00E76130">
        <w:rPr>
          <w:i/>
          <w:noProof/>
        </w:rPr>
        <w:t xml:space="preserve"> et al.</w:t>
      </w:r>
      <w:r w:rsidR="00F124A3">
        <w:rPr>
          <w:noProof/>
        </w:rPr>
        <w:t>, 2005)</w:t>
      </w:r>
      <w:r>
        <w:t xml:space="preserve">.  Mean titres were </w:t>
      </w:r>
      <w:r w:rsidR="00F72393" w:rsidRPr="004379F2">
        <w:t>calculated, defined as total serum anti-AN1792 antibody titre in ELISA units over the period of treatment for each participant divided by the number</w:t>
      </w:r>
      <w:r w:rsidR="000228C2" w:rsidRPr="004379F2">
        <w:t xml:space="preserve"> of assays for that individual</w:t>
      </w:r>
      <w:r w:rsidR="001443D0" w:rsidRPr="004379F2">
        <w:t xml:space="preserve"> </w:t>
      </w:r>
      <w:r w:rsidR="00E76130">
        <w:fldChar w:fldCharType="begin">
          <w:fldData xml:space="preserve">PEVuZE5vdGU+PENpdGU+PEF1dGhvcj5CYXllcjwvQXV0aG9yPjxZZWFyPjIwMDU8L1llYXI+PFJl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jIxNi0y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</w:fldData>
        </w:fldChar>
      </w:r>
      <w:r w:rsidR="00A44D4E">
        <w:instrText xml:space="preserve"> ADDIN EN.CITE </w:instrText>
      </w:r>
      <w:r w:rsidR="00A44D4E">
        <w:fldChar w:fldCharType="begin">
          <w:fldData xml:space="preserve">PEVuZE5vdGU+PENpdGU+PEF1dGhvcj5CYXllcjwvQXV0aG9yPjxZZWFyPjIwMDU8L1llYXI+PFJl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jIxNi0y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</w:fldData>
        </w:fldChar>
      </w:r>
      <w:r w:rsidR="00A44D4E">
        <w:instrText xml:space="preserve"> ADDIN EN.CITE.DATA </w:instrText>
      </w:r>
      <w:r w:rsidR="00A44D4E">
        <w:fldChar w:fldCharType="end"/>
      </w:r>
      <w:r w:rsidR="00E76130">
        <w:fldChar w:fldCharType="separate"/>
      </w:r>
      <w:r w:rsidR="00A44D4E">
        <w:rPr>
          <w:noProof/>
        </w:rPr>
        <w:t>(Bayer</w:t>
      </w:r>
      <w:r w:rsidR="00A44D4E" w:rsidRPr="00A44D4E">
        <w:rPr>
          <w:i/>
          <w:noProof/>
        </w:rPr>
        <w:t xml:space="preserve"> et al.</w:t>
      </w:r>
      <w:r w:rsidR="00A44D4E">
        <w:rPr>
          <w:noProof/>
        </w:rPr>
        <w:t>, 2005; Holmes</w:t>
      </w:r>
      <w:r w:rsidR="00A44D4E" w:rsidRPr="00A44D4E">
        <w:rPr>
          <w:i/>
          <w:noProof/>
        </w:rPr>
        <w:t xml:space="preserve"> et al.</w:t>
      </w:r>
      <w:r w:rsidR="00A44D4E">
        <w:rPr>
          <w:noProof/>
        </w:rPr>
        <w:t>, 2008)</w:t>
      </w:r>
      <w:r w:rsidR="00E76130">
        <w:fldChar w:fldCharType="end"/>
      </w:r>
      <w:r w:rsidR="00F72393" w:rsidRPr="004379F2">
        <w:t>.</w:t>
      </w:r>
    </w:p>
    <w:p w14:paraId="5E0BE5BB" w14:textId="77777777" w:rsidR="007201D8" w:rsidRPr="004379F2" w:rsidRDefault="007201D8" w:rsidP="008B5BC2">
      <w:pPr>
        <w:spacing w:line="360" w:lineRule="auto"/>
        <w:jc w:val="lowKashida"/>
      </w:pPr>
    </w:p>
    <w:p w14:paraId="097924C8" w14:textId="77777777" w:rsidR="007201D8" w:rsidRPr="00B827F4" w:rsidRDefault="00975102" w:rsidP="008B5BC2">
      <w:pPr>
        <w:spacing w:line="360" w:lineRule="auto"/>
        <w:jc w:val="lowKashida"/>
        <w:rPr>
          <w:b/>
          <w:bCs/>
          <w:sz w:val="26"/>
          <w:szCs w:val="26"/>
        </w:rPr>
      </w:pPr>
      <w:r w:rsidRPr="00B827F4">
        <w:rPr>
          <w:b/>
          <w:bCs/>
          <w:sz w:val="26"/>
          <w:szCs w:val="26"/>
        </w:rPr>
        <w:t>Tau assessment</w:t>
      </w:r>
    </w:p>
    <w:p w14:paraId="0784CB13" w14:textId="77777777" w:rsidR="007201D8" w:rsidRPr="004379F2" w:rsidRDefault="00AE0EA6" w:rsidP="00A006C3">
      <w:pPr>
        <w:spacing w:line="360" w:lineRule="auto"/>
        <w:ind w:firstLine="284"/>
        <w:jc w:val="lowKashida"/>
      </w:pPr>
      <w:r w:rsidRPr="00064165">
        <w:t xml:space="preserve">In </w:t>
      </w:r>
      <w:r w:rsidR="00A83F95" w:rsidRPr="00064165">
        <w:t xml:space="preserve">neuropathologically </w:t>
      </w:r>
      <w:r w:rsidR="00064165" w:rsidRPr="00064165">
        <w:t>confirmed</w:t>
      </w:r>
      <w:r w:rsidR="00A83F95" w:rsidRPr="00064165">
        <w:t xml:space="preserve"> </w:t>
      </w:r>
      <w:r w:rsidR="001443D0" w:rsidRPr="00064165">
        <w:t>Alzheimer’s</w:t>
      </w:r>
      <w:r w:rsidR="00A83F95" w:rsidRPr="00064165">
        <w:t xml:space="preserve"> cases</w:t>
      </w:r>
      <w:r w:rsidRPr="00064165">
        <w:t>,</w:t>
      </w:r>
      <w:r w:rsidRPr="004379F2">
        <w:t xml:space="preserve"> areas of neocortex were </w:t>
      </w:r>
      <w:r w:rsidR="00B4009E" w:rsidRPr="004379F2">
        <w:t>classified as</w:t>
      </w:r>
      <w:r w:rsidRPr="004379F2">
        <w:t xml:space="preserve"> </w:t>
      </w:r>
      <w:r w:rsidR="008A0E2A" w:rsidRPr="004379F2">
        <w:t>either</w:t>
      </w:r>
      <w:r w:rsidRPr="004379F2">
        <w:t xml:space="preserve"> contain</w:t>
      </w:r>
      <w:r w:rsidR="00B4009E" w:rsidRPr="004379F2">
        <w:t>ing</w:t>
      </w:r>
      <w:r w:rsidRPr="004379F2">
        <w:t xml:space="preserve"> Aβ plaques </w:t>
      </w:r>
      <w:r w:rsidR="009F6DBD" w:rsidRPr="004379F2">
        <w:t>(</w:t>
      </w:r>
      <w:r w:rsidR="00EA6AD9" w:rsidRPr="004379F2">
        <w:t xml:space="preserve">designated </w:t>
      </w:r>
      <w:r w:rsidR="009F6DBD" w:rsidRPr="004379F2">
        <w:t xml:space="preserve">Aβ+) </w:t>
      </w:r>
      <w:r w:rsidR="008A0E2A" w:rsidRPr="004379F2">
        <w:t>or</w:t>
      </w:r>
      <w:r w:rsidRPr="004379F2">
        <w:t xml:space="preserve"> lack</w:t>
      </w:r>
      <w:r w:rsidR="00B4009E" w:rsidRPr="004379F2">
        <w:t>ing</w:t>
      </w:r>
      <w:r w:rsidRPr="004379F2">
        <w:t xml:space="preserve"> Aβ plaques</w:t>
      </w:r>
      <w:r w:rsidR="00ED0286" w:rsidRPr="004379F2">
        <w:t xml:space="preserve"> (designated Aβ-)</w:t>
      </w:r>
      <w:r w:rsidR="00064B50" w:rsidRPr="004379F2">
        <w:t>,</w:t>
      </w:r>
      <w:r w:rsidR="009F6DBD" w:rsidRPr="004379F2">
        <w:t xml:space="preserve"> </w:t>
      </w:r>
      <w:r w:rsidR="00ED0286" w:rsidRPr="004379F2">
        <w:t xml:space="preserve">corresponding to the </w:t>
      </w:r>
      <w:r w:rsidR="002F24BC" w:rsidRPr="004379F2">
        <w:t xml:space="preserve">areas from which plaques had been </w:t>
      </w:r>
      <w:r w:rsidR="00ED0286" w:rsidRPr="004379F2">
        <w:t xml:space="preserve">extensively </w:t>
      </w:r>
      <w:r w:rsidR="002F24BC" w:rsidRPr="004379F2">
        <w:t xml:space="preserve">removed </w:t>
      </w:r>
      <w:r w:rsidR="00ED0286" w:rsidRPr="004379F2">
        <w:t>(method 1)</w:t>
      </w:r>
      <w:r w:rsidR="00A27C25" w:rsidRPr="004379F2">
        <w:t xml:space="preserve">.  </w:t>
      </w:r>
      <w:r w:rsidRPr="004379F2">
        <w:t>Corresponding areas of neocortex were identified in parallel sections immuno</w:t>
      </w:r>
      <w:r w:rsidR="00C37946" w:rsidRPr="004379F2">
        <w:t>labelled</w:t>
      </w:r>
      <w:r w:rsidRPr="004379F2">
        <w:t xml:space="preserve"> for tau</w:t>
      </w:r>
      <w:r w:rsidR="00AF43E3" w:rsidRPr="004379F2">
        <w:t>,</w:t>
      </w:r>
      <w:r w:rsidRPr="004379F2">
        <w:t xml:space="preserve"> </w:t>
      </w:r>
      <w:r w:rsidR="009F6DBD" w:rsidRPr="004379F2">
        <w:t xml:space="preserve">images were captured from </w:t>
      </w:r>
      <w:r w:rsidRPr="004379F2">
        <w:t xml:space="preserve">10 </w:t>
      </w:r>
      <w:r w:rsidR="009F6DBD" w:rsidRPr="004379F2">
        <w:t xml:space="preserve">microscope </w:t>
      </w:r>
      <w:r w:rsidRPr="004379F2">
        <w:t>field</w:t>
      </w:r>
      <w:r w:rsidR="009F6DBD" w:rsidRPr="004379F2">
        <w:t>s</w:t>
      </w:r>
      <w:r w:rsidRPr="004379F2">
        <w:t xml:space="preserve"> </w:t>
      </w:r>
      <w:r w:rsidR="009F6DBD" w:rsidRPr="004379F2">
        <w:t>(x20 objective) and</w:t>
      </w:r>
      <w:r w:rsidRPr="004379F2">
        <w:t xml:space="preserve"> assessed for</w:t>
      </w:r>
      <w:r w:rsidR="009F6DBD" w:rsidRPr="004379F2">
        <w:t xml:space="preserve">: </w:t>
      </w:r>
      <w:r w:rsidR="003900B6" w:rsidRPr="004379F2">
        <w:t>tau</w:t>
      </w:r>
      <w:r w:rsidR="003900B6">
        <w:t>-</w:t>
      </w:r>
      <w:r w:rsidR="009F6DBD" w:rsidRPr="004379F2">
        <w:t>immunoreactive neuronal cell bodies (expressed as number/</w:t>
      </w:r>
      <w:r w:rsidR="009827EF" w:rsidRPr="004379F2">
        <w:t xml:space="preserve">10 </w:t>
      </w:r>
      <w:r w:rsidR="009F6DBD" w:rsidRPr="004379F2">
        <w:t>field</w:t>
      </w:r>
      <w:r w:rsidR="009827EF" w:rsidRPr="004379F2">
        <w:t>s</w:t>
      </w:r>
      <w:r w:rsidR="009F6DBD" w:rsidRPr="004379F2">
        <w:t>); dystrophic neurite clusters (expressed as number/</w:t>
      </w:r>
      <w:r w:rsidR="009827EF" w:rsidRPr="004379F2">
        <w:t xml:space="preserve">10 </w:t>
      </w:r>
      <w:r w:rsidR="009F6DBD" w:rsidRPr="004379F2">
        <w:t>field</w:t>
      </w:r>
      <w:r w:rsidR="009827EF" w:rsidRPr="004379F2">
        <w:t>s</w:t>
      </w:r>
      <w:r w:rsidR="009F6DBD" w:rsidRPr="004379F2">
        <w:t>) and neuropil thread density (designated sparse, moderate</w:t>
      </w:r>
      <w:r w:rsidR="00C742A1" w:rsidRPr="004379F2">
        <w:t xml:space="preserve"> or</w:t>
      </w:r>
      <w:r w:rsidR="009F6DBD" w:rsidRPr="004379F2">
        <w:t xml:space="preserve"> </w:t>
      </w:r>
      <w:r w:rsidR="00C742A1" w:rsidRPr="004379F2">
        <w:t>frequent</w:t>
      </w:r>
      <w:r w:rsidR="009F6DBD" w:rsidRPr="004379F2">
        <w:t xml:space="preserve"> </w:t>
      </w:r>
      <w:r w:rsidR="009827EF" w:rsidRPr="004379F2">
        <w:t>and expressed</w:t>
      </w:r>
      <w:r w:rsidR="00B4009E" w:rsidRPr="004379F2">
        <w:t>/</w:t>
      </w:r>
      <w:r w:rsidR="009827EF" w:rsidRPr="004379F2">
        <w:t>field</w:t>
      </w:r>
      <w:r w:rsidR="001443D0" w:rsidRPr="004379F2">
        <w:t xml:space="preserve"> </w:t>
      </w:r>
      <w:r w:rsidR="00E76130">
        <w:fldChar w:fldCharType="begin">
          <w:fldData xml:space="preserve">PEVuZE5vdGU+PENpdGU+PEF1dGhvcj5BbGFmdXpvZmY8L0F1dGhvcj48WWVhcj4yMDA4PC9ZZWFy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</w:fldData>
        </w:fldChar>
      </w:r>
      <w:r w:rsidR="00E76130">
        <w:instrText xml:space="preserve"> ADDIN EN.CITE </w:instrText>
      </w:r>
      <w:r w:rsidR="00E76130">
        <w:fldChar w:fldCharType="begin">
          <w:fldData xml:space="preserve">PEVuZE5vdGU+PENpdGU+PEF1dGhvcj5BbGFmdXpvZmY8L0F1dGhvcj48WWVhcj4yMDA4PC9ZZWFy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</w:fldData>
        </w:fldChar>
      </w:r>
      <w:r w:rsidR="00E76130">
        <w:instrText xml:space="preserve"> ADDIN EN.CITE.DATA </w:instrText>
      </w:r>
      <w:r w:rsidR="00E76130">
        <w:fldChar w:fldCharType="end"/>
      </w:r>
      <w:r w:rsidR="00E76130">
        <w:fldChar w:fldCharType="separate"/>
      </w:r>
      <w:r w:rsidR="00E76130">
        <w:rPr>
          <w:noProof/>
        </w:rPr>
        <w:t>(Alafuzoff</w:t>
      </w:r>
      <w:r w:rsidR="00E76130" w:rsidRPr="00E76130">
        <w:rPr>
          <w:i/>
          <w:noProof/>
        </w:rPr>
        <w:t xml:space="preserve"> et al.</w:t>
      </w:r>
      <w:r w:rsidR="00E76130">
        <w:rPr>
          <w:noProof/>
        </w:rPr>
        <w:t>, 2008)</w:t>
      </w:r>
      <w:r w:rsidR="00E76130">
        <w:fldChar w:fldCharType="end"/>
      </w:r>
      <w:r w:rsidR="009F6DBD" w:rsidRPr="004379F2">
        <w:t>.</w:t>
      </w:r>
    </w:p>
    <w:p w14:paraId="0C6F5725" w14:textId="77777777" w:rsidR="007177F0" w:rsidRPr="004379F2" w:rsidRDefault="007177F0" w:rsidP="008B5BC2">
      <w:pPr>
        <w:spacing w:line="360" w:lineRule="auto"/>
        <w:jc w:val="lowKashida"/>
      </w:pPr>
    </w:p>
    <w:p w14:paraId="266EE59C" w14:textId="77777777" w:rsidR="006152BD" w:rsidRPr="00B827F4" w:rsidRDefault="006152BD" w:rsidP="006152BD">
      <w:pPr>
        <w:spacing w:line="360" w:lineRule="auto"/>
        <w:jc w:val="lowKashida"/>
        <w:rPr>
          <w:b/>
          <w:bCs/>
          <w:sz w:val="26"/>
          <w:szCs w:val="26"/>
        </w:rPr>
      </w:pPr>
      <w:r w:rsidRPr="00B827F4">
        <w:rPr>
          <w:b/>
          <w:bCs/>
          <w:sz w:val="26"/>
          <w:szCs w:val="26"/>
        </w:rPr>
        <w:t>Statistical analysis</w:t>
      </w:r>
    </w:p>
    <w:p w14:paraId="076B49DF" w14:textId="77777777" w:rsidR="006152BD" w:rsidRDefault="006152BD" w:rsidP="00CF3FD5">
      <w:pPr>
        <w:spacing w:line="360" w:lineRule="auto"/>
        <w:ind w:firstLine="426"/>
        <w:jc w:val="lowKashida"/>
      </w:pPr>
      <w:r w:rsidRPr="00E176CC">
        <w:t>Assessment of normality of the variables A</w:t>
      </w:r>
      <w:r w:rsidRPr="00E176CC">
        <w:rPr>
          <w:rFonts w:ascii="Symbol" w:hAnsi="Symbol"/>
        </w:rPr>
        <w:t></w:t>
      </w:r>
      <w:r w:rsidRPr="00E176CC">
        <w:t xml:space="preserve"> plaque score, mean and peak anti-A</w:t>
      </w:r>
      <w:r w:rsidR="00CF3FD5" w:rsidRPr="00E176CC">
        <w:t>N1792</w:t>
      </w:r>
      <w:r w:rsidRPr="00E176CC">
        <w:t xml:space="preserve"> antibody response, and each tau feature </w:t>
      </w:r>
      <w:r w:rsidR="00F315BD" w:rsidRPr="00E176CC">
        <w:t xml:space="preserve">was </w:t>
      </w:r>
      <w:r w:rsidRPr="00E176CC">
        <w:t xml:space="preserve">determined </w:t>
      </w:r>
      <w:r w:rsidR="00F315BD" w:rsidRPr="00E176CC">
        <w:t xml:space="preserve">by </w:t>
      </w:r>
      <w:r w:rsidRPr="00E176CC">
        <w:t>examination of quantile-quantile plots</w:t>
      </w:r>
      <w:r w:rsidR="00A27C25" w:rsidRPr="00E176CC">
        <w:t xml:space="preserve">.  </w:t>
      </w:r>
      <w:r w:rsidRPr="00E176CC">
        <w:t>The relationship of A</w:t>
      </w:r>
      <w:r w:rsidRPr="00E176CC">
        <w:rPr>
          <w:rFonts w:ascii="Symbol" w:hAnsi="Symbol"/>
        </w:rPr>
        <w:t></w:t>
      </w:r>
      <w:r w:rsidRPr="00E176CC">
        <w:t xml:space="preserve"> plaque score </w:t>
      </w:r>
      <w:r w:rsidR="00F315BD" w:rsidRPr="00E176CC">
        <w:t xml:space="preserve">to </w:t>
      </w:r>
      <w:r w:rsidRPr="00E176CC">
        <w:t>the immune response</w:t>
      </w:r>
      <w:r w:rsidR="00FD2E71" w:rsidRPr="00E176CC">
        <w:t xml:space="preserve"> (mean and peak anti-A</w:t>
      </w:r>
      <w:r w:rsidR="00CF3FD5" w:rsidRPr="00E176CC">
        <w:t>N1792</w:t>
      </w:r>
      <w:r w:rsidR="00FD2E71" w:rsidRPr="00E176CC">
        <w:t xml:space="preserve"> antibody titres)</w:t>
      </w:r>
      <w:r w:rsidRPr="00E176CC">
        <w:t xml:space="preserve"> was investigated </w:t>
      </w:r>
      <w:r w:rsidR="00F315BD" w:rsidRPr="00E176CC">
        <w:t>by</w:t>
      </w:r>
      <w:r w:rsidRPr="00E176CC">
        <w:t xml:space="preserve"> </w:t>
      </w:r>
      <w:r w:rsidR="003C66EF" w:rsidRPr="00E176CC">
        <w:t xml:space="preserve">non-parametric </w:t>
      </w:r>
      <w:r w:rsidRPr="00E176CC">
        <w:t>Spearman rank correlation</w:t>
      </w:r>
      <w:r w:rsidR="00A27C25" w:rsidRPr="00E176CC">
        <w:t xml:space="preserve">.  </w:t>
      </w:r>
      <w:r w:rsidRPr="00E176CC">
        <w:t>To as</w:t>
      </w:r>
      <w:r w:rsidR="00A006C3" w:rsidRPr="00E176CC">
        <w:t>sess whether the survival time related to</w:t>
      </w:r>
      <w:r w:rsidRPr="00E176CC">
        <w:t xml:space="preserve"> the extent of plaque removal, </w:t>
      </w:r>
      <w:r w:rsidR="00F315BD" w:rsidRPr="00E176CC">
        <w:t xml:space="preserve">a </w:t>
      </w:r>
      <w:r w:rsidR="001443D0" w:rsidRPr="00E176CC">
        <w:t>parametric</w:t>
      </w:r>
      <w:r w:rsidRPr="00E176CC">
        <w:t xml:space="preserve"> independent samples t-test was </w:t>
      </w:r>
      <w:r w:rsidR="00F315BD" w:rsidRPr="00E176CC">
        <w:t xml:space="preserve">used to compare survival in </w:t>
      </w:r>
      <w:r w:rsidRPr="00E176CC">
        <w:t xml:space="preserve">the five subjects with the most extensive plaque clearance </w:t>
      </w:r>
      <w:r w:rsidR="00F315BD" w:rsidRPr="00E176CC">
        <w:t>with that in</w:t>
      </w:r>
      <w:r w:rsidRPr="00E176CC">
        <w:t xml:space="preserve"> the remaining A</w:t>
      </w:r>
      <w:r w:rsidR="001443D0" w:rsidRPr="00E176CC">
        <w:t>lzheimer’s</w:t>
      </w:r>
      <w:r w:rsidRPr="00E176CC">
        <w:t xml:space="preserve"> subjects</w:t>
      </w:r>
      <w:r w:rsidR="00A27C25" w:rsidRPr="00E176CC">
        <w:t xml:space="preserve">.  </w:t>
      </w:r>
      <w:r w:rsidRPr="00E176CC">
        <w:t>To explore the effect of A</w:t>
      </w:r>
      <w:r w:rsidRPr="00E176CC">
        <w:rPr>
          <w:rFonts w:ascii="Symbol" w:hAnsi="Symbol"/>
        </w:rPr>
        <w:t></w:t>
      </w:r>
      <w:r w:rsidRPr="00E176CC">
        <w:t xml:space="preserve"> plaque removal on tau pathology, the number of tangles and dystrophic neurites, and the neuropil thread density were compared between regions with or without A</w:t>
      </w:r>
      <w:r w:rsidRPr="00E176CC">
        <w:rPr>
          <w:rFonts w:ascii="Symbol" w:hAnsi="Symbol"/>
        </w:rPr>
        <w:t></w:t>
      </w:r>
      <w:r w:rsidRPr="00E176CC">
        <w:t xml:space="preserve"> plaques</w:t>
      </w:r>
      <w:r w:rsidR="00F315BD" w:rsidRPr="00E176CC">
        <w:t>,</w:t>
      </w:r>
      <w:r w:rsidRPr="00E176CC">
        <w:t xml:space="preserve"> </w:t>
      </w:r>
      <w:r w:rsidR="00F315BD" w:rsidRPr="00E176CC">
        <w:t xml:space="preserve">by </w:t>
      </w:r>
      <w:r w:rsidRPr="00E176CC">
        <w:t>non-parametric Mann-Whitney U-test</w:t>
      </w:r>
      <w:r w:rsidR="00A27C25" w:rsidRPr="00E176CC">
        <w:t xml:space="preserve">.  </w:t>
      </w:r>
      <w:r w:rsidR="007241AA" w:rsidRPr="00E176CC">
        <w:t>Continuously distributed data are displayed using box-and-whisker plots; while the scoring expressed as percentage is illustrated using pie chart</w:t>
      </w:r>
      <w:r w:rsidR="00A27C25" w:rsidRPr="00E176CC">
        <w:t xml:space="preserve">.  </w:t>
      </w:r>
      <w:r w:rsidR="00966EC6" w:rsidRPr="00E176CC">
        <w:t>T</w:t>
      </w:r>
      <w:r w:rsidR="00D87127" w:rsidRPr="00E176CC">
        <w:t xml:space="preserve">o </w:t>
      </w:r>
      <w:r w:rsidR="00B06C51" w:rsidRPr="00E176CC">
        <w:t xml:space="preserve">assess </w:t>
      </w:r>
      <w:r w:rsidR="00D87127" w:rsidRPr="00E176CC">
        <w:t>whether A</w:t>
      </w:r>
      <w:r w:rsidR="00D87127" w:rsidRPr="00E176CC">
        <w:rPr>
          <w:rFonts w:ascii="Symbol" w:hAnsi="Symbol"/>
        </w:rPr>
        <w:t></w:t>
      </w:r>
      <w:r w:rsidR="00D87127" w:rsidRPr="00E176CC">
        <w:t xml:space="preserve"> plaque score was linked to the vascular supply</w:t>
      </w:r>
      <w:r w:rsidR="00966EC6" w:rsidRPr="00E176CC">
        <w:t>, o</w:t>
      </w:r>
      <w:r w:rsidR="00D87127" w:rsidRPr="00E176CC">
        <w:t xml:space="preserve">ne-way ANOVA was </w:t>
      </w:r>
      <w:r w:rsidR="00966EC6" w:rsidRPr="00E176CC">
        <w:t xml:space="preserve">performed to assess difference </w:t>
      </w:r>
      <w:r w:rsidR="00D87127" w:rsidRPr="00E176CC">
        <w:t>between the cerebrovascular regions</w:t>
      </w:r>
      <w:r w:rsidR="00966EC6" w:rsidRPr="00E176CC">
        <w:t>,</w:t>
      </w:r>
      <w:r w:rsidR="00D87127" w:rsidRPr="00E176CC">
        <w:t xml:space="preserve"> and </w:t>
      </w:r>
      <w:r w:rsidR="00966EC6" w:rsidRPr="00E176CC">
        <w:t xml:space="preserve">independent </w:t>
      </w:r>
      <w:r w:rsidR="00C046D0" w:rsidRPr="00E176CC">
        <w:t>samples t</w:t>
      </w:r>
      <w:r w:rsidR="00966EC6" w:rsidRPr="00E176CC">
        <w:t xml:space="preserve">-test </w:t>
      </w:r>
      <w:r w:rsidR="00D87127" w:rsidRPr="00E176CC">
        <w:t>between the watershed and non-watershed areas.</w:t>
      </w:r>
      <w:r w:rsidR="00D87127" w:rsidRPr="004379F2">
        <w:t xml:space="preserve">  </w:t>
      </w:r>
      <w:r w:rsidRPr="004379F2">
        <w:lastRenderedPageBreak/>
        <w:t>SPSS software (version 24) was used for all analyses and p values less than 0.05 were considered statistically significant throughout.</w:t>
      </w:r>
    </w:p>
    <w:p w14:paraId="39FDAC54" w14:textId="77777777" w:rsidR="008322F2" w:rsidRDefault="008322F2" w:rsidP="00CF3FD5">
      <w:pPr>
        <w:spacing w:line="360" w:lineRule="auto"/>
        <w:ind w:firstLine="426"/>
        <w:jc w:val="lowKashida"/>
      </w:pPr>
    </w:p>
    <w:p w14:paraId="53C8F4D2" w14:textId="77777777" w:rsidR="008322F2" w:rsidRPr="008322F2" w:rsidRDefault="008322F2" w:rsidP="008322F2">
      <w:pPr>
        <w:spacing w:line="360" w:lineRule="auto"/>
        <w:jc w:val="lowKashida"/>
        <w:rPr>
          <w:b/>
          <w:bCs/>
          <w:sz w:val="26"/>
          <w:szCs w:val="26"/>
        </w:rPr>
      </w:pPr>
      <w:r w:rsidRPr="008322F2">
        <w:rPr>
          <w:b/>
          <w:bCs/>
          <w:sz w:val="26"/>
          <w:szCs w:val="26"/>
        </w:rPr>
        <w:t>Data availability</w:t>
      </w:r>
    </w:p>
    <w:p w14:paraId="5F65021D" w14:textId="77777777" w:rsidR="008322F2" w:rsidRDefault="008322F2" w:rsidP="008322F2">
      <w:pPr>
        <w:autoSpaceDE w:val="0"/>
        <w:autoSpaceDN w:val="0"/>
        <w:adjustRightInd w:val="0"/>
        <w:spacing w:line="360" w:lineRule="auto"/>
        <w:jc w:val="lowKashida"/>
      </w:pPr>
      <w:r w:rsidRPr="008322F2">
        <w:t>The data used and/or analysed during the current study are available from the corresponding author on reasonable request.</w:t>
      </w:r>
    </w:p>
    <w:p w14:paraId="410F0CF8" w14:textId="77777777" w:rsidR="008322F2" w:rsidRPr="004379F2" w:rsidRDefault="008322F2" w:rsidP="008322F2">
      <w:pPr>
        <w:autoSpaceDE w:val="0"/>
        <w:autoSpaceDN w:val="0"/>
        <w:adjustRightInd w:val="0"/>
      </w:pPr>
    </w:p>
    <w:p w14:paraId="79715849" w14:textId="77777777" w:rsidR="004566BF" w:rsidRPr="00B827F4" w:rsidRDefault="004566BF" w:rsidP="008B5BC2">
      <w:pPr>
        <w:spacing w:line="360" w:lineRule="auto"/>
        <w:jc w:val="lowKashida"/>
        <w:rPr>
          <w:b/>
          <w:bCs/>
          <w:sz w:val="28"/>
          <w:szCs w:val="28"/>
        </w:rPr>
      </w:pPr>
      <w:r w:rsidRPr="00B827F4">
        <w:rPr>
          <w:b/>
          <w:bCs/>
          <w:sz w:val="28"/>
          <w:szCs w:val="28"/>
        </w:rPr>
        <w:t>Results</w:t>
      </w:r>
    </w:p>
    <w:p w14:paraId="0C54F2B1" w14:textId="77777777" w:rsidR="00C742A1" w:rsidRPr="00B827F4" w:rsidRDefault="00C742A1" w:rsidP="008B5BC2">
      <w:pPr>
        <w:spacing w:line="360" w:lineRule="auto"/>
        <w:jc w:val="lowKashida"/>
        <w:rPr>
          <w:b/>
          <w:bCs/>
          <w:sz w:val="26"/>
          <w:szCs w:val="26"/>
        </w:rPr>
      </w:pPr>
      <w:r w:rsidRPr="00B827F4">
        <w:rPr>
          <w:b/>
          <w:bCs/>
          <w:sz w:val="26"/>
          <w:szCs w:val="26"/>
        </w:rPr>
        <w:t>Clinical details of participants</w:t>
      </w:r>
    </w:p>
    <w:p w14:paraId="31EF21AE" w14:textId="77777777" w:rsidR="006A14F6" w:rsidRPr="00E176CC" w:rsidRDefault="007D5C7F" w:rsidP="00CF3FD5">
      <w:pPr>
        <w:spacing w:line="360" w:lineRule="auto"/>
        <w:ind w:firstLine="284"/>
        <w:jc w:val="lowKashida"/>
      </w:pPr>
      <w:r w:rsidRPr="004379F2">
        <w:t xml:space="preserve">Clinical </w:t>
      </w:r>
      <w:r w:rsidR="00314646" w:rsidRPr="004379F2">
        <w:t xml:space="preserve">details of </w:t>
      </w:r>
      <w:r w:rsidR="00DF2AC1" w:rsidRPr="004379F2">
        <w:t xml:space="preserve">AN1792 </w:t>
      </w:r>
      <w:r w:rsidR="00314646" w:rsidRPr="004379F2">
        <w:t xml:space="preserve">trial participants </w:t>
      </w:r>
      <w:r w:rsidR="006A14F6" w:rsidRPr="004379F2">
        <w:t xml:space="preserve">included in the </w:t>
      </w:r>
      <w:r w:rsidR="00CC28A3" w:rsidRPr="004379F2">
        <w:rPr>
          <w:i/>
          <w:iCs/>
        </w:rPr>
        <w:t>post-mortem</w:t>
      </w:r>
      <w:r w:rsidR="00314646" w:rsidRPr="004379F2">
        <w:t xml:space="preserve"> </w:t>
      </w:r>
      <w:r w:rsidR="00314646" w:rsidRPr="00E176CC">
        <w:t>neuropatholog</w:t>
      </w:r>
      <w:r w:rsidR="00043D78" w:rsidRPr="00E176CC">
        <w:t>ical</w:t>
      </w:r>
      <w:r w:rsidR="00314646" w:rsidRPr="00E176CC">
        <w:t xml:space="preserve"> </w:t>
      </w:r>
      <w:r w:rsidR="006A14F6" w:rsidRPr="00E176CC">
        <w:t>follow</w:t>
      </w:r>
      <w:r w:rsidR="00B4009E" w:rsidRPr="00E176CC">
        <w:t>-</w:t>
      </w:r>
      <w:r w:rsidR="006A14F6" w:rsidRPr="00E176CC">
        <w:t>up study</w:t>
      </w:r>
      <w:r w:rsidR="00314646" w:rsidRPr="00E176CC">
        <w:t xml:space="preserve"> are shown in </w:t>
      </w:r>
      <w:r w:rsidR="00176FB0" w:rsidRPr="00E176CC">
        <w:t>T</w:t>
      </w:r>
      <w:r w:rsidR="00C742A1" w:rsidRPr="00E176CC">
        <w:t xml:space="preserve">able </w:t>
      </w:r>
      <w:r w:rsidR="007B5177" w:rsidRPr="00E176CC">
        <w:t>1</w:t>
      </w:r>
      <w:r w:rsidR="00A27C25" w:rsidRPr="00E176CC">
        <w:t xml:space="preserve">.  </w:t>
      </w:r>
      <w:r w:rsidR="006A14F6" w:rsidRPr="00E176CC">
        <w:t xml:space="preserve">The duration of dementia </w:t>
      </w:r>
      <w:r w:rsidR="007B5177" w:rsidRPr="00E176CC">
        <w:t>from time of diagnosis to death r</w:t>
      </w:r>
      <w:r w:rsidR="006A14F6" w:rsidRPr="00E176CC">
        <w:t>ange</w:t>
      </w:r>
      <w:r w:rsidR="007B5177" w:rsidRPr="00E176CC">
        <w:t>d from</w:t>
      </w:r>
      <w:r w:rsidR="006A14F6" w:rsidRPr="00E176CC">
        <w:t xml:space="preserve"> </w:t>
      </w:r>
      <w:r w:rsidR="0005516B" w:rsidRPr="00E176CC">
        <w:t>6</w:t>
      </w:r>
      <w:r w:rsidR="006A14F6" w:rsidRPr="00E176CC">
        <w:t>-</w:t>
      </w:r>
      <w:r w:rsidR="0005516B" w:rsidRPr="00E176CC">
        <w:t>19 years</w:t>
      </w:r>
      <w:r w:rsidR="00A27C25" w:rsidRPr="00E176CC">
        <w:t xml:space="preserve">.  </w:t>
      </w:r>
      <w:r w:rsidR="006A14F6" w:rsidRPr="00E176CC">
        <w:t>All patients had a clinical diagnosis of probable mild to moderate Alzheimer’s disease (14–26</w:t>
      </w:r>
      <w:r w:rsidR="0005516B" w:rsidRPr="00E176CC">
        <w:t>/30</w:t>
      </w:r>
      <w:r w:rsidR="006A14F6" w:rsidRPr="00E176CC">
        <w:t xml:space="preserve"> points on the MMSE)</w:t>
      </w:r>
      <w:r w:rsidR="00905A41" w:rsidRPr="00E176CC">
        <w:t xml:space="preserve"> </w:t>
      </w:r>
      <w:r w:rsidR="00E76130" w:rsidRPr="00E176CC">
        <w:fldChar w:fldCharType="begin">
          <w:fldData xml:space="preserve">PEVuZE5vdGU+PENpdGU+PEF1dGhvcj5CYXllcjwvQXV0aG9yPjxZZWFyPjIwMDU8L1llYXI+PFJl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jIxNi0y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</w:fldData>
        </w:fldChar>
      </w:r>
      <w:r w:rsidR="00E76130" w:rsidRPr="00E176CC">
        <w:instrText xml:space="preserve"> ADDIN EN.CITE </w:instrText>
      </w:r>
      <w:r w:rsidR="00E76130" w:rsidRPr="00E176CC">
        <w:fldChar w:fldCharType="begin">
          <w:fldData xml:space="preserve">PEVuZE5vdGU+PENpdGU+PEF1dGhvcj5CYXllcjwvQXV0aG9yPjxZZWFyPjIwMDU8L1llYXI+PFJl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jIxNi0y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</w:fldData>
        </w:fldChar>
      </w:r>
      <w:r w:rsidR="00E76130" w:rsidRPr="00E176CC">
        <w:instrText xml:space="preserve"> ADDIN EN.CITE.DATA </w:instrText>
      </w:r>
      <w:r w:rsidR="00E76130" w:rsidRPr="00E176CC">
        <w:fldChar w:fldCharType="end"/>
      </w:r>
      <w:r w:rsidR="00E76130" w:rsidRPr="00E176CC">
        <w:fldChar w:fldCharType="separate"/>
      </w:r>
      <w:r w:rsidR="00E76130" w:rsidRPr="00E176CC">
        <w:rPr>
          <w:noProof/>
        </w:rPr>
        <w:t>(Bayer</w:t>
      </w:r>
      <w:r w:rsidR="00E76130" w:rsidRPr="00E176CC">
        <w:rPr>
          <w:i/>
          <w:noProof/>
        </w:rPr>
        <w:t xml:space="preserve"> et al.</w:t>
      </w:r>
      <w:r w:rsidR="00E76130" w:rsidRPr="00E176CC">
        <w:rPr>
          <w:noProof/>
        </w:rPr>
        <w:t>, 2005; Holmes</w:t>
      </w:r>
      <w:r w:rsidR="00E76130" w:rsidRPr="00E176CC">
        <w:rPr>
          <w:i/>
          <w:noProof/>
        </w:rPr>
        <w:t xml:space="preserve"> et al.</w:t>
      </w:r>
      <w:r w:rsidR="00E76130" w:rsidRPr="00E176CC">
        <w:rPr>
          <w:noProof/>
        </w:rPr>
        <w:t>, 2008)</w:t>
      </w:r>
      <w:r w:rsidR="00E76130" w:rsidRPr="00E176CC">
        <w:fldChar w:fldCharType="end"/>
      </w:r>
      <w:r w:rsidR="00A27C25" w:rsidRPr="00E176CC">
        <w:t xml:space="preserve">.  </w:t>
      </w:r>
      <w:r w:rsidR="00523C4C" w:rsidRPr="00E176CC">
        <w:t>Overall, 19</w:t>
      </w:r>
      <w:r w:rsidRPr="00E176CC">
        <w:t>/</w:t>
      </w:r>
      <w:r w:rsidR="00523C4C" w:rsidRPr="00E176CC">
        <w:t xml:space="preserve">22 participants had received the active agent (AN1792) and </w:t>
      </w:r>
      <w:r w:rsidR="004D0DAC" w:rsidRPr="00E176CC">
        <w:t>three</w:t>
      </w:r>
      <w:r w:rsidR="00E51A1E" w:rsidRPr="00E176CC">
        <w:t xml:space="preserve"> </w:t>
      </w:r>
      <w:r w:rsidR="00523C4C" w:rsidRPr="00E176CC">
        <w:t>the adjuvant alone as a placebo</w:t>
      </w:r>
      <w:r w:rsidR="00A27C25" w:rsidRPr="00E176CC">
        <w:t xml:space="preserve">.  </w:t>
      </w:r>
      <w:r w:rsidR="00783FB2" w:rsidRPr="00E176CC">
        <w:t>F</w:t>
      </w:r>
      <w:r w:rsidR="00603A24" w:rsidRPr="00E176CC">
        <w:t>ourteen</w:t>
      </w:r>
      <w:r w:rsidR="00783FB2" w:rsidRPr="00E176CC">
        <w:t xml:space="preserve"> </w:t>
      </w:r>
      <w:r w:rsidR="007D58EB" w:rsidRPr="00E176CC">
        <w:t xml:space="preserve">of the </w:t>
      </w:r>
      <w:r w:rsidR="002A04D8" w:rsidRPr="00E176CC">
        <w:t>19</w:t>
      </w:r>
      <w:r w:rsidR="005F0B36" w:rsidRPr="00E176CC">
        <w:t xml:space="preserve"> patie</w:t>
      </w:r>
      <w:r w:rsidR="002A04D8" w:rsidRPr="00E176CC">
        <w:t xml:space="preserve">nts </w:t>
      </w:r>
      <w:r w:rsidR="00FD70A8" w:rsidRPr="00E176CC">
        <w:t>(7</w:t>
      </w:r>
      <w:r w:rsidR="00603A24" w:rsidRPr="00E176CC">
        <w:t>4</w:t>
      </w:r>
      <w:r w:rsidR="00FD70A8" w:rsidRPr="00E176CC">
        <w:t>%)</w:t>
      </w:r>
      <w:r w:rsidR="002A04D8" w:rsidRPr="00E176CC">
        <w:t xml:space="preserve"> </w:t>
      </w:r>
      <w:r w:rsidR="004D5B55" w:rsidRPr="00E176CC">
        <w:t xml:space="preserve">had </w:t>
      </w:r>
      <w:r w:rsidR="005F0B36" w:rsidRPr="00E176CC">
        <w:t>developed detectable antibodies to A</w:t>
      </w:r>
      <w:r w:rsidR="00CF3FD5" w:rsidRPr="00E176CC">
        <w:t>N1792</w:t>
      </w:r>
      <w:r w:rsidR="005F0B36" w:rsidRPr="00E176CC">
        <w:t xml:space="preserve"> in peripheral blood</w:t>
      </w:r>
      <w:r w:rsidR="00A27C25" w:rsidRPr="00E176CC">
        <w:t xml:space="preserve">.  </w:t>
      </w:r>
      <w:r w:rsidR="005F0B36" w:rsidRPr="00E176CC">
        <w:t>Survival times after the first immunisation varied widely</w:t>
      </w:r>
      <w:r w:rsidR="00E77994" w:rsidRPr="00E176CC">
        <w:t>,</w:t>
      </w:r>
      <w:r w:rsidR="005F0B36" w:rsidRPr="00E176CC">
        <w:t xml:space="preserve"> from 4 </w:t>
      </w:r>
      <w:r w:rsidR="0020024C" w:rsidRPr="00E176CC">
        <w:t>to 184 months</w:t>
      </w:r>
      <w:r w:rsidR="00962E71" w:rsidRPr="00E176CC">
        <w:t>.</w:t>
      </w:r>
      <w:r w:rsidR="00D85AFD" w:rsidRPr="00E176CC">
        <w:t xml:space="preserve"> </w:t>
      </w:r>
      <w:r w:rsidR="00033E89" w:rsidRPr="00E176CC">
        <w:t>The clinical side-effect associated with A</w:t>
      </w:r>
      <w:r w:rsidR="00033E89" w:rsidRPr="00E176CC">
        <w:rPr>
          <w:rFonts w:ascii="Symbol" w:hAnsi="Symbol"/>
        </w:rPr>
        <w:t></w:t>
      </w:r>
      <w:r w:rsidR="00033E89" w:rsidRPr="00E176CC">
        <w:rPr>
          <w:rFonts w:ascii="Symbol" w:hAnsi="Symbol"/>
        </w:rPr>
        <w:t></w:t>
      </w:r>
      <w:r w:rsidR="00033E89" w:rsidRPr="00E176CC">
        <w:t xml:space="preserve">immunotherapy with AN1792, termed “meningoencephalitis” </w:t>
      </w:r>
      <w:r w:rsidR="00E76130" w:rsidRPr="00E176CC">
        <w:fldChar w:fldCharType="begin">
          <w:fldData xml:space="preserve">PEVuZE5vdGU+PENpdGU+PEF1dGhvcj5PcmdvZ296bzwvQXV0aG9yPjxZZWFyPjIwMDM8L1llYXI+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</w:fldData>
        </w:fldChar>
      </w:r>
      <w:r w:rsidR="00E76130" w:rsidRPr="00E176CC">
        <w:instrText xml:space="preserve"> ADDIN EN.CITE </w:instrText>
      </w:r>
      <w:r w:rsidR="00E76130" w:rsidRPr="00E176CC">
        <w:fldChar w:fldCharType="begin">
          <w:fldData xml:space="preserve">PEVuZE5vdGU+PENpdGU+PEF1dGhvcj5PcmdvZ296bzwvQXV0aG9yPjxZZWFyPjIwMDM8L1llYXI+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</w:fldData>
        </w:fldChar>
      </w:r>
      <w:r w:rsidR="00E76130" w:rsidRPr="00E176CC">
        <w:instrText xml:space="preserve"> ADDIN EN.CITE.DATA </w:instrText>
      </w:r>
      <w:r w:rsidR="00E76130" w:rsidRPr="00E176CC">
        <w:fldChar w:fldCharType="end"/>
      </w:r>
      <w:r w:rsidR="00E76130" w:rsidRPr="00E176CC">
        <w:fldChar w:fldCharType="separate"/>
      </w:r>
      <w:r w:rsidR="00E76130" w:rsidRPr="00E176CC">
        <w:rPr>
          <w:noProof/>
        </w:rPr>
        <w:t>(Orgogozo</w:t>
      </w:r>
      <w:r w:rsidR="00E76130" w:rsidRPr="00E176CC">
        <w:rPr>
          <w:i/>
          <w:noProof/>
        </w:rPr>
        <w:t xml:space="preserve"> et al.</w:t>
      </w:r>
      <w:r w:rsidR="00E76130" w:rsidRPr="00E176CC">
        <w:rPr>
          <w:noProof/>
        </w:rPr>
        <w:t>, 2003)</w:t>
      </w:r>
      <w:r w:rsidR="00E76130" w:rsidRPr="00E176CC">
        <w:fldChar w:fldCharType="end"/>
      </w:r>
      <w:r w:rsidR="00033E89" w:rsidRPr="00E176CC">
        <w:t>, was observed in only one of the 22 patients</w:t>
      </w:r>
      <w:r w:rsidR="006C4345" w:rsidRPr="00E176CC">
        <w:t xml:space="preserve"> (</w:t>
      </w:r>
      <w:r w:rsidR="00033E89" w:rsidRPr="00E176CC">
        <w:t>case 1</w:t>
      </w:r>
      <w:r w:rsidR="006C4345" w:rsidRPr="00E176CC">
        <w:t>)</w:t>
      </w:r>
      <w:r w:rsidR="00033E89" w:rsidRPr="00E176CC">
        <w:t xml:space="preserve"> </w:t>
      </w:r>
      <w:r w:rsidR="00E76130" w:rsidRPr="00E176CC">
        <w:fldChar w:fldCharType="begin"/>
      </w:r>
      <w:r w:rsidR="00E76130" w:rsidRPr="00E176CC">
        <w:instrText xml:space="preserve"> ADDIN EN.CITE &lt;EndNote&gt;&lt;Cite&gt;&lt;Author&gt;Nicoll&lt;/Author&gt;&lt;Year&gt;2003&lt;/Year&gt;&lt;RecNum&gt;1241&lt;/RecNum&gt;&lt;DisplayText&gt;(Nicoll&lt;style face="italic"&gt; et al.&lt;/style&gt;, 2003)&lt;/DisplayText&gt;&lt;record&gt;&lt;rec-number&gt;1241&lt;/rec-number&gt;&lt;foreign-keys&gt;&lt;key app="EN" db-id="fsttzr9sor0v01evxfgp92sveape9pa59z0z" timestamp="1403258613"&gt;1241&lt;/key&gt;&lt;key app="ENWeb" db-id=""&gt;0&lt;/key&gt;&lt;/foreign-keys&gt;&lt;ref-type name="Journal Article"&gt;17&lt;/ref-type&gt;&lt;contributors&gt;&lt;authors&gt;&lt;author&gt;Nicoll, J. A.&lt;/author&gt;&lt;author&gt;Wilkinson, D.&lt;/author&gt;&lt;author&gt;Holmes, C.&lt;/author&gt;&lt;author&gt;Steart, P.&lt;/author&gt;&lt;author&gt;Markham, H.&lt;/author&gt;&lt;author&gt;Weller, R. O.&lt;/author&gt;&lt;/authors&gt;&lt;/contributors&gt;&lt;titles&gt;&lt;title&gt;Neuropathology of human Alzheimer disease after immunization with amyloid-beta peptide: a case report&lt;/title&gt;&lt;secondary-title&gt;Nat Med&lt;/secondary-title&gt;&lt;/titles&gt;&lt;periodical&gt;&lt;full-title&gt;Nat Med&lt;/full-title&gt;&lt;/periodical&gt;&lt;pages&gt;448-52&lt;/pages&gt;&lt;volume&gt;9&lt;/volume&gt;&lt;number&gt;4&lt;/number&gt;&lt;keywords&gt;&lt;keyword&gt;Aged&lt;/keyword&gt;&lt;keyword&gt;Alzheimer Disease/*pathology/*therapy&lt;/keyword&gt;&lt;keyword&gt;Alzheimer Vaccines/*therapeutic use&lt;/keyword&gt;&lt;keyword&gt;Amyloid beta-Protein/*immunology&lt;/keyword&gt;&lt;keyword&gt;Brain/*pathology&lt;/keyword&gt;&lt;keyword&gt;Female&lt;/keyword&gt;&lt;keyword&gt;Humans&lt;/keyword&gt;&lt;keyword&gt;Meningoencephalitis/etiology&lt;/keyword&gt;&lt;keyword&gt;Peptide Fragments/*immunology&lt;/keyword&gt;&lt;/keywords&gt;&lt;dates&gt;&lt;year&gt;2003&lt;/year&gt;&lt;/dates&gt;&lt;urls&gt;&lt;related-urls&gt;&lt;url&gt;http://www.ncbi.nlm.nih.gov/pubmed/12640446?ordinalpos=5&amp;amp;itool=EntrezSystem2.PEntrez.Pubmed.Pubmed_ResultsPanel.Pubmed_RVDocSum&lt;/url&gt;&lt;url&gt;http://www.nature.com/nm/journal/v9/n4/pdf/nm840.pdf&lt;/url&gt;&lt;/related-urls&gt;&lt;/urls&gt;&lt;/record&gt;&lt;/Cite&gt;&lt;/EndNote&gt;</w:instrText>
      </w:r>
      <w:r w:rsidR="00E76130" w:rsidRPr="00E176CC">
        <w:fldChar w:fldCharType="separate"/>
      </w:r>
      <w:r w:rsidR="00E76130" w:rsidRPr="00E176CC">
        <w:rPr>
          <w:noProof/>
        </w:rPr>
        <w:t>(Nicoll</w:t>
      </w:r>
      <w:r w:rsidR="00E76130" w:rsidRPr="00E176CC">
        <w:rPr>
          <w:i/>
          <w:noProof/>
        </w:rPr>
        <w:t xml:space="preserve"> et al.</w:t>
      </w:r>
      <w:r w:rsidR="00E76130" w:rsidRPr="00E176CC">
        <w:rPr>
          <w:noProof/>
        </w:rPr>
        <w:t>, 2003)</w:t>
      </w:r>
      <w:r w:rsidR="00E76130" w:rsidRPr="00E176CC">
        <w:fldChar w:fldCharType="end"/>
      </w:r>
      <w:r w:rsidR="001C5473" w:rsidRPr="00E176CC">
        <w:t xml:space="preserve"> (Table 2)</w:t>
      </w:r>
      <w:r w:rsidR="00033E89" w:rsidRPr="00E176CC">
        <w:t>.</w:t>
      </w:r>
      <w:r w:rsidR="00DF1DDF" w:rsidRPr="00E176CC">
        <w:rPr>
          <w:i/>
          <w:iCs/>
        </w:rPr>
        <w:t xml:space="preserve"> APOE</w:t>
      </w:r>
      <w:r w:rsidR="00DF1DDF" w:rsidRPr="00E176CC">
        <w:t xml:space="preserve"> genotypes were typical of a population with dementia</w:t>
      </w:r>
      <w:r w:rsidR="00084639" w:rsidRPr="00E176CC">
        <w:t xml:space="preserve">: </w:t>
      </w:r>
      <w:r w:rsidR="00DF1DDF" w:rsidRPr="00E176CC">
        <w:t xml:space="preserve">11/14 Alzheimer’s cases and one of the four non-Alzheimer’s cases with known </w:t>
      </w:r>
      <w:r w:rsidR="00DF1DDF" w:rsidRPr="00E176CC">
        <w:rPr>
          <w:i/>
          <w:iCs/>
        </w:rPr>
        <w:t>APOE</w:t>
      </w:r>
      <w:r w:rsidR="00DF1DDF" w:rsidRPr="00E176CC">
        <w:t xml:space="preserve"> genotypes were </w:t>
      </w:r>
      <w:r w:rsidR="00DF1DDF" w:rsidRPr="00E176CC">
        <w:rPr>
          <w:i/>
          <w:iCs/>
        </w:rPr>
        <w:t>APOE</w:t>
      </w:r>
      <w:r w:rsidR="00DF1DDF" w:rsidRPr="00E176CC">
        <w:t xml:space="preserve"> ε4 carriers.</w:t>
      </w:r>
    </w:p>
    <w:p w14:paraId="3DEBDE96" w14:textId="77777777" w:rsidR="00C742A1" w:rsidRPr="00E176CC" w:rsidRDefault="00C742A1" w:rsidP="008B5BC2">
      <w:pPr>
        <w:spacing w:line="360" w:lineRule="auto"/>
        <w:jc w:val="lowKashida"/>
      </w:pPr>
    </w:p>
    <w:p w14:paraId="1CC6FA2F" w14:textId="77777777" w:rsidR="004566BF" w:rsidRPr="00B827F4" w:rsidRDefault="00545363" w:rsidP="008B5BC2">
      <w:pPr>
        <w:spacing w:line="360" w:lineRule="auto"/>
        <w:jc w:val="lowKashida"/>
        <w:rPr>
          <w:b/>
          <w:bCs/>
          <w:sz w:val="26"/>
          <w:szCs w:val="26"/>
        </w:rPr>
      </w:pPr>
      <w:r w:rsidRPr="00E176CC">
        <w:rPr>
          <w:b/>
          <w:bCs/>
          <w:sz w:val="26"/>
          <w:szCs w:val="26"/>
        </w:rPr>
        <w:t>Neuropathological diagnoses</w:t>
      </w:r>
    </w:p>
    <w:p w14:paraId="1878A0D0" w14:textId="77777777" w:rsidR="00545363" w:rsidRPr="004379F2" w:rsidRDefault="00553D59" w:rsidP="00134A34">
      <w:pPr>
        <w:spacing w:line="360" w:lineRule="auto"/>
        <w:ind w:firstLine="284"/>
        <w:jc w:val="lowKashida"/>
      </w:pPr>
      <w:r w:rsidRPr="004379F2">
        <w:t>The neuropath</w:t>
      </w:r>
      <w:r w:rsidR="00176FB0" w:rsidRPr="004379F2">
        <w:t>ological analyses are shown in T</w:t>
      </w:r>
      <w:r w:rsidRPr="004379F2">
        <w:t xml:space="preserve">able 2.  </w:t>
      </w:r>
      <w:r w:rsidR="00783FB2" w:rsidRPr="004379F2">
        <w:t xml:space="preserve">Seventeen of the </w:t>
      </w:r>
      <w:r w:rsidR="004B0418" w:rsidRPr="004379F2">
        <w:t>2</w:t>
      </w:r>
      <w:r w:rsidR="00E83BCB" w:rsidRPr="004379F2">
        <w:t>2</w:t>
      </w:r>
      <w:r w:rsidR="004B0418" w:rsidRPr="004379F2">
        <w:t xml:space="preserve"> </w:t>
      </w:r>
      <w:r w:rsidR="00CD258C" w:rsidRPr="004379F2">
        <w:t>case</w:t>
      </w:r>
      <w:r w:rsidR="00E83BCB" w:rsidRPr="004379F2">
        <w:t>s</w:t>
      </w:r>
      <w:r w:rsidR="00CD258C" w:rsidRPr="004379F2">
        <w:t xml:space="preserve"> </w:t>
      </w:r>
      <w:r w:rsidR="009146D3" w:rsidRPr="004379F2">
        <w:t xml:space="preserve">(77%) </w:t>
      </w:r>
      <w:r w:rsidR="004B0418" w:rsidRPr="004379F2">
        <w:t>had a distribution of tangles and at least some residual Aβ pathology indicating the cause of dementia had been A</w:t>
      </w:r>
      <w:r w:rsidR="006C4345">
        <w:t>lzheimer’s disease</w:t>
      </w:r>
      <w:r w:rsidR="001C5473">
        <w:t xml:space="preserve"> (Table 2a)</w:t>
      </w:r>
      <w:r w:rsidR="00717622" w:rsidRPr="004379F2">
        <w:t>, of which</w:t>
      </w:r>
      <w:r w:rsidR="00B85BAA" w:rsidRPr="004379F2">
        <w:t xml:space="preserve"> 1</w:t>
      </w:r>
      <w:r w:rsidR="00F0496C" w:rsidRPr="004379F2">
        <w:t>6</w:t>
      </w:r>
      <w:r w:rsidR="00B85BAA" w:rsidRPr="004379F2">
        <w:t xml:space="preserve"> </w:t>
      </w:r>
      <w:r w:rsidR="005041F7" w:rsidRPr="004379F2">
        <w:t xml:space="preserve">were Braak </w:t>
      </w:r>
      <w:r w:rsidR="00084639">
        <w:t xml:space="preserve">tangle </w:t>
      </w:r>
      <w:r w:rsidR="005041F7" w:rsidRPr="004379F2">
        <w:t xml:space="preserve">stage V/VI </w:t>
      </w:r>
      <w:r w:rsidR="001C5473">
        <w:t xml:space="preserve">(B3) </w:t>
      </w:r>
      <w:r w:rsidR="005041F7" w:rsidRPr="004379F2">
        <w:t xml:space="preserve">and one case, a patient who had died just 4 months after the first </w:t>
      </w:r>
      <w:r w:rsidR="00880E6F" w:rsidRPr="004379F2">
        <w:t>immunisation</w:t>
      </w:r>
      <w:r w:rsidR="005041F7" w:rsidRPr="004379F2">
        <w:t xml:space="preserve">, was Braak stage </w:t>
      </w:r>
      <w:r w:rsidR="000A3EBD" w:rsidRPr="004379F2">
        <w:t>III/</w:t>
      </w:r>
      <w:r w:rsidR="005041F7" w:rsidRPr="004379F2">
        <w:t>IV</w:t>
      </w:r>
      <w:r w:rsidR="001C5473">
        <w:t xml:space="preserve"> (B2)</w:t>
      </w:r>
      <w:r w:rsidR="00A27C25" w:rsidRPr="004379F2">
        <w:t xml:space="preserve">.  </w:t>
      </w:r>
      <w:r w:rsidR="002327A3" w:rsidRPr="004379F2">
        <w:t xml:space="preserve">Of the 17 neuropathologically confirmed </w:t>
      </w:r>
      <w:r w:rsidR="00B30EBF" w:rsidRPr="004379F2">
        <w:t>A</w:t>
      </w:r>
      <w:r w:rsidR="00B30EBF">
        <w:t>lzheimer’s</w:t>
      </w:r>
      <w:r w:rsidR="002327A3" w:rsidRPr="004379F2">
        <w:t xml:space="preserve"> cases, 16 had received the active agent and one the placebo</w:t>
      </w:r>
      <w:r w:rsidR="00A27C25" w:rsidRPr="004379F2">
        <w:t xml:space="preserve">.  </w:t>
      </w:r>
      <w:r w:rsidR="002327A3" w:rsidRPr="004379F2">
        <w:t xml:space="preserve">Of the </w:t>
      </w:r>
      <w:r w:rsidR="008B4F0A" w:rsidRPr="004379F2">
        <w:t xml:space="preserve">five </w:t>
      </w:r>
      <w:r w:rsidR="002327A3" w:rsidRPr="004379F2">
        <w:t>non-A</w:t>
      </w:r>
      <w:r w:rsidR="00905A41" w:rsidRPr="004379F2">
        <w:t>lzheimer’s</w:t>
      </w:r>
      <w:r w:rsidR="002327A3" w:rsidRPr="004379F2">
        <w:t xml:space="preserve"> cases, </w:t>
      </w:r>
      <w:r w:rsidR="008B4F0A" w:rsidRPr="004379F2">
        <w:t>three</w:t>
      </w:r>
      <w:r w:rsidR="002327A3" w:rsidRPr="004379F2">
        <w:t xml:space="preserve"> had received the active agent and </w:t>
      </w:r>
      <w:r w:rsidR="008B4F0A" w:rsidRPr="004379F2">
        <w:t>two</w:t>
      </w:r>
      <w:r w:rsidR="002327A3" w:rsidRPr="004379F2">
        <w:t xml:space="preserve"> the placebo</w:t>
      </w:r>
      <w:r w:rsidR="00A27C25" w:rsidRPr="004379F2">
        <w:t>.</w:t>
      </w:r>
      <w:r w:rsidR="00134A34">
        <w:t xml:space="preserve">  </w:t>
      </w:r>
      <w:r w:rsidR="001C5473" w:rsidRPr="004379F2">
        <w:t xml:space="preserve">Five of the 22 participants (23%) </w:t>
      </w:r>
      <w:r w:rsidR="001C5473" w:rsidRPr="004379F2">
        <w:lastRenderedPageBreak/>
        <w:t>had non-Alzheimer’s causes for dementia: progressive supranuclear palsy (n=1), Lewy bod</w:t>
      </w:r>
      <w:r w:rsidR="001C5473">
        <w:t>y</w:t>
      </w:r>
      <w:r w:rsidR="001C5473" w:rsidRPr="004379F2">
        <w:t xml:space="preserve"> disease (n=1), vascular </w:t>
      </w:r>
      <w:r w:rsidR="001C5473">
        <w:t>brain</w:t>
      </w:r>
      <w:r w:rsidR="00DF1DDF">
        <w:t xml:space="preserve"> </w:t>
      </w:r>
      <w:r w:rsidR="001C5473">
        <w:t>injury</w:t>
      </w:r>
      <w:r w:rsidR="001C5473" w:rsidRPr="004379F2">
        <w:t xml:space="preserve"> (n=1) and frontotemporal lobar degeneration (FTLD-TDP43, n=2)</w:t>
      </w:r>
      <w:r w:rsidR="001C5473">
        <w:t xml:space="preserve"> (Table 2b)</w:t>
      </w:r>
      <w:r w:rsidR="001C5473" w:rsidRPr="004379F2">
        <w:t>.</w:t>
      </w:r>
    </w:p>
    <w:p w14:paraId="66BE06D4" w14:textId="77777777" w:rsidR="004B0418" w:rsidRPr="004379F2" w:rsidRDefault="004B0418" w:rsidP="008B5BC2">
      <w:pPr>
        <w:spacing w:line="360" w:lineRule="auto"/>
        <w:jc w:val="lowKashida"/>
      </w:pPr>
    </w:p>
    <w:p w14:paraId="2318E6DB" w14:textId="77777777" w:rsidR="00922A85" w:rsidRPr="00B827F4" w:rsidRDefault="00922A85" w:rsidP="008B5BC2">
      <w:pPr>
        <w:spacing w:line="360" w:lineRule="auto"/>
        <w:jc w:val="lowKashida"/>
        <w:rPr>
          <w:b/>
          <w:bCs/>
          <w:sz w:val="26"/>
          <w:szCs w:val="26"/>
        </w:rPr>
      </w:pPr>
      <w:r w:rsidRPr="00B827F4">
        <w:rPr>
          <w:b/>
          <w:bCs/>
          <w:sz w:val="26"/>
          <w:szCs w:val="26"/>
        </w:rPr>
        <w:t>Evidence of plaque clearance</w:t>
      </w:r>
    </w:p>
    <w:p w14:paraId="0D5D325C" w14:textId="77777777" w:rsidR="00922A85" w:rsidRPr="00E176CC" w:rsidRDefault="004851E4" w:rsidP="00C31800">
      <w:pPr>
        <w:spacing w:line="360" w:lineRule="auto"/>
        <w:ind w:firstLine="284"/>
        <w:jc w:val="lowKashida"/>
      </w:pPr>
      <w:r w:rsidRPr="004379F2">
        <w:rPr>
          <w:i/>
          <w:iCs/>
        </w:rPr>
        <w:t>Method 1</w:t>
      </w:r>
      <w:r w:rsidR="00A27C25" w:rsidRPr="004379F2">
        <w:rPr>
          <w:i/>
          <w:iCs/>
        </w:rPr>
        <w:t xml:space="preserve">.  </w:t>
      </w:r>
      <w:r w:rsidR="005E295B" w:rsidRPr="004379F2">
        <w:t>Aβ-</w:t>
      </w:r>
      <w:r w:rsidR="00922A85" w:rsidRPr="004379F2">
        <w:t>immuno</w:t>
      </w:r>
      <w:r w:rsidR="00E94C2A" w:rsidRPr="004379F2">
        <w:t>labelled</w:t>
      </w:r>
      <w:r w:rsidR="00922A85" w:rsidRPr="004379F2">
        <w:t xml:space="preserve"> sections from all cerebral cortical regions</w:t>
      </w:r>
      <w:r w:rsidR="00230CDA" w:rsidRPr="004379F2">
        <w:t xml:space="preserve"> sampled</w:t>
      </w:r>
      <w:r w:rsidR="00922A85" w:rsidRPr="004379F2">
        <w:t xml:space="preserve"> were assessed for </w:t>
      </w:r>
      <w:r w:rsidR="00230CDA" w:rsidRPr="004379F2">
        <w:t xml:space="preserve">the specific </w:t>
      </w:r>
      <w:r w:rsidR="006E2DC0" w:rsidRPr="004379F2">
        <w:t>histological features</w:t>
      </w:r>
      <w:r w:rsidR="00230CDA" w:rsidRPr="004379F2">
        <w:t xml:space="preserve"> </w:t>
      </w:r>
      <w:r w:rsidR="006F3531">
        <w:t xml:space="preserve">we </w:t>
      </w:r>
      <w:r w:rsidR="000B00B7" w:rsidRPr="004379F2">
        <w:t xml:space="preserve">previously </w:t>
      </w:r>
      <w:r w:rsidR="00922A85" w:rsidRPr="004379F2">
        <w:t>associated with immunisation-</w:t>
      </w:r>
      <w:r w:rsidR="00922A85" w:rsidRPr="00E176CC">
        <w:t>mediated plaque remov</w:t>
      </w:r>
      <w:r w:rsidR="00230CDA" w:rsidRPr="00E176CC">
        <w:t>al</w:t>
      </w:r>
      <w:r w:rsidR="00922A85" w:rsidRPr="00E176CC">
        <w:t xml:space="preserve"> </w:t>
      </w:r>
      <w:r w:rsidR="00F45A2D" w:rsidRPr="00E176CC">
        <w:t xml:space="preserve">in Alzheimer’s disease </w:t>
      </w:r>
      <w:r w:rsidR="00922A85" w:rsidRPr="00E176CC">
        <w:t>(</w:t>
      </w:r>
      <w:r w:rsidR="00176FB0" w:rsidRPr="00E176CC">
        <w:t>T</w:t>
      </w:r>
      <w:r w:rsidR="001953D3" w:rsidRPr="00E176CC">
        <w:t xml:space="preserve">able </w:t>
      </w:r>
      <w:r w:rsidR="00553D59" w:rsidRPr="00E176CC">
        <w:t>2</w:t>
      </w:r>
      <w:r w:rsidR="00C25AB9" w:rsidRPr="00E176CC">
        <w:t>)</w:t>
      </w:r>
      <w:r w:rsidR="00905A41" w:rsidRPr="00E176CC">
        <w:t xml:space="preserve"> </w:t>
      </w:r>
      <w:r w:rsidR="00E76130" w:rsidRPr="00E176CC">
        <w:fldChar w:fldCharType="begin">
          <w:fldData xml:space="preserve">PEVuZE5vdGU+PENpdGU+PEF1dGhvcj5OaWNvbGw8L0F1dGhvcj48WWVhcj4yMDA2PC9ZZWFyPjxS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</w:fldData>
        </w:fldChar>
      </w:r>
      <w:r w:rsidR="00C31800" w:rsidRPr="00E176CC">
        <w:instrText xml:space="preserve"> ADDIN EN.CITE </w:instrText>
      </w:r>
      <w:r w:rsidR="00C31800" w:rsidRPr="00E176CC">
        <w:fldChar w:fldCharType="begin">
          <w:fldData xml:space="preserve">PEVuZE5vdGU+PENpdGU+PEF1dGhvcj5OaWNvbGw8L0F1dGhvcj48WWVhcj4yMDA2PC9ZZWFyPjxS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</w:fldData>
        </w:fldChar>
      </w:r>
      <w:r w:rsidR="00C31800" w:rsidRPr="00E176CC">
        <w:instrText xml:space="preserve"> ADDIN EN.CITE.DATA </w:instrText>
      </w:r>
      <w:r w:rsidR="00C31800" w:rsidRPr="00E176CC">
        <w:fldChar w:fldCharType="end"/>
      </w:r>
      <w:r w:rsidR="00E76130" w:rsidRPr="00E176CC">
        <w:fldChar w:fldCharType="separate"/>
      </w:r>
      <w:r w:rsidR="00C31800" w:rsidRPr="00E176CC">
        <w:rPr>
          <w:noProof/>
        </w:rPr>
        <w:t>(Nicoll</w:t>
      </w:r>
      <w:r w:rsidR="00C31800" w:rsidRPr="00E176CC">
        <w:rPr>
          <w:i/>
          <w:noProof/>
        </w:rPr>
        <w:t xml:space="preserve"> et al.</w:t>
      </w:r>
      <w:r w:rsidR="00C31800" w:rsidRPr="00E176CC">
        <w:rPr>
          <w:noProof/>
        </w:rPr>
        <w:t>, 2006b; Holmes</w:t>
      </w:r>
      <w:r w:rsidR="00C31800" w:rsidRPr="00E176CC">
        <w:rPr>
          <w:i/>
          <w:noProof/>
        </w:rPr>
        <w:t xml:space="preserve"> et al.</w:t>
      </w:r>
      <w:r w:rsidR="00C31800" w:rsidRPr="00E176CC">
        <w:rPr>
          <w:noProof/>
        </w:rPr>
        <w:t>, 2008)</w:t>
      </w:r>
      <w:r w:rsidR="00E76130" w:rsidRPr="00E176CC">
        <w:fldChar w:fldCharType="end"/>
      </w:r>
      <w:r w:rsidR="00A27C25" w:rsidRPr="00E176CC">
        <w:t xml:space="preserve">.  </w:t>
      </w:r>
      <w:r w:rsidR="00F45A2D" w:rsidRPr="00E176CC">
        <w:t xml:space="preserve">These morphological markers of plaque clearance, </w:t>
      </w:r>
      <w:r w:rsidR="006F3531" w:rsidRPr="00E176CC">
        <w:t xml:space="preserve">also </w:t>
      </w:r>
      <w:r w:rsidR="00F45A2D" w:rsidRPr="00E176CC">
        <w:t xml:space="preserve">validated by their occurrence in PDAPP transgenic mice immunised with AN1792 </w:t>
      </w:r>
      <w:r w:rsidR="00C31800" w:rsidRPr="00E176CC">
        <w:fldChar w:fldCharType="begin">
          <w:fldData xml:space="preserve">PEVuZE5vdGU+PENpdGU+PEF1dGhvcj5TY2hlbms8L0F1dGhvcj48WWVhcj4xOTk5PC9ZZWFyPjxS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</w:fldData>
        </w:fldChar>
      </w:r>
      <w:r w:rsidR="00C31800" w:rsidRPr="00E176CC">
        <w:instrText xml:space="preserve"> ADDIN EN.CITE </w:instrText>
      </w:r>
      <w:r w:rsidR="00C31800" w:rsidRPr="00E176CC">
        <w:fldChar w:fldCharType="begin">
          <w:fldData xml:space="preserve">PEVuZE5vdGU+PENpdGU+PEF1dGhvcj5TY2hlbms8L0F1dGhvcj48WWVhcj4xOTk5PC9ZZWFyPjxS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</w:fldData>
        </w:fldChar>
      </w:r>
      <w:r w:rsidR="00C31800" w:rsidRPr="00E176CC">
        <w:instrText xml:space="preserve"> ADDIN EN.CITE.DATA </w:instrText>
      </w:r>
      <w:r w:rsidR="00C31800" w:rsidRPr="00E176CC">
        <w:fldChar w:fldCharType="end"/>
      </w:r>
      <w:r w:rsidR="00C31800" w:rsidRPr="00E176CC">
        <w:fldChar w:fldCharType="separate"/>
      </w:r>
      <w:r w:rsidR="00C31800" w:rsidRPr="00E176CC">
        <w:rPr>
          <w:noProof/>
        </w:rPr>
        <w:t>(Schenk</w:t>
      </w:r>
      <w:r w:rsidR="00C31800" w:rsidRPr="00E176CC">
        <w:rPr>
          <w:i/>
          <w:noProof/>
        </w:rPr>
        <w:t xml:space="preserve"> et al.</w:t>
      </w:r>
      <w:r w:rsidR="00C31800" w:rsidRPr="00E176CC">
        <w:rPr>
          <w:noProof/>
        </w:rPr>
        <w:t>, 1999; Schroeter</w:t>
      </w:r>
      <w:r w:rsidR="00C31800" w:rsidRPr="00E176CC">
        <w:rPr>
          <w:i/>
          <w:noProof/>
        </w:rPr>
        <w:t xml:space="preserve"> et al.</w:t>
      </w:r>
      <w:r w:rsidR="00C31800" w:rsidRPr="00E176CC">
        <w:rPr>
          <w:noProof/>
        </w:rPr>
        <w:t>, 2008)</w:t>
      </w:r>
      <w:r w:rsidR="00C31800" w:rsidRPr="00E176CC">
        <w:fldChar w:fldCharType="end"/>
      </w:r>
      <w:r w:rsidR="009D4095" w:rsidRPr="00E176CC">
        <w:t>,</w:t>
      </w:r>
      <w:r w:rsidR="00F45A2D" w:rsidRPr="00E176CC">
        <w:t xml:space="preserve"> include </w:t>
      </w:r>
      <w:r w:rsidR="009D4095" w:rsidRPr="00E176CC">
        <w:t>plaque-free areas</w:t>
      </w:r>
      <w:r w:rsidR="008D3986" w:rsidRPr="00E176CC">
        <w:t>, sometimes</w:t>
      </w:r>
      <w:r w:rsidR="009D4095" w:rsidRPr="00E176CC">
        <w:t xml:space="preserve"> with </w:t>
      </w:r>
      <w:r w:rsidR="00F45A2D" w:rsidRPr="00E176CC">
        <w:t xml:space="preserve">residual plaque cores, </w:t>
      </w:r>
      <w:r w:rsidR="009D4095" w:rsidRPr="00E176CC">
        <w:t xml:space="preserve">a </w:t>
      </w:r>
      <w:r w:rsidR="00F45A2D" w:rsidRPr="00E176CC">
        <w:t>moth-eaten appearance of remaining plaques, phagocytosed Aβ within microglia, and marked cerebral arteriolar and capillary amyloid angiopathy</w:t>
      </w:r>
      <w:r w:rsidR="00C31800" w:rsidRPr="00E176CC">
        <w:t xml:space="preserve"> </w:t>
      </w:r>
      <w:r w:rsidR="00C31800" w:rsidRPr="00E176CC">
        <w:fldChar w:fldCharType="begin">
          <w:fldData xml:space="preserve">PEVuZE5vdGU+PENpdGU+PEF1dGhvcj5OaWNvbGw8L0F1dGhvcj48WWVhcj4yMDA2PC9ZZWFyPjxS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==
</w:fldData>
        </w:fldChar>
      </w:r>
      <w:r w:rsidR="00C31800" w:rsidRPr="00E176CC">
        <w:instrText xml:space="preserve"> ADDIN EN.CITE </w:instrText>
      </w:r>
      <w:r w:rsidR="00C31800" w:rsidRPr="00E176CC">
        <w:fldChar w:fldCharType="begin">
          <w:fldData xml:space="preserve">PEVuZE5vdGU+PENpdGU+PEF1dGhvcj5OaWNvbGw8L0F1dGhvcj48WWVhcj4yMDA2PC9ZZWFyPjxS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==
</w:fldData>
        </w:fldChar>
      </w:r>
      <w:r w:rsidR="00C31800" w:rsidRPr="00E176CC">
        <w:instrText xml:space="preserve"> ADDIN EN.CITE.DATA </w:instrText>
      </w:r>
      <w:r w:rsidR="00C31800" w:rsidRPr="00E176CC">
        <w:fldChar w:fldCharType="end"/>
      </w:r>
      <w:r w:rsidR="00C31800" w:rsidRPr="00E176CC">
        <w:fldChar w:fldCharType="separate"/>
      </w:r>
      <w:r w:rsidR="00C31800" w:rsidRPr="00E176CC">
        <w:rPr>
          <w:noProof/>
        </w:rPr>
        <w:t>(Nicoll</w:t>
      </w:r>
      <w:r w:rsidR="00C31800" w:rsidRPr="00E176CC">
        <w:rPr>
          <w:i/>
          <w:noProof/>
        </w:rPr>
        <w:t xml:space="preserve"> et al.</w:t>
      </w:r>
      <w:r w:rsidR="00C31800" w:rsidRPr="00E176CC">
        <w:rPr>
          <w:noProof/>
        </w:rPr>
        <w:t>, 2006a)</w:t>
      </w:r>
      <w:r w:rsidR="00C31800" w:rsidRPr="00E176CC">
        <w:fldChar w:fldCharType="end"/>
      </w:r>
      <w:r w:rsidR="009D4095" w:rsidRPr="00E176CC">
        <w:t>, and are illustrated in Figure 1</w:t>
      </w:r>
      <w:r w:rsidR="00F45A2D" w:rsidRPr="00E176CC">
        <w:t xml:space="preserve">.  </w:t>
      </w:r>
      <w:r w:rsidR="00922A85" w:rsidRPr="00E176CC">
        <w:t>As expected, the single placebo case with neuropathologically confirmed A</w:t>
      </w:r>
      <w:r w:rsidR="00905A41" w:rsidRPr="00E176CC">
        <w:t>lzheimer’ disease</w:t>
      </w:r>
      <w:r w:rsidR="00922A85" w:rsidRPr="00E176CC">
        <w:t xml:space="preserve"> </w:t>
      </w:r>
      <w:r w:rsidR="001953D3" w:rsidRPr="00E176CC">
        <w:t xml:space="preserve">(case 15) </w:t>
      </w:r>
      <w:r w:rsidR="00922A85" w:rsidRPr="00E176CC">
        <w:t>had no evidence of plaque removal</w:t>
      </w:r>
      <w:r w:rsidR="00A27C25" w:rsidRPr="00E176CC">
        <w:t xml:space="preserve">.  </w:t>
      </w:r>
      <w:r w:rsidR="00922A85" w:rsidRPr="00E176CC">
        <w:t>In contrast, 14/16 (88%) of the neuropathologically confirmed A</w:t>
      </w:r>
      <w:r w:rsidR="00905A41" w:rsidRPr="00E176CC">
        <w:t>lzheimer’s</w:t>
      </w:r>
      <w:r w:rsidR="00922A85" w:rsidRPr="00E176CC">
        <w:t xml:space="preserve"> </w:t>
      </w:r>
      <w:r w:rsidR="005E295B" w:rsidRPr="00E176CC">
        <w:t xml:space="preserve">patients </w:t>
      </w:r>
      <w:r w:rsidR="00922A85" w:rsidRPr="00E176CC">
        <w:t>who had received the active vaccine had evidence of plaque removal</w:t>
      </w:r>
      <w:r w:rsidR="00084639" w:rsidRPr="00E176CC">
        <w:t xml:space="preserve">: </w:t>
      </w:r>
      <w:r w:rsidR="00B805E7" w:rsidRPr="00E176CC">
        <w:t>five</w:t>
      </w:r>
      <w:r w:rsidR="00922A85" w:rsidRPr="00E176CC">
        <w:t xml:space="preserve"> had nearly complete plaque removal</w:t>
      </w:r>
      <w:r w:rsidR="00DD6F6D" w:rsidRPr="00E176CC">
        <w:t xml:space="preserve"> with only scattered small patches </w:t>
      </w:r>
      <w:r w:rsidR="00C66184" w:rsidRPr="00E176CC">
        <w:t xml:space="preserve">containing </w:t>
      </w:r>
      <w:r w:rsidR="00DD6F6D" w:rsidRPr="00E176CC">
        <w:t>residual plaques</w:t>
      </w:r>
      <w:r w:rsidR="00230CDA" w:rsidRPr="00E176CC">
        <w:t>,</w:t>
      </w:r>
      <w:r w:rsidR="00922A85" w:rsidRPr="00E176CC">
        <w:t xml:space="preserve"> </w:t>
      </w:r>
      <w:r w:rsidR="00B805E7" w:rsidRPr="00E176CC">
        <w:t>four</w:t>
      </w:r>
      <w:r w:rsidR="00985D9D" w:rsidRPr="00E176CC">
        <w:t xml:space="preserve"> had intermediate plaque removal (i.e</w:t>
      </w:r>
      <w:r w:rsidR="00E26920" w:rsidRPr="00E176CC">
        <w:t xml:space="preserve">. </w:t>
      </w:r>
      <w:r w:rsidR="00985D9D" w:rsidRPr="00E176CC">
        <w:t>multiple and/or extensive plaque-free foci</w:t>
      </w:r>
      <w:r w:rsidR="00A768C9" w:rsidRPr="00E176CC">
        <w:t xml:space="preserve"> each</w:t>
      </w:r>
      <w:r w:rsidR="007C3D4F" w:rsidRPr="00E176CC">
        <w:t xml:space="preserve"> involving a &gt;1 cm length of cortical ribbon</w:t>
      </w:r>
      <w:r w:rsidR="00985D9D" w:rsidRPr="00E176CC">
        <w:t xml:space="preserve">), </w:t>
      </w:r>
      <w:r w:rsidR="00B805E7" w:rsidRPr="00E176CC">
        <w:t>five</w:t>
      </w:r>
      <w:r w:rsidR="00985D9D" w:rsidRPr="00E176CC">
        <w:t xml:space="preserve"> had very limited plaque removal (i.e</w:t>
      </w:r>
      <w:r w:rsidR="00E26920" w:rsidRPr="00E176CC">
        <w:t xml:space="preserve">. </w:t>
      </w:r>
      <w:r w:rsidR="00985D9D" w:rsidRPr="00E176CC">
        <w:t>single and/or small plaque-free foci</w:t>
      </w:r>
      <w:r w:rsidR="00DF668D" w:rsidRPr="00E176CC">
        <w:t xml:space="preserve"> each involving </w:t>
      </w:r>
      <w:r w:rsidR="007C3D4F" w:rsidRPr="00E176CC">
        <w:t>a &lt;1 cm length of cortical ribbon</w:t>
      </w:r>
      <w:r w:rsidR="00985D9D" w:rsidRPr="00E176CC">
        <w:t>)</w:t>
      </w:r>
      <w:r w:rsidR="00922A85" w:rsidRPr="00E176CC">
        <w:t xml:space="preserve">, whereas </w:t>
      </w:r>
      <w:r w:rsidR="000A3EBD" w:rsidRPr="00E176CC">
        <w:t xml:space="preserve">only </w:t>
      </w:r>
      <w:r w:rsidR="00B805E7" w:rsidRPr="00E176CC">
        <w:t>two</w:t>
      </w:r>
      <w:r w:rsidR="00922A85" w:rsidRPr="00E176CC">
        <w:t xml:space="preserve"> had no evidence of plaque removal.</w:t>
      </w:r>
    </w:p>
    <w:p w14:paraId="4B619BE2" w14:textId="77777777" w:rsidR="00774327" w:rsidRPr="00E176CC" w:rsidRDefault="004851E4" w:rsidP="00CF3FD5">
      <w:pPr>
        <w:spacing w:line="360" w:lineRule="auto"/>
        <w:ind w:firstLine="284"/>
        <w:jc w:val="lowKashida"/>
      </w:pPr>
      <w:r w:rsidRPr="00E176CC">
        <w:rPr>
          <w:i/>
          <w:iCs/>
        </w:rPr>
        <w:t>Method 2</w:t>
      </w:r>
      <w:r w:rsidR="00A27C25" w:rsidRPr="00E176CC">
        <w:rPr>
          <w:i/>
          <w:iCs/>
        </w:rPr>
        <w:t xml:space="preserve">.  </w:t>
      </w:r>
      <w:r w:rsidR="001E25CD" w:rsidRPr="00E176CC">
        <w:t xml:space="preserve">Quantification </w:t>
      </w:r>
      <w:r w:rsidR="00F738CB" w:rsidRPr="00E176CC">
        <w:t xml:space="preserve">of </w:t>
      </w:r>
      <w:r w:rsidR="00774327" w:rsidRPr="00E176CC">
        <w:t xml:space="preserve">Aβ </w:t>
      </w:r>
      <w:r w:rsidR="00CD345E" w:rsidRPr="00E176CC">
        <w:t>plaque</w:t>
      </w:r>
      <w:r w:rsidR="00F738CB" w:rsidRPr="00E176CC">
        <w:t>s</w:t>
      </w:r>
      <w:r w:rsidR="00CD345E" w:rsidRPr="00E176CC">
        <w:t xml:space="preserve"> </w:t>
      </w:r>
      <w:r w:rsidR="00774327" w:rsidRPr="00E176CC">
        <w:t xml:space="preserve">in </w:t>
      </w:r>
      <w:r w:rsidR="00971B24" w:rsidRPr="00E176CC">
        <w:t xml:space="preserve">coronal </w:t>
      </w:r>
      <w:r w:rsidR="001E25CD" w:rsidRPr="00E176CC">
        <w:t xml:space="preserve">hemisphere </w:t>
      </w:r>
      <w:r w:rsidR="006E2DC0" w:rsidRPr="00E176CC">
        <w:t>sections (</w:t>
      </w:r>
      <w:r w:rsidR="00176FB0" w:rsidRPr="00E176CC">
        <w:t>Figure</w:t>
      </w:r>
      <w:r w:rsidR="006E2DC0" w:rsidRPr="00E176CC">
        <w:t xml:space="preserve"> </w:t>
      </w:r>
      <w:r w:rsidR="008D5E72" w:rsidRPr="00E176CC">
        <w:t>2</w:t>
      </w:r>
      <w:r w:rsidR="006E2DC0" w:rsidRPr="00E176CC">
        <w:t>) show</w:t>
      </w:r>
      <w:r w:rsidR="001E25CD" w:rsidRPr="00E176CC">
        <w:t>ed</w:t>
      </w:r>
      <w:r w:rsidR="00CE4BCE" w:rsidRPr="00E176CC">
        <w:t xml:space="preserve"> that</w:t>
      </w:r>
      <w:r w:rsidR="00BE4B3E" w:rsidRPr="00E176CC">
        <w:t>, in contrast to the single Alzheimer’s placebo case (Figure 2A),</w:t>
      </w:r>
      <w:r w:rsidR="00CE4BCE" w:rsidRPr="00E176CC">
        <w:t xml:space="preserve"> </w:t>
      </w:r>
      <w:r w:rsidR="009B37F6" w:rsidRPr="00E176CC">
        <w:t xml:space="preserve">the </w:t>
      </w:r>
      <w:r w:rsidR="000C3EB7" w:rsidRPr="00E176CC">
        <w:t>five</w:t>
      </w:r>
      <w:r w:rsidR="009B37F6" w:rsidRPr="00E176CC">
        <w:t xml:space="preserve"> cases </w:t>
      </w:r>
      <w:r w:rsidR="00CF0881" w:rsidRPr="00E176CC">
        <w:t xml:space="preserve">assessed by method 1 as having </w:t>
      </w:r>
      <w:r w:rsidR="00AF402A" w:rsidRPr="00E176CC">
        <w:t xml:space="preserve">nearly complete removal of </w:t>
      </w:r>
      <w:r w:rsidR="000A405B" w:rsidRPr="00E176CC">
        <w:t>plaques</w:t>
      </w:r>
      <w:r w:rsidR="006E2DC0" w:rsidRPr="00E176CC">
        <w:t xml:space="preserve"> all </w:t>
      </w:r>
      <w:r w:rsidR="001E25CD" w:rsidRPr="00E176CC">
        <w:t xml:space="preserve">had </w:t>
      </w:r>
      <w:r w:rsidR="00CD345E" w:rsidRPr="00E176CC">
        <w:t xml:space="preserve">&gt;75% </w:t>
      </w:r>
      <w:r w:rsidR="00F738CB" w:rsidRPr="00E176CC">
        <w:t xml:space="preserve">of the cortex scoring </w:t>
      </w:r>
      <w:r w:rsidR="00971B24" w:rsidRPr="00E176CC">
        <w:t xml:space="preserve">in the </w:t>
      </w:r>
      <w:r w:rsidR="00AF402A" w:rsidRPr="00E176CC">
        <w:t>non</w:t>
      </w:r>
      <w:r w:rsidR="00AB0BFB" w:rsidRPr="00E176CC">
        <w:t>e</w:t>
      </w:r>
      <w:r w:rsidR="00AF402A" w:rsidRPr="00E176CC">
        <w:t xml:space="preserve">/sparse </w:t>
      </w:r>
      <w:r w:rsidR="00ED4AFB" w:rsidRPr="00E176CC">
        <w:t xml:space="preserve">plaque </w:t>
      </w:r>
      <w:r w:rsidR="00AF402A" w:rsidRPr="00E176CC">
        <w:t>category</w:t>
      </w:r>
      <w:r w:rsidR="000A3EBD" w:rsidRPr="00E176CC">
        <w:t xml:space="preserve"> (</w:t>
      </w:r>
      <w:r w:rsidR="00176FB0" w:rsidRPr="00E176CC">
        <w:t xml:space="preserve">Figure </w:t>
      </w:r>
      <w:r w:rsidR="0031653B" w:rsidRPr="00E176CC">
        <w:t>2B</w:t>
      </w:r>
      <w:r w:rsidR="000A3EBD" w:rsidRPr="00E176CC">
        <w:t>)</w:t>
      </w:r>
      <w:r w:rsidR="00A27C25" w:rsidRPr="00E176CC">
        <w:t xml:space="preserve">.  </w:t>
      </w:r>
      <w:r w:rsidR="00CC4A0A" w:rsidRPr="00E176CC">
        <w:t>In contrast,</w:t>
      </w:r>
      <w:r w:rsidR="00C31800" w:rsidRPr="00E176CC">
        <w:t xml:space="preserve"> </w:t>
      </w:r>
      <w:r w:rsidR="00BE4B3E" w:rsidRPr="00E176CC">
        <w:t xml:space="preserve">the </w:t>
      </w:r>
      <w:r w:rsidR="006E2DC0" w:rsidRPr="00E176CC">
        <w:t>two</w:t>
      </w:r>
      <w:r w:rsidR="00F4519B" w:rsidRPr="00E176CC">
        <w:t xml:space="preserve"> immunised </w:t>
      </w:r>
      <w:r w:rsidR="00176FB0" w:rsidRPr="00E176CC">
        <w:t>Alzheimer’s</w:t>
      </w:r>
      <w:r w:rsidR="000A405B" w:rsidRPr="00E176CC">
        <w:t xml:space="preserve"> cases with no histological features of plaque removal </w:t>
      </w:r>
      <w:r w:rsidR="000A3EBD" w:rsidRPr="00E176CC">
        <w:t>(</w:t>
      </w:r>
      <w:r w:rsidR="00176FB0" w:rsidRPr="00E176CC">
        <w:t xml:space="preserve">Figure </w:t>
      </w:r>
      <w:r w:rsidR="0031653B" w:rsidRPr="00E176CC">
        <w:t>2</w:t>
      </w:r>
      <w:r w:rsidR="00176FB0" w:rsidRPr="00E176CC">
        <w:t>E</w:t>
      </w:r>
      <w:r w:rsidR="000A3EBD" w:rsidRPr="00E176CC">
        <w:t xml:space="preserve">) </w:t>
      </w:r>
      <w:r w:rsidR="009C6159" w:rsidRPr="00E176CC">
        <w:t>had</w:t>
      </w:r>
      <w:r w:rsidR="000A405B" w:rsidRPr="00E176CC">
        <w:t xml:space="preserve"> </w:t>
      </w:r>
      <w:r w:rsidR="00F738CB" w:rsidRPr="00E176CC">
        <w:t xml:space="preserve">&gt;85% of the cortex </w:t>
      </w:r>
      <w:r w:rsidR="00C66184" w:rsidRPr="00E176CC">
        <w:t>contain</w:t>
      </w:r>
      <w:r w:rsidR="009C6159" w:rsidRPr="00E176CC">
        <w:t>ing</w:t>
      </w:r>
      <w:r w:rsidR="00F738CB" w:rsidRPr="00E176CC">
        <w:t xml:space="preserve"> </w:t>
      </w:r>
      <w:r w:rsidR="000A405B" w:rsidRPr="00E176CC">
        <w:t>moderate/frequent</w:t>
      </w:r>
      <w:r w:rsidR="00F738CB" w:rsidRPr="00E176CC">
        <w:t xml:space="preserve"> plaques</w:t>
      </w:r>
      <w:r w:rsidR="00A27C25" w:rsidRPr="00E176CC">
        <w:t xml:space="preserve">.  </w:t>
      </w:r>
      <w:r w:rsidR="00750B48" w:rsidRPr="00E176CC">
        <w:t>As expected, the pl</w:t>
      </w:r>
      <w:r w:rsidR="00ED4AFB" w:rsidRPr="00E176CC">
        <w:t>aque scores for the cases with neuropathologically diagnosed causes of</w:t>
      </w:r>
      <w:r w:rsidR="00750B48" w:rsidRPr="00E176CC">
        <w:t xml:space="preserve"> dementia other than A</w:t>
      </w:r>
      <w:r w:rsidR="00176FB0" w:rsidRPr="00E176CC">
        <w:t>lzheimer’s disease</w:t>
      </w:r>
      <w:r w:rsidR="00750B48" w:rsidRPr="00E176CC">
        <w:t xml:space="preserve"> </w:t>
      </w:r>
      <w:r w:rsidR="00084639" w:rsidRPr="00E176CC">
        <w:t xml:space="preserve">were </w:t>
      </w:r>
      <w:r w:rsidR="002A555C" w:rsidRPr="00E176CC">
        <w:t>predominantly</w:t>
      </w:r>
      <w:r w:rsidR="00750B48" w:rsidRPr="00E176CC">
        <w:t xml:space="preserve"> none/sparse</w:t>
      </w:r>
      <w:r w:rsidR="000A3EBD" w:rsidRPr="00E176CC">
        <w:t xml:space="preserve"> (</w:t>
      </w:r>
      <w:r w:rsidR="00176FB0" w:rsidRPr="00E176CC">
        <w:t>Figure 1F)</w:t>
      </w:r>
      <w:r w:rsidR="00750B48" w:rsidRPr="00E176CC">
        <w:t>.</w:t>
      </w:r>
      <w:r w:rsidR="006F3531" w:rsidRPr="00E176CC">
        <w:t xml:space="preserve"> </w:t>
      </w:r>
    </w:p>
    <w:p w14:paraId="7AA60A3C" w14:textId="77777777" w:rsidR="00DA54AF" w:rsidRPr="004379F2" w:rsidRDefault="00A768C9" w:rsidP="003A1FEA">
      <w:pPr>
        <w:spacing w:line="360" w:lineRule="auto"/>
        <w:ind w:firstLine="284"/>
        <w:jc w:val="lowKashida"/>
      </w:pPr>
      <w:r w:rsidRPr="00E176CC">
        <w:lastRenderedPageBreak/>
        <w:t>Among the immunised Alzheimer’s cases, n</w:t>
      </w:r>
      <w:r w:rsidR="00966EC6" w:rsidRPr="00E176CC">
        <w:t>o difference</w:t>
      </w:r>
      <w:r w:rsidR="001C1F55" w:rsidRPr="00E176CC">
        <w:t>s</w:t>
      </w:r>
      <w:r w:rsidR="00966EC6" w:rsidRPr="00E176CC">
        <w:t xml:space="preserve"> w</w:t>
      </w:r>
      <w:r w:rsidR="001C1F55" w:rsidRPr="00E176CC">
        <w:t>ere</w:t>
      </w:r>
      <w:r w:rsidR="00966EC6" w:rsidRPr="00E176CC">
        <w:t xml:space="preserve"> observed for the A</w:t>
      </w:r>
      <w:r w:rsidR="00966EC6" w:rsidRPr="00E176CC">
        <w:rPr>
          <w:rFonts w:ascii="Symbol" w:hAnsi="Symbol"/>
        </w:rPr>
        <w:t></w:t>
      </w:r>
      <w:r w:rsidR="00966EC6" w:rsidRPr="00E176CC">
        <w:t xml:space="preserve"> plaque score</w:t>
      </w:r>
      <w:r w:rsidR="001C1F55" w:rsidRPr="00E176CC">
        <w:t>s</w:t>
      </w:r>
      <w:r w:rsidR="00966EC6" w:rsidRPr="00E176CC">
        <w:t xml:space="preserve"> between the cerebrovascular</w:t>
      </w:r>
      <w:r w:rsidR="00F74F2C" w:rsidRPr="00E176CC">
        <w:t xml:space="preserve"> territories </w:t>
      </w:r>
      <w:r w:rsidR="00966EC6" w:rsidRPr="00E176CC">
        <w:t>(</w:t>
      </w:r>
      <w:r w:rsidR="003A1FEA" w:rsidRPr="00E176CC">
        <w:t xml:space="preserve">mean- </w:t>
      </w:r>
      <w:r w:rsidR="00966EC6" w:rsidRPr="00E176CC">
        <w:t>anterior</w:t>
      </w:r>
      <w:r w:rsidRPr="00E176CC">
        <w:t xml:space="preserve"> 1.5</w:t>
      </w:r>
      <w:r w:rsidR="006F3531" w:rsidRPr="00E176CC">
        <w:t>9</w:t>
      </w:r>
      <w:r w:rsidRPr="00E176CC">
        <w:t>;</w:t>
      </w:r>
      <w:r w:rsidR="00966EC6" w:rsidRPr="00E176CC">
        <w:t xml:space="preserve"> middle</w:t>
      </w:r>
      <w:r w:rsidRPr="00E176CC">
        <w:t xml:space="preserve"> 1.33;</w:t>
      </w:r>
      <w:r w:rsidR="00966EC6" w:rsidRPr="00E176CC">
        <w:t xml:space="preserve"> posterior</w:t>
      </w:r>
      <w:r w:rsidRPr="00E176CC">
        <w:t xml:space="preserve"> 1.</w:t>
      </w:r>
      <w:r w:rsidR="003A1FEA" w:rsidRPr="00E176CC">
        <w:t>1</w:t>
      </w:r>
      <w:r w:rsidR="006F3531" w:rsidRPr="00E176CC">
        <w:t>6</w:t>
      </w:r>
      <w:r w:rsidR="00966EC6" w:rsidRPr="00E176CC">
        <w:t xml:space="preserve"> cerebral arter</w:t>
      </w:r>
      <w:r w:rsidR="00DD2EF4" w:rsidRPr="00E176CC">
        <w:t>y territor</w:t>
      </w:r>
      <w:r w:rsidR="00966EC6" w:rsidRPr="00E176CC">
        <w:t xml:space="preserve">ies; </w:t>
      </w:r>
      <w:r w:rsidR="00966EC6" w:rsidRPr="00E176CC">
        <w:rPr>
          <w:i/>
          <w:iCs/>
        </w:rPr>
        <w:t>p</w:t>
      </w:r>
      <w:r w:rsidR="00966EC6" w:rsidRPr="00E176CC">
        <w:t xml:space="preserve">=0.485) </w:t>
      </w:r>
      <w:r w:rsidR="001C1F55" w:rsidRPr="00E176CC">
        <w:t>or between</w:t>
      </w:r>
      <w:r w:rsidR="00966EC6" w:rsidRPr="00E176CC">
        <w:t xml:space="preserve"> the watershed </w:t>
      </w:r>
      <w:r w:rsidR="00F74F2C" w:rsidRPr="00E176CC">
        <w:t>compared to the</w:t>
      </w:r>
      <w:r w:rsidR="00966EC6" w:rsidRPr="00E176CC">
        <w:t xml:space="preserve"> non-watershed </w:t>
      </w:r>
      <w:r w:rsidR="00F74F2C" w:rsidRPr="00E176CC">
        <w:t>areas</w:t>
      </w:r>
      <w:r w:rsidR="00966EC6" w:rsidRPr="00E176CC">
        <w:t xml:space="preserve"> (</w:t>
      </w:r>
      <w:r w:rsidR="003D2360" w:rsidRPr="00E176CC">
        <w:t>mean watershed 1.3</w:t>
      </w:r>
      <w:r w:rsidR="006F3531" w:rsidRPr="00E176CC">
        <w:t>7</w:t>
      </w:r>
      <w:r w:rsidR="003D2360" w:rsidRPr="00E176CC">
        <w:t xml:space="preserve"> </w:t>
      </w:r>
      <w:r w:rsidR="003D2360" w:rsidRPr="00E176CC">
        <w:rPr>
          <w:i/>
          <w:iCs/>
        </w:rPr>
        <w:t>vs</w:t>
      </w:r>
      <w:r w:rsidR="003D2360" w:rsidRPr="00E176CC">
        <w:t>. non-watershed 1.4</w:t>
      </w:r>
      <w:r w:rsidR="006F3531" w:rsidRPr="00E176CC">
        <w:t>6</w:t>
      </w:r>
      <w:r w:rsidR="003D2360" w:rsidRPr="00E176CC">
        <w:t xml:space="preserve">; </w:t>
      </w:r>
      <w:r w:rsidR="00966EC6" w:rsidRPr="00E176CC">
        <w:rPr>
          <w:i/>
          <w:iCs/>
        </w:rPr>
        <w:t>p</w:t>
      </w:r>
      <w:r w:rsidR="00966EC6" w:rsidRPr="00E176CC">
        <w:t>=0.793)</w:t>
      </w:r>
      <w:r w:rsidR="00037F52" w:rsidRPr="00E176CC">
        <w:t>.</w:t>
      </w:r>
      <w:r>
        <w:t xml:space="preserve"> </w:t>
      </w:r>
    </w:p>
    <w:p w14:paraId="4EE39788" w14:textId="77777777" w:rsidR="00966EC6" w:rsidRPr="004379F2" w:rsidRDefault="00966EC6" w:rsidP="008B5BC2">
      <w:pPr>
        <w:spacing w:line="360" w:lineRule="auto"/>
        <w:jc w:val="lowKashida"/>
      </w:pPr>
    </w:p>
    <w:p w14:paraId="0C392070" w14:textId="77777777" w:rsidR="00300DE2" w:rsidRPr="00B827F4" w:rsidRDefault="00DA54AF" w:rsidP="008B5BC2">
      <w:pPr>
        <w:spacing w:line="360" w:lineRule="auto"/>
        <w:jc w:val="lowKashida"/>
        <w:rPr>
          <w:b/>
          <w:bCs/>
          <w:sz w:val="26"/>
          <w:szCs w:val="26"/>
        </w:rPr>
      </w:pPr>
      <w:r w:rsidRPr="00B827F4">
        <w:rPr>
          <w:b/>
          <w:bCs/>
          <w:sz w:val="26"/>
          <w:szCs w:val="26"/>
        </w:rPr>
        <w:t>Time course</w:t>
      </w:r>
    </w:p>
    <w:p w14:paraId="069E2EF9" w14:textId="77777777" w:rsidR="00DA54AF" w:rsidRPr="004379F2" w:rsidRDefault="006E2DC0" w:rsidP="00CE4BCE">
      <w:pPr>
        <w:spacing w:line="360" w:lineRule="auto"/>
        <w:ind w:firstLine="284"/>
        <w:jc w:val="lowKashida"/>
      </w:pPr>
      <w:r w:rsidRPr="004379F2">
        <w:t>N</w:t>
      </w:r>
      <w:r w:rsidR="00DD6F6D" w:rsidRPr="004379F2">
        <w:t>ear</w:t>
      </w:r>
      <w:r w:rsidR="000D31C4" w:rsidRPr="004379F2">
        <w:t>-</w:t>
      </w:r>
      <w:r w:rsidR="00DD6F6D" w:rsidRPr="004379F2">
        <w:t>complete plaque removal was identified in</w:t>
      </w:r>
      <w:r w:rsidR="00C66184" w:rsidRPr="004379F2">
        <w:t xml:space="preserve"> </w:t>
      </w:r>
      <w:r w:rsidR="00617C2B" w:rsidRPr="004379F2">
        <w:t xml:space="preserve">the </w:t>
      </w:r>
      <w:r w:rsidR="00C66184" w:rsidRPr="004379F2">
        <w:t xml:space="preserve">brains </w:t>
      </w:r>
      <w:r w:rsidR="00617C2B" w:rsidRPr="004379F2">
        <w:t>of two</w:t>
      </w:r>
      <w:r w:rsidR="00DD6F6D" w:rsidRPr="004379F2">
        <w:t xml:space="preserve"> </w:t>
      </w:r>
      <w:r w:rsidR="00C66184" w:rsidRPr="004379F2">
        <w:t xml:space="preserve">patients who died </w:t>
      </w:r>
      <w:r w:rsidR="00DD6F6D" w:rsidRPr="004379F2">
        <w:t xml:space="preserve">14 years </w:t>
      </w:r>
      <w:r w:rsidR="00265B0B" w:rsidRPr="004379F2">
        <w:t xml:space="preserve">after immunisation </w:t>
      </w:r>
      <w:r w:rsidR="00DD6F6D" w:rsidRPr="004379F2">
        <w:t>(cases 20 and 21, 166 months and 173 months, respectively)</w:t>
      </w:r>
      <w:r w:rsidR="00A27C25" w:rsidRPr="004379F2">
        <w:t xml:space="preserve">.  </w:t>
      </w:r>
      <w:r w:rsidR="005B62E1" w:rsidRPr="004379F2">
        <w:t>Foci</w:t>
      </w:r>
      <w:r w:rsidR="00DA54AF" w:rsidRPr="004379F2">
        <w:t xml:space="preserve"> of plaque removal were present after </w:t>
      </w:r>
      <w:r w:rsidR="000C09B0" w:rsidRPr="004379F2">
        <w:t>as little as</w:t>
      </w:r>
      <w:r w:rsidR="00DA54AF" w:rsidRPr="004379F2">
        <w:t xml:space="preserve"> 4 months (case 2)</w:t>
      </w:r>
      <w:r w:rsidR="00A27C25" w:rsidRPr="004379F2">
        <w:t xml:space="preserve">.  </w:t>
      </w:r>
      <w:r w:rsidR="00DD6F6D" w:rsidRPr="004379F2">
        <w:t xml:space="preserve">These findings indicate that plaque removal can occur rapidly and be sustained for many years after </w:t>
      </w:r>
      <w:r w:rsidR="00265B0B" w:rsidRPr="004379F2">
        <w:t xml:space="preserve">active Aβ </w:t>
      </w:r>
      <w:r w:rsidRPr="004379F2">
        <w:t>immunisation</w:t>
      </w:r>
      <w:r w:rsidR="00A27C25" w:rsidRPr="004379F2">
        <w:t xml:space="preserve">.  </w:t>
      </w:r>
      <w:r w:rsidR="00EF5D27" w:rsidRPr="004379F2">
        <w:t>The five patients with the most extensive plaque clearance had a mean survival of 115 months compared with 82 months for the remaining patients with A</w:t>
      </w:r>
      <w:r w:rsidR="00B30EBF">
        <w:t>lzheimer’s disease</w:t>
      </w:r>
      <w:r w:rsidR="00EF5D27" w:rsidRPr="004379F2">
        <w:t xml:space="preserve"> (89 months excluding the participant who died from rupture of an abdominal aortic aneurysm 4 months after the</w:t>
      </w:r>
      <w:r w:rsidR="00A33EBF" w:rsidRPr="004379F2">
        <w:t>ir</w:t>
      </w:r>
      <w:r w:rsidR="00EF5D27" w:rsidRPr="004379F2">
        <w:t xml:space="preserve"> first immunisation)</w:t>
      </w:r>
      <w:r w:rsidR="00A27C25" w:rsidRPr="004379F2">
        <w:t xml:space="preserve">.  </w:t>
      </w:r>
      <w:r w:rsidR="00A33EBF" w:rsidRPr="004379F2">
        <w:t>However, t</w:t>
      </w:r>
      <w:r w:rsidR="00AF38F9" w:rsidRPr="004379F2">
        <w:t xml:space="preserve">here was no significant relationship between the extent of plaque removal and survival time </w:t>
      </w:r>
      <w:r w:rsidR="00DD6F6D" w:rsidRPr="004379F2">
        <w:t>since first immunisation dose</w:t>
      </w:r>
      <w:r w:rsidR="000D31C4" w:rsidRPr="004379F2">
        <w:t xml:space="preserve"> (</w:t>
      </w:r>
      <w:r w:rsidR="00FB6B61" w:rsidRPr="004379F2">
        <w:rPr>
          <w:i/>
          <w:iCs/>
        </w:rPr>
        <w:t>r</w:t>
      </w:r>
      <w:r w:rsidR="00110639">
        <w:rPr>
          <w:iCs/>
        </w:rPr>
        <w:t xml:space="preserve"> </w:t>
      </w:r>
      <w:r w:rsidR="000D31C4" w:rsidRPr="004379F2">
        <w:t>=</w:t>
      </w:r>
      <w:r w:rsidR="00110639">
        <w:t xml:space="preserve"> </w:t>
      </w:r>
      <w:r w:rsidR="000D31C4" w:rsidRPr="004379F2">
        <w:t>0</w:t>
      </w:r>
      <w:r w:rsidR="00094D77" w:rsidRPr="004379F2">
        <w:t>.</w:t>
      </w:r>
      <w:r w:rsidR="00FB6B61" w:rsidRPr="004379F2">
        <w:t>182</w:t>
      </w:r>
      <w:r w:rsidR="000D31C4" w:rsidRPr="004379F2">
        <w:t xml:space="preserve">, </w:t>
      </w:r>
      <w:r w:rsidR="000D31C4" w:rsidRPr="004379F2">
        <w:rPr>
          <w:i/>
          <w:iCs/>
        </w:rPr>
        <w:t>p</w:t>
      </w:r>
      <w:r w:rsidR="00110639">
        <w:rPr>
          <w:iCs/>
        </w:rPr>
        <w:t xml:space="preserve"> </w:t>
      </w:r>
      <w:r w:rsidR="000D31C4" w:rsidRPr="004379F2">
        <w:t>=</w:t>
      </w:r>
      <w:r w:rsidR="00110639">
        <w:t xml:space="preserve"> </w:t>
      </w:r>
      <w:r w:rsidR="000D31C4" w:rsidRPr="004379F2">
        <w:t>0</w:t>
      </w:r>
      <w:r w:rsidR="00094D77" w:rsidRPr="004379F2">
        <w:t>.</w:t>
      </w:r>
      <w:r w:rsidR="00FB6B61" w:rsidRPr="004379F2">
        <w:t>485</w:t>
      </w:r>
      <w:r w:rsidR="000D31C4" w:rsidRPr="004379F2">
        <w:t xml:space="preserve">), </w:t>
      </w:r>
      <w:r w:rsidR="00C52B47" w:rsidRPr="004379F2">
        <w:t>suggesting that extensive plaque removal d</w:t>
      </w:r>
      <w:r w:rsidR="00E90EB0" w:rsidRPr="004379F2">
        <w:t>oes</w:t>
      </w:r>
      <w:r w:rsidR="00C52B47" w:rsidRPr="004379F2">
        <w:t xml:space="preserve"> not confer survival benefit and that</w:t>
      </w:r>
      <w:r w:rsidR="000D31C4" w:rsidRPr="004379F2">
        <w:t xml:space="preserve"> a prolonged time interval does not diminish the effect of the immunisation</w:t>
      </w:r>
      <w:r w:rsidR="00A27C25" w:rsidRPr="004379F2">
        <w:t xml:space="preserve">.  </w:t>
      </w:r>
      <w:r w:rsidR="008F5DAC" w:rsidRPr="004379F2">
        <w:t>Interpretation of this analysis is hampered by the</w:t>
      </w:r>
      <w:r w:rsidR="00A33EBF" w:rsidRPr="004379F2">
        <w:t xml:space="preserve"> small numbers of subjects,</w:t>
      </w:r>
      <w:r w:rsidR="00C66184" w:rsidRPr="004379F2">
        <w:t xml:space="preserve"> wide age range of subjects at recruitment</w:t>
      </w:r>
      <w:r w:rsidR="00A835E9" w:rsidRPr="004379F2">
        <w:t>,</w:t>
      </w:r>
      <w:r w:rsidR="008F5DAC" w:rsidRPr="004379F2">
        <w:t xml:space="preserve"> </w:t>
      </w:r>
      <w:r w:rsidR="00A835E9" w:rsidRPr="004379F2">
        <w:t xml:space="preserve">and the </w:t>
      </w:r>
      <w:r w:rsidR="008F5DAC" w:rsidRPr="004379F2">
        <w:t>fact that the cause of death of some subjects was</w:t>
      </w:r>
      <w:r w:rsidR="00CE4BCE">
        <w:t xml:space="preserve"> due to</w:t>
      </w:r>
      <w:r w:rsidR="008F5DAC" w:rsidRPr="004379F2">
        <w:t xml:space="preserve"> co-incident disease rather than dementia </w:t>
      </w:r>
      <w:r w:rsidR="002750AD" w:rsidRPr="004379F2">
        <w:t>(</w:t>
      </w:r>
      <w:r w:rsidR="00176FB0" w:rsidRPr="004379F2">
        <w:t>T</w:t>
      </w:r>
      <w:r w:rsidR="002750AD" w:rsidRPr="004379F2">
        <w:t>able 1)</w:t>
      </w:r>
      <w:r w:rsidR="008F5DAC" w:rsidRPr="004379F2">
        <w:t>.</w:t>
      </w:r>
    </w:p>
    <w:p w14:paraId="7D7CC877" w14:textId="77777777" w:rsidR="006C1DCF" w:rsidRPr="004379F2" w:rsidRDefault="006C1DCF" w:rsidP="008B5BC2">
      <w:pPr>
        <w:spacing w:line="360" w:lineRule="auto"/>
        <w:ind w:left="720"/>
        <w:jc w:val="lowKashida"/>
      </w:pPr>
    </w:p>
    <w:p w14:paraId="37237E68" w14:textId="77777777" w:rsidR="00300DE2" w:rsidRPr="00E176CC" w:rsidRDefault="00DA54AF" w:rsidP="008B5BC2">
      <w:pPr>
        <w:spacing w:line="360" w:lineRule="auto"/>
        <w:jc w:val="lowKashida"/>
        <w:rPr>
          <w:b/>
          <w:bCs/>
          <w:sz w:val="26"/>
          <w:szCs w:val="26"/>
        </w:rPr>
      </w:pPr>
      <w:r w:rsidRPr="00E176CC">
        <w:rPr>
          <w:b/>
          <w:bCs/>
          <w:sz w:val="26"/>
          <w:szCs w:val="26"/>
        </w:rPr>
        <w:t>Aβ plaque scores and serum</w:t>
      </w:r>
      <w:r w:rsidR="00AB6FE5" w:rsidRPr="00E176CC">
        <w:t xml:space="preserve"> </w:t>
      </w:r>
      <w:r w:rsidR="00AB6FE5" w:rsidRPr="00E176CC">
        <w:rPr>
          <w:b/>
          <w:bCs/>
          <w:sz w:val="26"/>
          <w:szCs w:val="26"/>
        </w:rPr>
        <w:t>anti-AN1792</w:t>
      </w:r>
      <w:r w:rsidR="00AB6FE5" w:rsidRPr="00E176CC" w:rsidDel="00AB6FE5">
        <w:rPr>
          <w:b/>
          <w:bCs/>
          <w:sz w:val="26"/>
          <w:szCs w:val="26"/>
        </w:rPr>
        <w:t xml:space="preserve"> </w:t>
      </w:r>
      <w:r w:rsidRPr="00E176CC">
        <w:rPr>
          <w:b/>
          <w:bCs/>
          <w:sz w:val="26"/>
          <w:szCs w:val="26"/>
        </w:rPr>
        <w:t>antibody titres</w:t>
      </w:r>
    </w:p>
    <w:p w14:paraId="67B53B50" w14:textId="77777777" w:rsidR="00AB0BFB" w:rsidRPr="004379F2" w:rsidRDefault="001063CA" w:rsidP="00C31800">
      <w:pPr>
        <w:spacing w:line="360" w:lineRule="auto"/>
        <w:ind w:firstLine="284"/>
        <w:jc w:val="lowKashida"/>
      </w:pPr>
      <w:r w:rsidRPr="00E176CC">
        <w:t xml:space="preserve">Peripheral blood </w:t>
      </w:r>
      <w:r w:rsidR="00AB6FE5" w:rsidRPr="00E176CC">
        <w:t>anti-AN1792</w:t>
      </w:r>
      <w:r w:rsidRPr="00E176CC">
        <w:t xml:space="preserve"> antibody titres available from the period of the trial (2000</w:t>
      </w:r>
      <w:r w:rsidR="00B95230" w:rsidRPr="00E176CC">
        <w:t xml:space="preserve"> </w:t>
      </w:r>
      <w:r w:rsidRPr="00E176CC">
        <w:t>-</w:t>
      </w:r>
      <w:r w:rsidR="00B95230" w:rsidRPr="00E176CC">
        <w:t xml:space="preserve"> </w:t>
      </w:r>
      <w:r w:rsidRPr="00E176CC">
        <w:t xml:space="preserve">2002) were analysed in relation to the Aβ </w:t>
      </w:r>
      <w:r w:rsidR="00CC28A3" w:rsidRPr="00E176CC">
        <w:t xml:space="preserve">plaque scores </w:t>
      </w:r>
      <w:r w:rsidR="00110639" w:rsidRPr="00E176CC">
        <w:t>on</w:t>
      </w:r>
      <w:r w:rsidR="00CC28A3" w:rsidRPr="00E176CC">
        <w:t xml:space="preserve"> </w:t>
      </w:r>
      <w:r w:rsidR="00CC28A3" w:rsidRPr="00E176CC">
        <w:rPr>
          <w:i/>
          <w:iCs/>
        </w:rPr>
        <w:t>post-mortem</w:t>
      </w:r>
      <w:r w:rsidRPr="00E176CC">
        <w:t xml:space="preserve"> neuropathology</w:t>
      </w:r>
      <w:r w:rsidR="00176FB0" w:rsidRPr="00E176CC">
        <w:t xml:space="preserve"> (T</w:t>
      </w:r>
      <w:r w:rsidR="00E11526" w:rsidRPr="00E176CC">
        <w:t>able 2)</w:t>
      </w:r>
      <w:r w:rsidR="00A27C25" w:rsidRPr="00E176CC">
        <w:t xml:space="preserve">.  </w:t>
      </w:r>
      <w:r w:rsidR="006A21EA" w:rsidRPr="00E176CC">
        <w:t>In the neuropathologically confirmed A</w:t>
      </w:r>
      <w:r w:rsidR="00176FB0" w:rsidRPr="00E176CC">
        <w:t>lzheimer’s</w:t>
      </w:r>
      <w:r w:rsidR="006A21EA" w:rsidRPr="00E176CC">
        <w:t xml:space="preserve"> cases</w:t>
      </w:r>
      <w:r w:rsidR="00783FB2" w:rsidRPr="00E176CC">
        <w:t>,</w:t>
      </w:r>
      <w:r w:rsidR="006A21EA" w:rsidRPr="00E176CC">
        <w:t xml:space="preserve"> </w:t>
      </w:r>
      <w:r w:rsidR="00110639" w:rsidRPr="00E176CC">
        <w:t>Aβ plaque scores showed</w:t>
      </w:r>
      <w:r w:rsidRPr="00E176CC">
        <w:t xml:space="preserve"> </w:t>
      </w:r>
      <w:r w:rsidR="00E769EB" w:rsidRPr="00E176CC">
        <w:t xml:space="preserve">a </w:t>
      </w:r>
      <w:r w:rsidRPr="00E176CC">
        <w:t xml:space="preserve">significant inverse correlation with </w:t>
      </w:r>
      <w:r w:rsidR="00064165" w:rsidRPr="00E176CC">
        <w:t xml:space="preserve">both </w:t>
      </w:r>
      <w:r w:rsidRPr="00E176CC">
        <w:t xml:space="preserve">mean </w:t>
      </w:r>
      <w:r w:rsidR="00DE1B20" w:rsidRPr="00E176CC">
        <w:t xml:space="preserve">and peak </w:t>
      </w:r>
      <w:r w:rsidR="00110639" w:rsidRPr="00E176CC">
        <w:t>anti-</w:t>
      </w:r>
      <w:r w:rsidR="00AB6FE5" w:rsidRPr="00E176CC">
        <w:t>AN1792</w:t>
      </w:r>
      <w:r w:rsidR="00110639" w:rsidRPr="00E176CC">
        <w:t xml:space="preserve"> antibody </w:t>
      </w:r>
      <w:r w:rsidR="00116597" w:rsidRPr="00E176CC">
        <w:t xml:space="preserve">titres </w:t>
      </w:r>
      <w:r w:rsidR="006B10C3" w:rsidRPr="00E176CC">
        <w:t>(</w:t>
      </w:r>
      <w:r w:rsidR="006B10C3" w:rsidRPr="00E176CC">
        <w:rPr>
          <w:rFonts w:ascii="Symbol" w:hAnsi="Symbol"/>
          <w:i/>
          <w:iCs/>
        </w:rPr>
        <w:t></w:t>
      </w:r>
      <w:r w:rsidR="006B10C3" w:rsidRPr="00E176CC">
        <w:rPr>
          <w:i/>
          <w:iCs/>
        </w:rPr>
        <w:t>=</w:t>
      </w:r>
      <w:r w:rsidR="006B10C3" w:rsidRPr="00E176CC">
        <w:t>-</w:t>
      </w:r>
      <w:r w:rsidR="00B33FC9" w:rsidRPr="00E176CC">
        <w:t>0.664, p=0.005</w:t>
      </w:r>
      <w:r w:rsidR="00DE1B20" w:rsidRPr="00E176CC">
        <w:t xml:space="preserve">; </w:t>
      </w:r>
      <w:r w:rsidR="00DE1B20" w:rsidRPr="00E176CC">
        <w:rPr>
          <w:rFonts w:ascii="Symbol" w:hAnsi="Symbol"/>
          <w:i/>
          <w:iCs/>
        </w:rPr>
        <w:t></w:t>
      </w:r>
      <w:r w:rsidR="00DE1B20" w:rsidRPr="00E176CC">
        <w:rPr>
          <w:i/>
          <w:iCs/>
        </w:rPr>
        <w:t>=</w:t>
      </w:r>
      <w:r w:rsidR="00DE1B20" w:rsidRPr="00E176CC">
        <w:t xml:space="preserve">-0.617, p=0.011, </w:t>
      </w:r>
      <w:r w:rsidR="00064165" w:rsidRPr="00E176CC">
        <w:t>respectively</w:t>
      </w:r>
      <w:r w:rsidR="00B33FC9" w:rsidRPr="00E176CC">
        <w:t>)</w:t>
      </w:r>
      <w:r w:rsidR="009B4454" w:rsidRPr="00E176CC">
        <w:t xml:space="preserve"> (</w:t>
      </w:r>
      <w:r w:rsidR="00176FB0" w:rsidRPr="00E176CC">
        <w:t xml:space="preserve">Figure </w:t>
      </w:r>
      <w:r w:rsidR="00EC7575" w:rsidRPr="00E176CC">
        <w:t>3</w:t>
      </w:r>
      <w:r w:rsidR="009B4454" w:rsidRPr="00E176CC">
        <w:t>)</w:t>
      </w:r>
      <w:r w:rsidR="00783FB2" w:rsidRPr="00E176CC">
        <w:t>,</w:t>
      </w:r>
      <w:r w:rsidR="00116597" w:rsidRPr="00E176CC">
        <w:t xml:space="preserve"> </w:t>
      </w:r>
      <w:r w:rsidRPr="00E176CC">
        <w:t xml:space="preserve">despite </w:t>
      </w:r>
      <w:r w:rsidR="00344B2B" w:rsidRPr="00E176CC">
        <w:t>the interval of</w:t>
      </w:r>
      <w:r w:rsidRPr="00E176CC">
        <w:t xml:space="preserve"> </w:t>
      </w:r>
      <w:r w:rsidR="009B0164" w:rsidRPr="00E176CC">
        <w:t xml:space="preserve">several </w:t>
      </w:r>
      <w:r w:rsidRPr="00E176CC">
        <w:t xml:space="preserve">years in </w:t>
      </w:r>
      <w:r w:rsidR="009B0164" w:rsidRPr="00E176CC">
        <w:t>most</w:t>
      </w:r>
      <w:r w:rsidRPr="00E176CC">
        <w:t xml:space="preserve"> cases between the</w:t>
      </w:r>
      <w:r w:rsidR="00B30BA9" w:rsidRPr="00E176CC">
        <w:t xml:space="preserve"> </w:t>
      </w:r>
      <w:r w:rsidR="001A60C9" w:rsidRPr="00E176CC">
        <w:t>antibody</w:t>
      </w:r>
      <w:r w:rsidR="00B30BA9" w:rsidRPr="00E176CC">
        <w:t xml:space="preserve"> assays and the </w:t>
      </w:r>
      <w:r w:rsidR="00CC28A3" w:rsidRPr="00E176CC">
        <w:rPr>
          <w:i/>
          <w:iCs/>
        </w:rPr>
        <w:t>post-mortem</w:t>
      </w:r>
      <w:r w:rsidR="00B30BA9" w:rsidRPr="00E176CC">
        <w:t xml:space="preserve"> assessment</w:t>
      </w:r>
      <w:r w:rsidR="009B0164" w:rsidRPr="00E176CC">
        <w:t>s</w:t>
      </w:r>
      <w:r w:rsidR="00A27C25" w:rsidRPr="00E176CC">
        <w:t xml:space="preserve">.  </w:t>
      </w:r>
      <w:r w:rsidRPr="00E176CC">
        <w:t xml:space="preserve">Aβ removal </w:t>
      </w:r>
      <w:r w:rsidR="00344B2B" w:rsidRPr="00E176CC">
        <w:t xml:space="preserve">seemed to </w:t>
      </w:r>
      <w:r w:rsidRPr="00E176CC">
        <w:t>be most pronounced in th</w:t>
      </w:r>
      <w:r w:rsidR="00783FB2" w:rsidRPr="00E176CC">
        <w:t>e</w:t>
      </w:r>
      <w:r w:rsidRPr="00E176CC">
        <w:t xml:space="preserve"> subjects who generated a</w:t>
      </w:r>
      <w:r w:rsidR="00E769EB" w:rsidRPr="00E176CC">
        <w:t xml:space="preserve"> substantial </w:t>
      </w:r>
      <w:r w:rsidRPr="00E176CC">
        <w:t>immune response to the vaccine</w:t>
      </w:r>
      <w:r w:rsidR="00344B2B" w:rsidRPr="00E176CC">
        <w:t>,</w:t>
      </w:r>
      <w:r w:rsidR="005C46B6" w:rsidRPr="00E176CC">
        <w:t xml:space="preserve"> </w:t>
      </w:r>
      <w:r w:rsidR="00344B2B" w:rsidRPr="00E176CC">
        <w:t xml:space="preserve">supporting </w:t>
      </w:r>
      <w:r w:rsidR="005C46B6" w:rsidRPr="00E176CC">
        <w:t xml:space="preserve">the hypothesis that the </w:t>
      </w:r>
      <w:r w:rsidR="009B0164" w:rsidRPr="00E176CC">
        <w:t>anti-</w:t>
      </w:r>
      <w:r w:rsidR="005C46B6" w:rsidRPr="00E176CC">
        <w:t xml:space="preserve">Aβ antibodies that </w:t>
      </w:r>
      <w:r w:rsidR="009B0164" w:rsidRPr="00E176CC">
        <w:t xml:space="preserve">are instrumental in </w:t>
      </w:r>
      <w:r w:rsidR="005C46B6" w:rsidRPr="00E176CC">
        <w:t>remov</w:t>
      </w:r>
      <w:r w:rsidR="009B0164" w:rsidRPr="00E176CC">
        <w:t>ing</w:t>
      </w:r>
      <w:r w:rsidR="005C46B6" w:rsidRPr="00E176CC">
        <w:t xml:space="preserve"> the Aβ plaques from the brain</w:t>
      </w:r>
      <w:r w:rsidR="000E0F41" w:rsidRPr="00E176CC">
        <w:t>.</w:t>
      </w:r>
      <w:r w:rsidR="00EC7575">
        <w:t xml:space="preserve">  </w:t>
      </w:r>
    </w:p>
    <w:p w14:paraId="2EB15C9B" w14:textId="77777777" w:rsidR="00AB0BFB" w:rsidRPr="004379F2" w:rsidRDefault="00AB0BFB" w:rsidP="008B5BC2">
      <w:pPr>
        <w:spacing w:line="360" w:lineRule="auto"/>
        <w:jc w:val="lowKashida"/>
      </w:pPr>
    </w:p>
    <w:p w14:paraId="653A7967" w14:textId="77777777" w:rsidR="00706DC3" w:rsidRPr="00B827F4" w:rsidRDefault="00706DC3" w:rsidP="008B5BC2">
      <w:pPr>
        <w:spacing w:line="360" w:lineRule="auto"/>
        <w:jc w:val="lowKashida"/>
        <w:rPr>
          <w:b/>
          <w:bCs/>
          <w:sz w:val="26"/>
          <w:szCs w:val="26"/>
        </w:rPr>
      </w:pPr>
      <w:r w:rsidRPr="00B827F4">
        <w:rPr>
          <w:b/>
          <w:bCs/>
          <w:sz w:val="26"/>
          <w:szCs w:val="26"/>
        </w:rPr>
        <w:t>Tau</w:t>
      </w:r>
    </w:p>
    <w:p w14:paraId="0F504F1F" w14:textId="77777777" w:rsidR="00B95858" w:rsidRPr="004379F2" w:rsidRDefault="00344B2B" w:rsidP="00176FB0">
      <w:pPr>
        <w:spacing w:line="360" w:lineRule="auto"/>
        <w:ind w:firstLine="284"/>
        <w:jc w:val="lowKashida"/>
      </w:pPr>
      <w:r w:rsidRPr="004379F2">
        <w:t xml:space="preserve">To determine the </w:t>
      </w:r>
      <w:r w:rsidR="007169DB" w:rsidRPr="004379F2">
        <w:t xml:space="preserve">local </w:t>
      </w:r>
      <w:r w:rsidRPr="004379F2">
        <w:t>effect on tau of removing Aβ from the cortex</w:t>
      </w:r>
      <w:r w:rsidR="003826CA" w:rsidRPr="004379F2">
        <w:t>,</w:t>
      </w:r>
      <w:r w:rsidRPr="004379F2">
        <w:t xml:space="preserve"> we compared tau </w:t>
      </w:r>
      <w:r w:rsidR="00B95858" w:rsidRPr="004379F2">
        <w:t xml:space="preserve">pathology </w:t>
      </w:r>
      <w:r w:rsidRPr="004379F2">
        <w:t>between</w:t>
      </w:r>
      <w:r w:rsidR="00B95858" w:rsidRPr="004379F2">
        <w:t xml:space="preserve"> </w:t>
      </w:r>
      <w:r w:rsidR="008F648F" w:rsidRPr="004379F2">
        <w:t xml:space="preserve">neocortical </w:t>
      </w:r>
      <w:r w:rsidR="00B95858" w:rsidRPr="004379F2">
        <w:t xml:space="preserve">areas with </w:t>
      </w:r>
      <w:r w:rsidR="007169DB" w:rsidRPr="004379F2">
        <w:t xml:space="preserve">remaining Aβ plaques </w:t>
      </w:r>
      <w:r w:rsidR="00B95858" w:rsidRPr="004379F2">
        <w:t xml:space="preserve">(Aβ+) and </w:t>
      </w:r>
      <w:r w:rsidRPr="004379F2">
        <w:t xml:space="preserve">those </w:t>
      </w:r>
      <w:r w:rsidR="00B95858" w:rsidRPr="004379F2">
        <w:t>with</w:t>
      </w:r>
      <w:r w:rsidR="006B0BD7" w:rsidRPr="004379F2">
        <w:t>out</w:t>
      </w:r>
      <w:r w:rsidR="00B95858" w:rsidRPr="004379F2">
        <w:t xml:space="preserve"> </w:t>
      </w:r>
      <w:r w:rsidRPr="004379F2">
        <w:t xml:space="preserve">remaining </w:t>
      </w:r>
      <w:r w:rsidR="00B95858" w:rsidRPr="004379F2">
        <w:t>Aβ plaques (Aβ-)</w:t>
      </w:r>
      <w:r w:rsidR="00015F0F" w:rsidRPr="004379F2">
        <w:t xml:space="preserve"> (</w:t>
      </w:r>
      <w:r w:rsidR="00176FB0" w:rsidRPr="004379F2">
        <w:t>Figure</w:t>
      </w:r>
      <w:r w:rsidR="00015F0F" w:rsidRPr="004379F2">
        <w:t xml:space="preserve"> </w:t>
      </w:r>
      <w:r w:rsidR="007F43BE">
        <w:t>4</w:t>
      </w:r>
      <w:r w:rsidR="00015F0F" w:rsidRPr="004379F2">
        <w:t>)</w:t>
      </w:r>
      <w:r w:rsidR="00A27C25" w:rsidRPr="004379F2">
        <w:t xml:space="preserve">.  </w:t>
      </w:r>
      <w:r w:rsidR="00A24F01" w:rsidRPr="004379F2">
        <w:t>Tau</w:t>
      </w:r>
      <w:r w:rsidR="009B0164" w:rsidRPr="004379F2">
        <w:t>-</w:t>
      </w:r>
      <w:r w:rsidR="008F648F" w:rsidRPr="004379F2">
        <w:t>containing d</w:t>
      </w:r>
      <w:r w:rsidR="00E00455" w:rsidRPr="004379F2">
        <w:t xml:space="preserve">ystrophic neurite clusters and </w:t>
      </w:r>
      <w:r w:rsidR="009B0164" w:rsidRPr="004379F2">
        <w:t xml:space="preserve">tau-containing </w:t>
      </w:r>
      <w:r w:rsidR="008F648F" w:rsidRPr="004379F2">
        <w:t>neuronal cell bodies were significantly fewer in plaque-free regions</w:t>
      </w:r>
      <w:r w:rsidR="00EA357E" w:rsidRPr="004379F2">
        <w:t xml:space="preserve"> (</w:t>
      </w:r>
      <w:r w:rsidR="00EA357E" w:rsidRPr="004379F2">
        <w:rPr>
          <w:i/>
          <w:iCs/>
        </w:rPr>
        <w:t>p</w:t>
      </w:r>
      <w:r w:rsidR="00EA357E" w:rsidRPr="004379F2">
        <w:t>=0.001)</w:t>
      </w:r>
      <w:r w:rsidR="00B16B68" w:rsidRPr="004379F2">
        <w:t>,</w:t>
      </w:r>
      <w:r w:rsidR="006B0BD7" w:rsidRPr="004379F2">
        <w:t xml:space="preserve"> consistent with a local relative reduction in tau associated with </w:t>
      </w:r>
      <w:r w:rsidR="00F97583" w:rsidRPr="004379F2">
        <w:t xml:space="preserve">Aβ </w:t>
      </w:r>
      <w:r w:rsidR="009B0164" w:rsidRPr="004379F2">
        <w:t>immunisation</w:t>
      </w:r>
      <w:r w:rsidR="006B0BD7" w:rsidRPr="004379F2">
        <w:t xml:space="preserve">-induced </w:t>
      </w:r>
      <w:r w:rsidR="00F97583" w:rsidRPr="004379F2">
        <w:t xml:space="preserve">removal of </w:t>
      </w:r>
      <w:r w:rsidR="006B0BD7" w:rsidRPr="004379F2">
        <w:t>plaque</w:t>
      </w:r>
      <w:r w:rsidR="00F97583" w:rsidRPr="004379F2">
        <w:t>s</w:t>
      </w:r>
      <w:r w:rsidR="00A27C25" w:rsidRPr="004379F2">
        <w:t xml:space="preserve">.  </w:t>
      </w:r>
      <w:r w:rsidR="00B16B68" w:rsidRPr="004379F2">
        <w:t>Nevertheless, 15/16 of the i</w:t>
      </w:r>
      <w:r w:rsidR="00176FB0" w:rsidRPr="004379F2">
        <w:t>mmunised Alzh</w:t>
      </w:r>
      <w:r w:rsidR="00B827F4">
        <w:t>e</w:t>
      </w:r>
      <w:r w:rsidR="00176FB0" w:rsidRPr="004379F2">
        <w:t>imer’s</w:t>
      </w:r>
      <w:r w:rsidR="00B16B68" w:rsidRPr="004379F2">
        <w:t xml:space="preserve"> subjects had progressed to Braak stage V/VI </w:t>
      </w:r>
      <w:r w:rsidR="00F62A5A">
        <w:t>(</w:t>
      </w:r>
      <w:r w:rsidR="00C31800">
        <w:t>T</w:t>
      </w:r>
      <w:r w:rsidR="00F62A5A">
        <w:t xml:space="preserve">able 2) </w:t>
      </w:r>
      <w:r w:rsidR="00B16B68" w:rsidRPr="004379F2">
        <w:t xml:space="preserve">which reflects widespread anatomical distribution of aggregated tau </w:t>
      </w:r>
      <w:r w:rsidR="00D1069A" w:rsidRPr="004379F2">
        <w:t>within</w:t>
      </w:r>
      <w:r w:rsidR="00B16B68" w:rsidRPr="004379F2">
        <w:t xml:space="preserve"> the brain, </w:t>
      </w:r>
      <w:r w:rsidR="00CB3FB4" w:rsidRPr="004379F2">
        <w:t>suggesting</w:t>
      </w:r>
      <w:r w:rsidR="00D1069A" w:rsidRPr="004379F2">
        <w:t xml:space="preserve"> that </w:t>
      </w:r>
      <w:r w:rsidR="00B16B68" w:rsidRPr="004379F2">
        <w:t xml:space="preserve">spread of tau </w:t>
      </w:r>
      <w:r w:rsidR="00CB3FB4" w:rsidRPr="004379F2">
        <w:t xml:space="preserve">pathology </w:t>
      </w:r>
      <w:r w:rsidR="00B16B68" w:rsidRPr="004379F2">
        <w:t xml:space="preserve">continued despite the </w:t>
      </w:r>
      <w:r w:rsidR="00D869F8" w:rsidRPr="004379F2">
        <w:t xml:space="preserve">removal of </w:t>
      </w:r>
      <w:r w:rsidR="00B16B68" w:rsidRPr="004379F2">
        <w:t>plaque</w:t>
      </w:r>
      <w:r w:rsidR="00D869F8" w:rsidRPr="004379F2">
        <w:t>s</w:t>
      </w:r>
      <w:r w:rsidR="00A27C25" w:rsidRPr="004379F2">
        <w:t xml:space="preserve">.  </w:t>
      </w:r>
      <w:r w:rsidR="009B0164" w:rsidRPr="004379F2">
        <w:t xml:space="preserve">The single </w:t>
      </w:r>
      <w:r w:rsidR="00265C0D" w:rsidRPr="004379F2">
        <w:t>i</w:t>
      </w:r>
      <w:r w:rsidR="00176FB0" w:rsidRPr="004379F2">
        <w:t xml:space="preserve">mmunised </w:t>
      </w:r>
      <w:r w:rsidR="009B0164" w:rsidRPr="004379F2">
        <w:t>A</w:t>
      </w:r>
      <w:r w:rsidR="00176FB0" w:rsidRPr="004379F2">
        <w:t>lzheimer’s</w:t>
      </w:r>
      <w:r w:rsidR="009B0164" w:rsidRPr="004379F2">
        <w:t xml:space="preserve"> subject not reaching this advanced stage of tau distribution </w:t>
      </w:r>
      <w:r w:rsidR="00AA344E" w:rsidRPr="004379F2">
        <w:t>had</w:t>
      </w:r>
      <w:r w:rsidR="009B0164" w:rsidRPr="004379F2">
        <w:t xml:space="preserve"> died shortly after </w:t>
      </w:r>
      <w:r w:rsidR="00415593">
        <w:t>his</w:t>
      </w:r>
      <w:r w:rsidR="00415593" w:rsidRPr="004379F2">
        <w:t xml:space="preserve"> </w:t>
      </w:r>
      <w:r w:rsidR="009B0164" w:rsidRPr="004379F2">
        <w:t>first immunisation dos</w:t>
      </w:r>
      <w:r w:rsidR="00AA344E" w:rsidRPr="004379F2">
        <w:t>e</w:t>
      </w:r>
      <w:r w:rsidR="009B0164" w:rsidRPr="004379F2">
        <w:t xml:space="preserve"> at a relatively early stage of the disease (case 2,</w:t>
      </w:r>
      <w:r w:rsidR="00B82102">
        <w:t xml:space="preserve"> Braak stage III</w:t>
      </w:r>
      <w:r w:rsidR="00DD2EF4">
        <w:t>/</w:t>
      </w:r>
      <w:r w:rsidR="00B82102">
        <w:t>IV,</w:t>
      </w:r>
      <w:r w:rsidR="009B0164" w:rsidRPr="004379F2">
        <w:t xml:space="preserve"> 4 months)</w:t>
      </w:r>
      <w:r w:rsidR="00A27C25" w:rsidRPr="004379F2">
        <w:t xml:space="preserve">.  </w:t>
      </w:r>
      <w:r w:rsidR="00EE2121" w:rsidRPr="004379F2">
        <w:t>Of note, a</w:t>
      </w:r>
      <w:r w:rsidR="00CB3FB4" w:rsidRPr="004379F2">
        <w:t>ll</w:t>
      </w:r>
      <w:r w:rsidR="00412E5D" w:rsidRPr="004379F2">
        <w:t xml:space="preserve"> </w:t>
      </w:r>
      <w:r w:rsidR="00265C0D" w:rsidRPr="004379F2">
        <w:t>five</w:t>
      </w:r>
      <w:r w:rsidR="00B16B68" w:rsidRPr="004379F2">
        <w:t xml:space="preserve"> </w:t>
      </w:r>
      <w:r w:rsidR="00412E5D" w:rsidRPr="004379F2">
        <w:t>c</w:t>
      </w:r>
      <w:r w:rsidR="00B16B68" w:rsidRPr="004379F2">
        <w:t xml:space="preserve">ases with nearly complete removal of plaques </w:t>
      </w:r>
      <w:r w:rsidR="00EE2121" w:rsidRPr="004379F2">
        <w:t>had an advanced stage of tangle distribution within the cerebrum</w:t>
      </w:r>
      <w:r w:rsidR="00B16B68" w:rsidRPr="004379F2">
        <w:t xml:space="preserve"> </w:t>
      </w:r>
      <w:r w:rsidR="00EE2121" w:rsidRPr="004379F2">
        <w:t>(</w:t>
      </w:r>
      <w:r w:rsidR="00B16B68" w:rsidRPr="004379F2">
        <w:t>Braak stage V/VI</w:t>
      </w:r>
      <w:r w:rsidR="00EE2121" w:rsidRPr="004379F2">
        <w:t>)</w:t>
      </w:r>
      <w:r w:rsidR="00B16B68" w:rsidRPr="004379F2">
        <w:t>.</w:t>
      </w:r>
    </w:p>
    <w:p w14:paraId="16F7FE8E" w14:textId="77777777" w:rsidR="00B95858" w:rsidRDefault="00B95858" w:rsidP="008B5BC2">
      <w:pPr>
        <w:spacing w:line="360" w:lineRule="auto"/>
        <w:jc w:val="lowKashida"/>
      </w:pPr>
    </w:p>
    <w:p w14:paraId="42ED3A18" w14:textId="77777777" w:rsidR="00A7395D" w:rsidRPr="00E176CC" w:rsidRDefault="00754DE2" w:rsidP="008B5BC2">
      <w:pPr>
        <w:spacing w:line="360" w:lineRule="auto"/>
        <w:jc w:val="lowKashida"/>
        <w:rPr>
          <w:b/>
          <w:bCs/>
          <w:sz w:val="26"/>
          <w:szCs w:val="26"/>
        </w:rPr>
      </w:pPr>
      <w:r w:rsidRPr="00E176CC">
        <w:rPr>
          <w:b/>
          <w:bCs/>
          <w:sz w:val="26"/>
          <w:szCs w:val="26"/>
        </w:rPr>
        <w:t>Meningoe</w:t>
      </w:r>
      <w:r w:rsidR="00A7395D" w:rsidRPr="00E176CC">
        <w:rPr>
          <w:b/>
          <w:bCs/>
          <w:sz w:val="26"/>
          <w:szCs w:val="26"/>
        </w:rPr>
        <w:t>ncephalitis</w:t>
      </w:r>
    </w:p>
    <w:p w14:paraId="21DA8084" w14:textId="77777777" w:rsidR="00A7395D" w:rsidRPr="00E176CC" w:rsidRDefault="00F149BF" w:rsidP="00670C50">
      <w:pPr>
        <w:spacing w:line="360" w:lineRule="auto"/>
        <w:jc w:val="lowKashida"/>
      </w:pPr>
      <w:r w:rsidRPr="00E176CC">
        <w:t xml:space="preserve">Only one of the 22 patients (case 1) was recognised to have had a clinical event corresponding to the </w:t>
      </w:r>
      <w:r w:rsidR="006E2ED9" w:rsidRPr="00E176CC">
        <w:t xml:space="preserve">post-immunisation </w:t>
      </w:r>
      <w:r w:rsidR="00754DE2" w:rsidRPr="00E176CC">
        <w:t>meningo</w:t>
      </w:r>
      <w:r w:rsidRPr="00E176CC">
        <w:t xml:space="preserve">encephalitis described in a subsequent </w:t>
      </w:r>
      <w:r w:rsidR="00B72428" w:rsidRPr="00E176CC">
        <w:t xml:space="preserve">multinational phase 2a trial of </w:t>
      </w:r>
      <w:r w:rsidRPr="00E176CC">
        <w:t xml:space="preserve">AN1792 </w:t>
      </w:r>
      <w:r w:rsidR="00670C50" w:rsidRPr="00E176CC">
        <w:fldChar w:fldCharType="begin">
          <w:fldData xml:space="preserve">PEVuZE5vdGU+PENpdGU+PEF1dGhvcj5PcmdvZ296bzwvQXV0aG9yPjxZZWFyPjIwMDM8L1llYXI+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</w:fldData>
        </w:fldChar>
      </w:r>
      <w:r w:rsidR="00670C50" w:rsidRPr="00E176CC">
        <w:instrText xml:space="preserve"> ADDIN EN.CITE </w:instrText>
      </w:r>
      <w:r w:rsidR="00670C50" w:rsidRPr="00E176CC">
        <w:fldChar w:fldCharType="begin">
          <w:fldData xml:space="preserve">PEVuZE5vdGU+PENpdGU+PEF1dGhvcj5PcmdvZ296bzwvQXV0aG9yPjxZZWFyPjIwMDM8L1llYXI+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</w:fldData>
        </w:fldChar>
      </w:r>
      <w:r w:rsidR="00670C50" w:rsidRPr="00E176CC">
        <w:instrText xml:space="preserve"> ADDIN EN.CITE.DATA </w:instrText>
      </w:r>
      <w:r w:rsidR="00670C50" w:rsidRPr="00E176CC">
        <w:fldChar w:fldCharType="end"/>
      </w:r>
      <w:r w:rsidR="00670C50" w:rsidRPr="00E176CC">
        <w:fldChar w:fldCharType="separate"/>
      </w:r>
      <w:r w:rsidR="00670C50" w:rsidRPr="00E176CC">
        <w:rPr>
          <w:noProof/>
        </w:rPr>
        <w:t>(Orgogozo</w:t>
      </w:r>
      <w:r w:rsidR="00670C50" w:rsidRPr="00E176CC">
        <w:rPr>
          <w:i/>
          <w:noProof/>
        </w:rPr>
        <w:t xml:space="preserve"> et al.</w:t>
      </w:r>
      <w:r w:rsidR="00670C50" w:rsidRPr="00E176CC">
        <w:rPr>
          <w:noProof/>
        </w:rPr>
        <w:t>, 2003)</w:t>
      </w:r>
      <w:r w:rsidR="00670C50" w:rsidRPr="00E176CC">
        <w:fldChar w:fldCharType="end"/>
      </w:r>
      <w:r w:rsidRPr="00E176CC">
        <w:t xml:space="preserve">.  </w:t>
      </w:r>
      <w:r w:rsidR="00B72428" w:rsidRPr="00E176CC">
        <w:t>As part of a trial extension phase s</w:t>
      </w:r>
      <w:r w:rsidR="00F31ACF" w:rsidRPr="00E176CC">
        <w:t xml:space="preserve">he had a fifth injection, with a reformulated preparation containing polysorbate-80 </w:t>
      </w:r>
      <w:r w:rsidR="00B72428" w:rsidRPr="00E176CC">
        <w:t>as</w:t>
      </w:r>
      <w:r w:rsidR="00F31ACF" w:rsidRPr="00E176CC">
        <w:t xml:space="preserve"> used in </w:t>
      </w:r>
      <w:r w:rsidR="00B72428" w:rsidRPr="00E176CC">
        <w:t>the subsequent trial,</w:t>
      </w:r>
      <w:r w:rsidR="00F31ACF" w:rsidRPr="00E176CC">
        <w:t xml:space="preserve"> and six weeks later she became unwell with dizzy spells, drowsiness, an unstable gait and fever.  </w:t>
      </w:r>
      <w:r w:rsidR="00B72428" w:rsidRPr="00E176CC">
        <w:t xml:space="preserve">Brain imaging showed extensive alterations in the cerebral white matter </w:t>
      </w:r>
      <w:r w:rsidR="0021070E" w:rsidRPr="00E176CC">
        <w:t xml:space="preserve">bilaterally </w:t>
      </w:r>
      <w:r w:rsidR="00B72428" w:rsidRPr="00E176CC">
        <w:t>and enhancement on the brain surface</w:t>
      </w:r>
      <w:r w:rsidR="0021070E" w:rsidRPr="00E176CC">
        <w:t xml:space="preserve">.  </w:t>
      </w:r>
      <w:r w:rsidRPr="00E176CC">
        <w:t>Alth</w:t>
      </w:r>
      <w:r w:rsidR="00085169" w:rsidRPr="00E176CC">
        <w:t xml:space="preserve">ough, the post mortem analysis followed </w:t>
      </w:r>
      <w:r w:rsidR="00F31ACF" w:rsidRPr="00E176CC">
        <w:t>11</w:t>
      </w:r>
      <w:r w:rsidR="00085169" w:rsidRPr="00E176CC">
        <w:t xml:space="preserve"> months after the clinical episode, the neuropathological findings were striking with abundant leptomeningeal T lymphocytes, relatively scanty lymphocytes in the cerebral cortex, cortical microvascular lesions related to severe cerebral amyloid angiopathy</w:t>
      </w:r>
      <w:r w:rsidR="00754DE2" w:rsidRPr="00E176CC">
        <w:t>,</w:t>
      </w:r>
      <w:r w:rsidR="00085169" w:rsidRPr="00E176CC">
        <w:t xml:space="preserve"> and oedema of the white matter </w:t>
      </w:r>
      <w:r w:rsidR="00C31800" w:rsidRPr="00E176CC">
        <w:t>(</w:t>
      </w:r>
      <w:r w:rsidR="00670C50" w:rsidRPr="00E176CC">
        <w:fldChar w:fldCharType="begin"/>
      </w:r>
      <w:r w:rsidR="00670C50" w:rsidRPr="00E176CC">
        <w:instrText xml:space="preserve"> ADDIN EN.CITE &lt;EndNote&gt;&lt;Cite&gt;&lt;Author&gt;Nicoll&lt;/Author&gt;&lt;Year&gt;2003&lt;/Year&gt;&lt;RecNum&gt;1241&lt;/RecNum&gt;&lt;DisplayText&gt;(Nicoll&lt;style face="italic"&gt; et al.&lt;/style&gt;, 2003)&lt;/DisplayText&gt;&lt;record&gt;&lt;rec-number&gt;1241&lt;/rec-number&gt;&lt;foreign-keys&gt;&lt;key app="EN" db-id="fsttzr9sor0v01evxfgp92sveape9pa59z0z" timestamp="1403258613"&gt;1241&lt;/key&gt;&lt;key app="ENWeb" db-id=""&gt;0&lt;/key&gt;&lt;/foreign-keys&gt;&lt;ref-type name="Journal Article"&gt;17&lt;/ref-type&gt;&lt;contributors&gt;&lt;authors&gt;&lt;author&gt;Nicoll, J. A.&lt;/author&gt;&lt;author&gt;Wilkinson, D.&lt;/author&gt;&lt;author&gt;Holmes, C.&lt;/author&gt;&lt;author&gt;Steart, P.&lt;/author&gt;&lt;author&gt;Markham, H.&lt;/author&gt;&lt;author&gt;Weller, R. O.&lt;/author&gt;&lt;/authors&gt;&lt;/contributors&gt;&lt;titles&gt;&lt;title&gt;Neuropathology of human Alzheimer disease after immunization with amyloid-beta peptide: a case report&lt;/title&gt;&lt;secondary-title&gt;Nat Med&lt;/secondary-title&gt;&lt;/titles&gt;&lt;periodical&gt;&lt;full-title&gt;Nat Med&lt;/full-title&gt;&lt;/periodical&gt;&lt;pages&gt;448-52&lt;/pages&gt;&lt;volume&gt;9&lt;/volume&gt;&lt;number&gt;4&lt;/number&gt;&lt;keywords&gt;&lt;keyword&gt;Aged&lt;/keyword&gt;&lt;keyword&gt;Alzheimer Disease/*pathology/*therapy&lt;/keyword&gt;&lt;keyword&gt;Alzheimer Vaccines/*therapeutic use&lt;/keyword&gt;&lt;keyword&gt;Amyloid beta-Protein/*immunology&lt;/keyword&gt;&lt;keyword&gt;Brain/*pathology&lt;/keyword&gt;&lt;keyword&gt;Female&lt;/keyword&gt;&lt;keyword&gt;Humans&lt;/keyword&gt;&lt;keyword&gt;Meningoencephalitis/etiology&lt;/keyword&gt;&lt;keyword&gt;Peptide Fragments/*immunology&lt;/keyword&gt;&lt;/keywords&gt;&lt;dates&gt;&lt;year&gt;2003&lt;/year&gt;&lt;/dates&gt;&lt;urls&gt;&lt;related-urls&gt;&lt;url&gt;http://www.ncbi.nlm.nih.gov/pubmed/12640446?ordinalpos=5&amp;amp;itool=EntrezSystem2.PEntrez.Pubmed.Pubmed_ResultsPanel.Pubmed_RVDocSum&lt;/url&gt;&lt;url&gt;http://www.nature.com/nm/journal/v9/n4/pdf/nm840.pdf&lt;/url&gt;&lt;/related-urls&gt;&lt;/urls&gt;&lt;/record&gt;&lt;/Cite&gt;&lt;/EndNote&gt;</w:instrText>
      </w:r>
      <w:r w:rsidR="00670C50" w:rsidRPr="00E176CC">
        <w:fldChar w:fldCharType="separate"/>
      </w:r>
      <w:r w:rsidR="00670C50" w:rsidRPr="00E176CC">
        <w:rPr>
          <w:noProof/>
        </w:rPr>
        <w:t>(Nicoll</w:t>
      </w:r>
      <w:r w:rsidR="00670C50" w:rsidRPr="00E176CC">
        <w:rPr>
          <w:i/>
          <w:noProof/>
        </w:rPr>
        <w:t xml:space="preserve"> et al.</w:t>
      </w:r>
      <w:r w:rsidR="00670C50" w:rsidRPr="00E176CC">
        <w:rPr>
          <w:noProof/>
        </w:rPr>
        <w:t>, 2003)</w:t>
      </w:r>
      <w:r w:rsidR="00670C50" w:rsidRPr="00E176CC">
        <w:fldChar w:fldCharType="end"/>
      </w:r>
      <w:r w:rsidR="00085169" w:rsidRPr="00E176CC">
        <w:t xml:space="preserve">, illustrated in Figure 5).  </w:t>
      </w:r>
      <w:r w:rsidR="00193D5C" w:rsidRPr="00E176CC">
        <w:t xml:space="preserve">Of note, 13/14 subjects with neuropathologically confirmed Alzheimer’s disease and histological evidence of plaque removal did not have such a clinical event and lacked a significant infiltrate of lymphocytes.  </w:t>
      </w:r>
      <w:r w:rsidR="00670C50" w:rsidRPr="00E176CC">
        <w:t>Previous quantification</w:t>
      </w:r>
      <w:r w:rsidR="00250BBB" w:rsidRPr="00E176CC">
        <w:t xml:space="preserve"> </w:t>
      </w:r>
      <w:r w:rsidR="00D1286F" w:rsidRPr="00E176CC">
        <w:t xml:space="preserve">showed in </w:t>
      </w:r>
      <w:r w:rsidR="002743EC" w:rsidRPr="00E176CC">
        <w:t xml:space="preserve">the </w:t>
      </w:r>
      <w:r w:rsidR="002743EC" w:rsidRPr="00E176CC">
        <w:lastRenderedPageBreak/>
        <w:t xml:space="preserve">meningoencephalitis </w:t>
      </w:r>
      <w:r w:rsidR="00D1286F" w:rsidRPr="00E176CC">
        <w:t xml:space="preserve">case </w:t>
      </w:r>
      <w:r w:rsidR="002743EC" w:rsidRPr="00E176CC">
        <w:t xml:space="preserve">(case </w:t>
      </w:r>
      <w:r w:rsidR="00D1286F" w:rsidRPr="00E176CC">
        <w:t>1</w:t>
      </w:r>
      <w:r w:rsidR="002743EC" w:rsidRPr="00E176CC">
        <w:t>), the presence of 1024.5</w:t>
      </w:r>
      <w:r w:rsidR="00D1286F" w:rsidRPr="00E176CC">
        <w:t xml:space="preserve"> CD3+ T lymphocytes/100 fields </w:t>
      </w:r>
      <w:r w:rsidR="00193D5C" w:rsidRPr="00E176CC">
        <w:t xml:space="preserve">in the leptomeninges and </w:t>
      </w:r>
      <w:r w:rsidR="002743EC" w:rsidRPr="00E176CC">
        <w:t>65.5</w:t>
      </w:r>
      <w:r w:rsidR="00193D5C" w:rsidRPr="00E176CC">
        <w:t xml:space="preserve"> in the </w:t>
      </w:r>
      <w:r w:rsidR="002743EC" w:rsidRPr="00E176CC">
        <w:t>grey matter</w:t>
      </w:r>
      <w:r w:rsidR="001412A9" w:rsidRPr="00E176CC">
        <w:t xml:space="preserve"> compared with median values of </w:t>
      </w:r>
      <w:r w:rsidR="002743EC" w:rsidRPr="00E176CC">
        <w:t>12 in leptomeninges and 1.8 in the grey matte</w:t>
      </w:r>
      <w:r w:rsidR="00670C50" w:rsidRPr="00E176CC">
        <w:t>r</w:t>
      </w:r>
      <w:r w:rsidR="001412A9" w:rsidRPr="00E176CC">
        <w:t xml:space="preserve"> in immunised </w:t>
      </w:r>
      <w:r w:rsidR="00250BBB" w:rsidRPr="00E176CC">
        <w:t>Alzheimer</w:t>
      </w:r>
      <w:r w:rsidR="001412A9" w:rsidRPr="00E176CC">
        <w:t xml:space="preserve"> cases without encephalitis and </w:t>
      </w:r>
      <w:r w:rsidR="002743EC" w:rsidRPr="00E176CC">
        <w:t>14.2 in leptomeninges and 7.3 in the grey matter</w:t>
      </w:r>
      <w:r w:rsidR="00670C50" w:rsidRPr="00E176CC">
        <w:t xml:space="preserve"> </w:t>
      </w:r>
      <w:r w:rsidR="001412A9" w:rsidRPr="00E176CC">
        <w:t>in non-immunised Alzheimer’s disease cases</w:t>
      </w:r>
      <w:r w:rsidR="002743EC" w:rsidRPr="00E176CC">
        <w:t xml:space="preserve"> </w:t>
      </w:r>
      <w:r w:rsidR="00670C50" w:rsidRPr="00E176CC">
        <w:fldChar w:fldCharType="begin"/>
      </w:r>
      <w:r w:rsidR="00670C50" w:rsidRPr="00E176CC">
        <w:instrText xml:space="preserve"> ADDIN EN.CITE &lt;EndNote&gt;&lt;Cite&gt;&lt;Author&gt;Zotova&lt;/Author&gt;&lt;Year&gt;2013&lt;/Year&gt;&lt;RecNum&gt;2762&lt;/RecNum&gt;&lt;DisplayText&gt;(Zotova&lt;style face="italic"&gt; et al.&lt;/style&gt;, 2013)&lt;/DisplayText&gt;&lt;record&gt;&lt;rec-number&gt;2762&lt;/rec-number&gt;&lt;foreign-keys&gt;&lt;key app="EN" db-id="fsttzr9sor0v01evxfgp92sveape9pa59z0z" timestamp="1403258613"&gt;2762&lt;/key&gt;&lt;key app="ENWeb" db-id=""&gt;0&lt;/key&gt;&lt;/foreign-keys&gt;&lt;ref-type name="Journal Article"&gt;17&lt;/ref-type&gt;&lt;contributors&gt;&lt;authors&gt;&lt;author&gt;Zotova, E.&lt;/author&gt;&lt;author&gt;Bharambe, V.&lt;/author&gt;&lt;author&gt;Cheaveau, M.&lt;/author&gt;&lt;author&gt;Morgan, W.&lt;/author&gt;&lt;author&gt;Holmes, C.&lt;/author&gt;&lt;author&gt;Harris, S.&lt;/author&gt;&lt;author&gt;Neal, J. W.&lt;/author&gt;&lt;author&gt;Love, S.&lt;/author&gt;&lt;author&gt;Nicoll, J. A.&lt;/author&gt;&lt;author&gt;Boche, D.&lt;/author&gt;&lt;/authors&gt;&lt;/contributors&gt;&lt;auth-address&gt;1 Clinical Neurosciences, Clinical and Experimental Sciences, Faculty of Medicine, University of Southampton, Mailpoint 806, Southampton General Hospital, Southampton SO16 6YD, UK.&lt;/auth-address&gt;&lt;titles&gt;&lt;title&gt;Inflammatory components in human Alzheimer&amp;apos;s disease and after active amyloid-beta42 immunization&lt;/title&gt;&lt;secondary-title&gt;Brain&lt;/secondary-title&gt;&lt;/titles&gt;&lt;periodical&gt;&lt;full-title&gt;Brain&lt;/full-title&gt;&lt;/periodical&gt;&lt;pages&gt;2677-96&lt;/pages&gt;&lt;volume&gt;136&lt;/volume&gt;&lt;number&gt;Pt 9&lt;/number&gt;&lt;edition&gt;2013/08/15&lt;/edition&gt;&lt;dates&gt;&lt;year&gt;2013&lt;/year&gt;&lt;pub-dates&gt;&lt;date&gt;Sep&lt;/date&gt;&lt;/pub-dates&gt;&lt;/dates&gt;&lt;isbn&gt;1460-2156 (Electronic)&amp;#xD;0006-8950 (Linking)&lt;/isbn&gt;&lt;accession-num&gt;23943781&lt;/accession-num&gt;&lt;urls&gt;&lt;related-urls&gt;&lt;url&gt;http://www.ncbi.nlm.nih.gov/pubmed/23943781&lt;/url&gt;&lt;url&gt;http://brain.oxfordjournals.org/content/136/9/2677.full.pdf&lt;/url&gt;&lt;/related-urls&gt;&lt;/urls&gt;&lt;electronic-resource-num&gt;10.1093/brain/awt210&lt;/electronic-resource-num&gt;&lt;language&gt;eng&lt;/language&gt;&lt;/record&gt;&lt;/Cite&gt;&lt;/EndNote&gt;</w:instrText>
      </w:r>
      <w:r w:rsidR="00670C50" w:rsidRPr="00E176CC">
        <w:fldChar w:fldCharType="separate"/>
      </w:r>
      <w:r w:rsidR="00670C50" w:rsidRPr="00E176CC">
        <w:rPr>
          <w:noProof/>
        </w:rPr>
        <w:t>(Zotova</w:t>
      </w:r>
      <w:r w:rsidR="00670C50" w:rsidRPr="00E176CC">
        <w:rPr>
          <w:i/>
          <w:noProof/>
        </w:rPr>
        <w:t xml:space="preserve"> et al.</w:t>
      </w:r>
      <w:r w:rsidR="00670C50" w:rsidRPr="00E176CC">
        <w:rPr>
          <w:noProof/>
        </w:rPr>
        <w:t>, 2013)</w:t>
      </w:r>
      <w:r w:rsidR="00670C50" w:rsidRPr="00E176CC">
        <w:fldChar w:fldCharType="end"/>
      </w:r>
      <w:r w:rsidR="00F319F9" w:rsidRPr="00E176CC">
        <w:t>.</w:t>
      </w:r>
      <w:r w:rsidR="00193D5C" w:rsidRPr="00E176CC">
        <w:t xml:space="preserve"> </w:t>
      </w:r>
      <w:r w:rsidR="00D1286F" w:rsidRPr="00E176CC">
        <w:t xml:space="preserve"> </w:t>
      </w:r>
      <w:r w:rsidR="00522AB8" w:rsidRPr="00E176CC">
        <w:t xml:space="preserve">This </w:t>
      </w:r>
      <w:r w:rsidR="00CA3D10" w:rsidRPr="00E176CC">
        <w:t xml:space="preserve">absence of a significant lymphocytic infiltrate in all but one of the AN1792-treated patients </w:t>
      </w:r>
      <w:r w:rsidR="00522AB8" w:rsidRPr="00E176CC">
        <w:t xml:space="preserve">is </w:t>
      </w:r>
      <w:r w:rsidR="00FB789E" w:rsidRPr="00E176CC">
        <w:t xml:space="preserve">consistent with the plaque removal activity </w:t>
      </w:r>
      <w:r w:rsidR="001412A9" w:rsidRPr="00E176CC">
        <w:t xml:space="preserve">following AN1792 immunisation </w:t>
      </w:r>
      <w:r w:rsidR="00FB789E" w:rsidRPr="00E176CC">
        <w:t>being primarily related to a humoural immune response.</w:t>
      </w:r>
    </w:p>
    <w:p w14:paraId="5680FA9B" w14:textId="77777777" w:rsidR="006658CC" w:rsidRPr="00E176CC" w:rsidRDefault="006658CC" w:rsidP="008B5BC2">
      <w:pPr>
        <w:spacing w:line="360" w:lineRule="auto"/>
        <w:jc w:val="lowKashida"/>
      </w:pPr>
    </w:p>
    <w:p w14:paraId="2D1ADE0F" w14:textId="77777777" w:rsidR="000D15B8" w:rsidRPr="00E176CC" w:rsidRDefault="000D15B8" w:rsidP="008B5BC2">
      <w:pPr>
        <w:spacing w:line="360" w:lineRule="auto"/>
        <w:jc w:val="lowKashida"/>
        <w:rPr>
          <w:b/>
          <w:bCs/>
          <w:sz w:val="26"/>
          <w:szCs w:val="26"/>
        </w:rPr>
      </w:pPr>
      <w:r w:rsidRPr="00E176CC">
        <w:rPr>
          <w:b/>
          <w:bCs/>
          <w:sz w:val="26"/>
          <w:szCs w:val="26"/>
        </w:rPr>
        <w:t>Cogniti</w:t>
      </w:r>
      <w:r w:rsidR="00E704D3" w:rsidRPr="00E176CC">
        <w:rPr>
          <w:b/>
          <w:bCs/>
          <w:sz w:val="26"/>
          <w:szCs w:val="26"/>
        </w:rPr>
        <w:t>ve function</w:t>
      </w:r>
      <w:r w:rsidR="00F71D13" w:rsidRPr="00E176CC">
        <w:rPr>
          <w:b/>
          <w:bCs/>
          <w:sz w:val="26"/>
          <w:szCs w:val="26"/>
        </w:rPr>
        <w:t xml:space="preserve"> and cause of death</w:t>
      </w:r>
    </w:p>
    <w:p w14:paraId="7AC59F71" w14:textId="77777777" w:rsidR="003302DE" w:rsidRPr="004379F2" w:rsidRDefault="00CB3FB4" w:rsidP="000E2776">
      <w:pPr>
        <w:spacing w:line="360" w:lineRule="auto"/>
        <w:ind w:firstLine="284"/>
        <w:jc w:val="lowKashida"/>
      </w:pPr>
      <w:r w:rsidRPr="00E176CC">
        <w:t xml:space="preserve">Although </w:t>
      </w:r>
      <w:r w:rsidR="00E118E2" w:rsidRPr="00E176CC">
        <w:t xml:space="preserve">at the time of entry to the trial </w:t>
      </w:r>
      <w:r w:rsidRPr="00E176CC">
        <w:t xml:space="preserve">all participants satisfied </w:t>
      </w:r>
      <w:r w:rsidR="002A7194" w:rsidRPr="00E176CC">
        <w:t xml:space="preserve">the </w:t>
      </w:r>
      <w:r w:rsidR="00E118E2" w:rsidRPr="00E176CC">
        <w:t xml:space="preserve">criteria for mild/moderate dementia, </w:t>
      </w:r>
      <w:r w:rsidR="0097280C" w:rsidRPr="00E176CC">
        <w:t xml:space="preserve">19/22 </w:t>
      </w:r>
      <w:r w:rsidR="00F71D13" w:rsidRPr="00E176CC">
        <w:t>were assessed as having severe dementia prior to death</w:t>
      </w:r>
      <w:r w:rsidR="00176FB0" w:rsidRPr="00E176CC">
        <w:t xml:space="preserve"> (T</w:t>
      </w:r>
      <w:r w:rsidR="002A7194" w:rsidRPr="00E176CC">
        <w:t>able 1)</w:t>
      </w:r>
      <w:r w:rsidR="0097280C" w:rsidRPr="00E176CC">
        <w:t xml:space="preserve">, notably including </w:t>
      </w:r>
      <w:r w:rsidR="00104213" w:rsidRPr="00E176CC">
        <w:t>all</w:t>
      </w:r>
      <w:r w:rsidR="0097280C" w:rsidRPr="00E176CC">
        <w:t xml:space="preserve"> </w:t>
      </w:r>
      <w:r w:rsidR="00565B58" w:rsidRPr="00E176CC">
        <w:t>five</w:t>
      </w:r>
      <w:r w:rsidR="0097280C" w:rsidRPr="00E176CC">
        <w:t xml:space="preserve"> </w:t>
      </w:r>
      <w:r w:rsidRPr="00E176CC">
        <w:t xml:space="preserve">patients </w:t>
      </w:r>
      <w:r w:rsidR="0097280C" w:rsidRPr="00E176CC">
        <w:t>with near complete clearance of plaques from</w:t>
      </w:r>
      <w:r w:rsidR="0097280C" w:rsidRPr="004379F2">
        <w:t xml:space="preserve"> the brain</w:t>
      </w:r>
      <w:r w:rsidR="00104213" w:rsidRPr="004379F2">
        <w:t xml:space="preserve"> (cases</w:t>
      </w:r>
      <w:r w:rsidR="000E2776">
        <w:t xml:space="preserve"> </w:t>
      </w:r>
      <w:r w:rsidR="00104213" w:rsidRPr="004379F2">
        <w:t>7, 8, 16, 20 and 21)</w:t>
      </w:r>
      <w:r w:rsidR="00A27C25" w:rsidRPr="004379F2">
        <w:t xml:space="preserve">.  </w:t>
      </w:r>
      <w:r w:rsidR="0009024A" w:rsidRPr="004379F2">
        <w:t xml:space="preserve">The late assessments were performed within a year of death so represent a good indication of the </w:t>
      </w:r>
      <w:r w:rsidRPr="004379F2">
        <w:t>cognitive status in relation</w:t>
      </w:r>
      <w:r w:rsidR="0009024A" w:rsidRPr="004379F2">
        <w:t xml:space="preserve"> to the neuropathological findings</w:t>
      </w:r>
      <w:r w:rsidR="00A27C25" w:rsidRPr="004379F2">
        <w:t xml:space="preserve">.  </w:t>
      </w:r>
      <w:r w:rsidR="0097280C" w:rsidRPr="004379F2">
        <w:t xml:space="preserve">The remaining </w:t>
      </w:r>
      <w:r w:rsidR="00565B58" w:rsidRPr="004379F2">
        <w:t>three</w:t>
      </w:r>
      <w:r w:rsidR="0097280C" w:rsidRPr="004379F2">
        <w:t xml:space="preserve"> </w:t>
      </w:r>
      <w:r w:rsidRPr="004379F2">
        <w:t xml:space="preserve">participants </w:t>
      </w:r>
      <w:r w:rsidR="0097280C" w:rsidRPr="004379F2">
        <w:t>had</w:t>
      </w:r>
      <w:r w:rsidR="00F71D13" w:rsidRPr="004379F2">
        <w:t xml:space="preserve"> moderate dementia</w:t>
      </w:r>
      <w:r w:rsidR="0097280C" w:rsidRPr="004379F2">
        <w:t xml:space="preserve"> (cases 2, 10 and 11)</w:t>
      </w:r>
      <w:r w:rsidR="005E4F87">
        <w:t>,</w:t>
      </w:r>
      <w:r w:rsidR="0009024A" w:rsidRPr="004379F2">
        <w:t xml:space="preserve"> </w:t>
      </w:r>
      <w:r w:rsidR="0097280C" w:rsidRPr="004379F2">
        <w:t xml:space="preserve">had a neuropathological diagnosis of </w:t>
      </w:r>
      <w:r w:rsidR="00176FB0" w:rsidRPr="004379F2">
        <w:t>Alzheimer’s disease</w:t>
      </w:r>
      <w:r w:rsidR="0097280C" w:rsidRPr="004379F2">
        <w:t xml:space="preserve"> and had received the active agent</w:t>
      </w:r>
      <w:r w:rsidR="00A27C25" w:rsidRPr="004379F2">
        <w:t xml:space="preserve">.  </w:t>
      </w:r>
      <w:r w:rsidRPr="004379F2">
        <w:t xml:space="preserve">One showed </w:t>
      </w:r>
      <w:r w:rsidR="00F321C1" w:rsidRPr="004379F2">
        <w:t>intermediate</w:t>
      </w:r>
      <w:r w:rsidR="00092C7B" w:rsidRPr="004379F2">
        <w:t xml:space="preserve"> plaque removal, the other two </w:t>
      </w:r>
      <w:r w:rsidRPr="004379F2">
        <w:t xml:space="preserve">had evidence of only </w:t>
      </w:r>
      <w:r w:rsidR="00F321C1" w:rsidRPr="004379F2">
        <w:t>very limited</w:t>
      </w:r>
      <w:r w:rsidR="00092C7B" w:rsidRPr="004379F2">
        <w:t xml:space="preserve"> plaque clearance</w:t>
      </w:r>
      <w:r w:rsidR="00A27C25" w:rsidRPr="004379F2">
        <w:t xml:space="preserve">.  </w:t>
      </w:r>
      <w:r w:rsidR="00092C7B" w:rsidRPr="004379F2">
        <w:t xml:space="preserve">One </w:t>
      </w:r>
      <w:r w:rsidR="0097280C" w:rsidRPr="004379F2">
        <w:t xml:space="preserve">of </w:t>
      </w:r>
      <w:r w:rsidR="00092C7B" w:rsidRPr="004379F2">
        <w:t xml:space="preserve">these </w:t>
      </w:r>
      <w:r w:rsidR="00565B58" w:rsidRPr="004379F2">
        <w:t>three</w:t>
      </w:r>
      <w:r w:rsidR="00092C7B" w:rsidRPr="004379F2">
        <w:t xml:space="preserve"> </w:t>
      </w:r>
      <w:r w:rsidRPr="004379F2">
        <w:t xml:space="preserve">participants </w:t>
      </w:r>
      <w:r w:rsidR="0097280C" w:rsidRPr="004379F2">
        <w:t xml:space="preserve">had died from rupture of an abdominal aortic </w:t>
      </w:r>
      <w:r w:rsidR="00092C7B" w:rsidRPr="004379F2">
        <w:t>aneurysm</w:t>
      </w:r>
      <w:r w:rsidR="0097280C" w:rsidRPr="004379F2">
        <w:t xml:space="preserve"> just 4 months after first </w:t>
      </w:r>
      <w:r w:rsidRPr="004379F2">
        <w:t>immunisation</w:t>
      </w:r>
      <w:r w:rsidR="00A27C25" w:rsidRPr="004379F2">
        <w:t xml:space="preserve">.  </w:t>
      </w:r>
      <w:r w:rsidRPr="004379F2">
        <w:t xml:space="preserve">The </w:t>
      </w:r>
      <w:r w:rsidR="00092C7B" w:rsidRPr="004379F2">
        <w:t>other two died from bronchopneumonia</w:t>
      </w:r>
      <w:r w:rsidRPr="004379F2">
        <w:t>,</w:t>
      </w:r>
      <w:r w:rsidR="00092C7B" w:rsidRPr="004379F2">
        <w:t xml:space="preserve"> with dementia cited in the cause of death</w:t>
      </w:r>
      <w:r w:rsidR="00A27C25" w:rsidRPr="004379F2">
        <w:t xml:space="preserve">.  </w:t>
      </w:r>
      <w:r w:rsidR="008132F3" w:rsidRPr="004379F2">
        <w:t>A</w:t>
      </w:r>
      <w:r w:rsidR="00F71D13" w:rsidRPr="004379F2">
        <w:t xml:space="preserve"> neurocognitive disorder </w:t>
      </w:r>
      <w:r w:rsidR="00415593">
        <w:t>was</w:t>
      </w:r>
      <w:r w:rsidR="00415593" w:rsidRPr="004379F2">
        <w:t xml:space="preserve"> </w:t>
      </w:r>
      <w:r w:rsidR="00F71D13" w:rsidRPr="004379F2">
        <w:t xml:space="preserve">mentioned </w:t>
      </w:r>
      <w:r w:rsidR="008132F3" w:rsidRPr="004379F2">
        <w:t xml:space="preserve">in the cause of death </w:t>
      </w:r>
      <w:r w:rsidRPr="004379F2">
        <w:t xml:space="preserve">as </w:t>
      </w:r>
      <w:r w:rsidR="008132F3" w:rsidRPr="004379F2">
        <w:t xml:space="preserve">stated on the death certificates </w:t>
      </w:r>
      <w:r w:rsidR="00F71D13" w:rsidRPr="004379F2">
        <w:t xml:space="preserve">for 19/22 </w:t>
      </w:r>
      <w:r w:rsidRPr="004379F2">
        <w:t>participants</w:t>
      </w:r>
      <w:r w:rsidR="00A27C25" w:rsidRPr="004379F2">
        <w:t xml:space="preserve">.  </w:t>
      </w:r>
      <w:r w:rsidR="00460219" w:rsidRPr="004379F2">
        <w:t>No patient died from a cause attributable to the immunisation.</w:t>
      </w:r>
    </w:p>
    <w:p w14:paraId="0A82A286" w14:textId="77777777" w:rsidR="00F71D13" w:rsidRPr="004379F2" w:rsidRDefault="00F71D13" w:rsidP="008B5BC2">
      <w:pPr>
        <w:spacing w:line="360" w:lineRule="auto"/>
        <w:jc w:val="lowKashida"/>
      </w:pPr>
    </w:p>
    <w:p w14:paraId="50A19485" w14:textId="77777777" w:rsidR="00815812" w:rsidRPr="00B827F4" w:rsidRDefault="00815812" w:rsidP="00B30EBF">
      <w:pPr>
        <w:spacing w:line="360" w:lineRule="auto"/>
        <w:jc w:val="lowKashida"/>
        <w:rPr>
          <w:b/>
          <w:bCs/>
          <w:sz w:val="26"/>
          <w:szCs w:val="26"/>
        </w:rPr>
      </w:pPr>
      <w:r w:rsidRPr="00B827F4">
        <w:rPr>
          <w:b/>
          <w:bCs/>
          <w:sz w:val="26"/>
          <w:szCs w:val="26"/>
        </w:rPr>
        <w:t>Non-A</w:t>
      </w:r>
      <w:r w:rsidR="00B30EBF" w:rsidRPr="00B827F4">
        <w:rPr>
          <w:b/>
          <w:bCs/>
          <w:sz w:val="26"/>
          <w:szCs w:val="26"/>
        </w:rPr>
        <w:t>lzheimer’s</w:t>
      </w:r>
      <w:r w:rsidRPr="00B827F4">
        <w:rPr>
          <w:b/>
          <w:bCs/>
          <w:sz w:val="26"/>
          <w:szCs w:val="26"/>
        </w:rPr>
        <w:t xml:space="preserve"> cases</w:t>
      </w:r>
    </w:p>
    <w:p w14:paraId="61CB81BD" w14:textId="77777777" w:rsidR="00815812" w:rsidRPr="004379F2" w:rsidRDefault="00B856EA" w:rsidP="002743EC">
      <w:pPr>
        <w:spacing w:line="360" w:lineRule="auto"/>
        <w:ind w:firstLine="284"/>
        <w:jc w:val="lowKashida"/>
      </w:pPr>
      <w:r w:rsidRPr="004379F2">
        <w:t xml:space="preserve">Five of the </w:t>
      </w:r>
      <w:r w:rsidR="00E118E2" w:rsidRPr="004379F2">
        <w:t xml:space="preserve">22 </w:t>
      </w:r>
      <w:r w:rsidR="00877B35" w:rsidRPr="004379F2">
        <w:t xml:space="preserve">subjects </w:t>
      </w:r>
      <w:r w:rsidR="00E118E2" w:rsidRPr="004379F2">
        <w:t>(23%) had non-A</w:t>
      </w:r>
      <w:r w:rsidR="00176FB0" w:rsidRPr="004379F2">
        <w:t>lzheimer’s</w:t>
      </w:r>
      <w:r w:rsidR="00E118E2" w:rsidRPr="004379F2">
        <w:t xml:space="preserve"> causes for dementia</w:t>
      </w:r>
      <w:r w:rsidR="00176FB0" w:rsidRPr="004379F2">
        <w:t xml:space="preserve"> (T</w:t>
      </w:r>
      <w:r w:rsidR="00877B35" w:rsidRPr="004379F2">
        <w:t xml:space="preserve">able </w:t>
      </w:r>
      <w:r w:rsidR="00213FC8" w:rsidRPr="004379F2">
        <w:t>2</w:t>
      </w:r>
      <w:r w:rsidR="00B82102">
        <w:t>b</w:t>
      </w:r>
      <w:r w:rsidR="00877B35" w:rsidRPr="004379F2">
        <w:t>)</w:t>
      </w:r>
      <w:r w:rsidR="00A27C25" w:rsidRPr="004379F2">
        <w:t xml:space="preserve">.  </w:t>
      </w:r>
      <w:r w:rsidR="00B5459E" w:rsidRPr="004379F2">
        <w:t>Consistent with their non-A</w:t>
      </w:r>
      <w:r w:rsidR="00176FB0" w:rsidRPr="004379F2">
        <w:t>lzheimer’s</w:t>
      </w:r>
      <w:r w:rsidR="00B5459E" w:rsidRPr="004379F2">
        <w:t xml:space="preserve"> diagnoses, they predominantly had low plaque scores</w:t>
      </w:r>
      <w:r w:rsidR="00B82102">
        <w:t xml:space="preserve"> (Figure </w:t>
      </w:r>
      <w:r w:rsidR="006061FC">
        <w:t>2</w:t>
      </w:r>
      <w:r w:rsidR="00B82102">
        <w:t>F)</w:t>
      </w:r>
      <w:r w:rsidR="00A27C25" w:rsidRPr="004379F2">
        <w:t xml:space="preserve">.  </w:t>
      </w:r>
      <w:r w:rsidR="00E83BA6" w:rsidRPr="004379F2">
        <w:t xml:space="preserve">Three </w:t>
      </w:r>
      <w:r w:rsidRPr="004379F2">
        <w:t xml:space="preserve">of </w:t>
      </w:r>
      <w:r w:rsidR="00E83BA6" w:rsidRPr="004379F2">
        <w:t>the non-A</w:t>
      </w:r>
      <w:r w:rsidR="00176FB0" w:rsidRPr="004379F2">
        <w:t>lzheimer’s</w:t>
      </w:r>
      <w:r w:rsidR="00E83BA6" w:rsidRPr="004379F2">
        <w:t xml:space="preserve"> subjects </w:t>
      </w:r>
      <w:r w:rsidR="00877B35" w:rsidRPr="004379F2">
        <w:t xml:space="preserve">had received the active vaccine, </w:t>
      </w:r>
      <w:r w:rsidR="00877B35" w:rsidRPr="00E176CC">
        <w:t xml:space="preserve">only one of </w:t>
      </w:r>
      <w:r w:rsidRPr="00E176CC">
        <w:t>whom</w:t>
      </w:r>
      <w:r w:rsidR="00877B35" w:rsidRPr="00E176CC">
        <w:t xml:space="preserve"> had evidence of circulating antibodies against A</w:t>
      </w:r>
      <w:r w:rsidR="002743EC" w:rsidRPr="00E176CC">
        <w:t>N1792</w:t>
      </w:r>
      <w:r w:rsidR="00877B35" w:rsidRPr="00E176CC">
        <w:t xml:space="preserve"> (case 12)</w:t>
      </w:r>
      <w:r w:rsidR="00964B01" w:rsidRPr="00E176CC">
        <w:t>.</w:t>
      </w:r>
    </w:p>
    <w:p w14:paraId="573D1E2E" w14:textId="77777777" w:rsidR="00815812" w:rsidRPr="004379F2" w:rsidRDefault="00815812" w:rsidP="008B5BC2">
      <w:pPr>
        <w:spacing w:line="360" w:lineRule="auto"/>
        <w:jc w:val="lowKashida"/>
      </w:pPr>
    </w:p>
    <w:p w14:paraId="5EBBA17A" w14:textId="77777777" w:rsidR="004566BF" w:rsidRPr="00B827F4" w:rsidRDefault="004566BF" w:rsidP="008B5BC2">
      <w:pPr>
        <w:spacing w:line="360" w:lineRule="auto"/>
        <w:jc w:val="lowKashida"/>
        <w:rPr>
          <w:b/>
          <w:bCs/>
          <w:sz w:val="28"/>
          <w:szCs w:val="28"/>
        </w:rPr>
      </w:pPr>
      <w:r w:rsidRPr="00B827F4">
        <w:rPr>
          <w:b/>
          <w:bCs/>
          <w:sz w:val="28"/>
          <w:szCs w:val="28"/>
        </w:rPr>
        <w:lastRenderedPageBreak/>
        <w:t>Discussion</w:t>
      </w:r>
    </w:p>
    <w:p w14:paraId="5F2EAC32" w14:textId="77777777" w:rsidR="0043703A" w:rsidRPr="004379F2" w:rsidRDefault="008F4C73" w:rsidP="00E76130">
      <w:pPr>
        <w:spacing w:line="360" w:lineRule="auto"/>
        <w:ind w:firstLine="284"/>
        <w:jc w:val="lowKashida"/>
      </w:pPr>
      <w:r w:rsidRPr="004379F2">
        <w:t xml:space="preserve">Systematic </w:t>
      </w:r>
      <w:r w:rsidR="00CC28A3" w:rsidRPr="004379F2">
        <w:rPr>
          <w:i/>
          <w:iCs/>
        </w:rPr>
        <w:t>post-mortem</w:t>
      </w:r>
      <w:r w:rsidR="009517DF" w:rsidRPr="004379F2">
        <w:t xml:space="preserve"> follow-</w:t>
      </w:r>
      <w:r w:rsidR="00144C0A" w:rsidRPr="004379F2">
        <w:t xml:space="preserve">up over a </w:t>
      </w:r>
      <w:r w:rsidR="00415593" w:rsidRPr="004379F2">
        <w:t>15</w:t>
      </w:r>
      <w:r w:rsidR="00415593">
        <w:t>-</w:t>
      </w:r>
      <w:r w:rsidR="00144C0A" w:rsidRPr="004379F2">
        <w:t xml:space="preserve">year period of patients who had been enrolled in the first trial of Aβ immunisation in </w:t>
      </w:r>
      <w:r w:rsidRPr="004379F2">
        <w:t>A</w:t>
      </w:r>
      <w:r w:rsidR="00C721A1" w:rsidRPr="004379F2">
        <w:t>lzheimer’s disease</w:t>
      </w:r>
      <w:r w:rsidR="002B488B" w:rsidRPr="004379F2">
        <w:t xml:space="preserve"> </w:t>
      </w:r>
      <w:r w:rsidRPr="004379F2">
        <w:t>has yielded unique insights into</w:t>
      </w:r>
      <w:r w:rsidR="002B488B" w:rsidRPr="004379F2">
        <w:t xml:space="preserve"> </w:t>
      </w:r>
      <w:r w:rsidRPr="004379F2">
        <w:t xml:space="preserve">the </w:t>
      </w:r>
      <w:r w:rsidR="002B488B" w:rsidRPr="004379F2">
        <w:t xml:space="preserve">effects of </w:t>
      </w:r>
      <w:r w:rsidR="00F92866" w:rsidRPr="004379F2">
        <w:t>Aβ removal</w:t>
      </w:r>
      <w:r w:rsidRPr="004379F2">
        <w:t xml:space="preserve"> and the progression of disease</w:t>
      </w:r>
      <w:r w:rsidR="00A27C25" w:rsidRPr="004379F2">
        <w:t xml:space="preserve">.  </w:t>
      </w:r>
      <w:r w:rsidR="001037D0" w:rsidRPr="004379F2">
        <w:t>Such a long-term neuropathological analysis of a therapeutic trial for a neurological condition</w:t>
      </w:r>
      <w:r w:rsidR="00C721A1" w:rsidRPr="004379F2">
        <w:t xml:space="preserve">, in this case with a &gt;25% </w:t>
      </w:r>
      <w:r w:rsidR="00C721A1" w:rsidRPr="004379F2">
        <w:rPr>
          <w:i/>
          <w:iCs/>
        </w:rPr>
        <w:t>post-</w:t>
      </w:r>
      <w:r w:rsidR="001037D0" w:rsidRPr="004379F2">
        <w:rPr>
          <w:i/>
          <w:iCs/>
        </w:rPr>
        <w:t>mortem</w:t>
      </w:r>
      <w:r w:rsidR="001037D0" w:rsidRPr="004379F2">
        <w:t xml:space="preserve"> rate, has rarely, if ever, been performed previously.  The </w:t>
      </w:r>
      <w:r w:rsidR="009B6359" w:rsidRPr="004379F2">
        <w:t>study has limit</w:t>
      </w:r>
      <w:r w:rsidR="00CF66DF" w:rsidRPr="004379F2">
        <w:t xml:space="preserve">ations, including </w:t>
      </w:r>
      <w:r w:rsidR="000F1D79" w:rsidRPr="004379F2">
        <w:t xml:space="preserve">the </w:t>
      </w:r>
      <w:r w:rsidR="00CF66DF" w:rsidRPr="004379F2">
        <w:t>single time-</w:t>
      </w:r>
      <w:r w:rsidR="009B6359" w:rsidRPr="004379F2">
        <w:t>point of analysis for ea</w:t>
      </w:r>
      <w:r w:rsidR="00CF66DF" w:rsidRPr="004379F2">
        <w:t xml:space="preserve">ch subject inevitable in a </w:t>
      </w:r>
      <w:r w:rsidR="00CF66DF" w:rsidRPr="004379F2">
        <w:rPr>
          <w:i/>
          <w:iCs/>
        </w:rPr>
        <w:t>post-</w:t>
      </w:r>
      <w:r w:rsidR="009B6359" w:rsidRPr="004379F2">
        <w:rPr>
          <w:i/>
          <w:iCs/>
        </w:rPr>
        <w:t>mortem</w:t>
      </w:r>
      <w:r w:rsidR="009B6359" w:rsidRPr="004379F2">
        <w:t xml:space="preserve"> study, in contrast with serial assessment of amyloid load now possible with </w:t>
      </w:r>
      <w:r w:rsidR="009B6359" w:rsidRPr="004379F2">
        <w:rPr>
          <w:i/>
          <w:iCs/>
        </w:rPr>
        <w:t>in vivo</w:t>
      </w:r>
      <w:r w:rsidR="009B6359" w:rsidRPr="004379F2">
        <w:t xml:space="preserve"> PET imaging</w:t>
      </w:r>
      <w:r w:rsidR="00E76130">
        <w:t xml:space="preserve"> </w:t>
      </w:r>
      <w:r w:rsidR="00E76130">
        <w:fldChar w:fldCharType="begin">
          <w:fldData xml:space="preserve">PEVuZE5vdGU+PENpdGU+PEF1dGhvcj5MaXU8L0F1dGhvcj48WWVhcj4yMDE1PC9ZZWFyPjxSZWNO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</w:fldData>
        </w:fldChar>
      </w:r>
      <w:r w:rsidR="00E76130">
        <w:instrText xml:space="preserve"> ADDIN EN.CITE </w:instrText>
      </w:r>
      <w:r w:rsidR="00E76130">
        <w:fldChar w:fldCharType="begin">
          <w:fldData xml:space="preserve">PEVuZE5vdGU+PENpdGU+PEF1dGhvcj5MaXU8L0F1dGhvcj48WWVhcj4yMDE1PC9ZZWFyPjxSZWNO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</w:fldData>
        </w:fldChar>
      </w:r>
      <w:r w:rsidR="00E76130">
        <w:instrText xml:space="preserve"> ADDIN EN.CITE.DATA </w:instrText>
      </w:r>
      <w:r w:rsidR="00E76130">
        <w:fldChar w:fldCharType="end"/>
      </w:r>
      <w:r w:rsidR="00E76130">
        <w:fldChar w:fldCharType="separate"/>
      </w:r>
      <w:r w:rsidR="00E76130">
        <w:rPr>
          <w:noProof/>
        </w:rPr>
        <w:t>(Liu</w:t>
      </w:r>
      <w:r w:rsidR="00E76130" w:rsidRPr="00E76130">
        <w:rPr>
          <w:i/>
          <w:noProof/>
        </w:rPr>
        <w:t xml:space="preserve"> et al.</w:t>
      </w:r>
      <w:r w:rsidR="00E76130">
        <w:rPr>
          <w:noProof/>
        </w:rPr>
        <w:t>, 2015)</w:t>
      </w:r>
      <w:r w:rsidR="00E76130">
        <w:fldChar w:fldCharType="end"/>
      </w:r>
      <w:r w:rsidR="00A27C25" w:rsidRPr="004379F2">
        <w:t xml:space="preserve">.  </w:t>
      </w:r>
      <w:r w:rsidR="009B6359" w:rsidRPr="004379F2">
        <w:t xml:space="preserve">However, we </w:t>
      </w:r>
      <w:r w:rsidR="00CF66DF" w:rsidRPr="004379F2">
        <w:t>were able to ascertain the long-</w:t>
      </w:r>
      <w:r w:rsidR="009B6359" w:rsidRPr="004379F2">
        <w:t xml:space="preserve">term effects of active Aβ immunisation on plaque clearance, analyse variation between cases, </w:t>
      </w:r>
      <w:r w:rsidR="00EA28CE" w:rsidRPr="004379F2">
        <w:t xml:space="preserve">study </w:t>
      </w:r>
      <w:r w:rsidR="009B6359" w:rsidRPr="004379F2">
        <w:t>the patchy nature of plaque removal</w:t>
      </w:r>
      <w:r w:rsidR="006B6627">
        <w:t>,</w:t>
      </w:r>
      <w:r w:rsidR="009B6359" w:rsidRPr="004379F2">
        <w:t xml:space="preserve"> and</w:t>
      </w:r>
      <w:r w:rsidR="001037D0" w:rsidRPr="004379F2">
        <w:t xml:space="preserve"> exploit this patchy removal, by comparing areas with </w:t>
      </w:r>
      <w:r w:rsidR="00CB2250" w:rsidRPr="004379F2">
        <w:t xml:space="preserve">plaques removed to areas with </w:t>
      </w:r>
      <w:r w:rsidR="001037D0" w:rsidRPr="004379F2">
        <w:t xml:space="preserve">plaques </w:t>
      </w:r>
      <w:r w:rsidR="00CB2250" w:rsidRPr="004379F2">
        <w:t xml:space="preserve">remaining </w:t>
      </w:r>
      <w:r w:rsidR="001037D0" w:rsidRPr="004379F2">
        <w:t>in the same brains to act as internal controls, to study</w:t>
      </w:r>
      <w:r w:rsidR="009B6359" w:rsidRPr="004379F2">
        <w:t xml:space="preserve"> </w:t>
      </w:r>
      <w:r w:rsidR="001037D0" w:rsidRPr="004379F2">
        <w:t xml:space="preserve">its </w:t>
      </w:r>
      <w:r w:rsidR="009B6359" w:rsidRPr="004379F2">
        <w:t>effect on tau pathology</w:t>
      </w:r>
      <w:r w:rsidR="00A27C25" w:rsidRPr="004379F2">
        <w:t xml:space="preserve">.  </w:t>
      </w:r>
      <w:r w:rsidR="00CB2250" w:rsidRPr="004379F2">
        <w:t>Therefore, t</w:t>
      </w:r>
      <w:r w:rsidR="009B6359" w:rsidRPr="004379F2">
        <w:t xml:space="preserve">he lack of significant numbers of </w:t>
      </w:r>
      <w:r w:rsidR="00CF66DF" w:rsidRPr="004379F2">
        <w:t xml:space="preserve">placebo subjects coming to </w:t>
      </w:r>
      <w:r w:rsidR="00CF66DF" w:rsidRPr="004379F2">
        <w:rPr>
          <w:i/>
          <w:iCs/>
        </w:rPr>
        <w:t>post-</w:t>
      </w:r>
      <w:r w:rsidR="009B6359" w:rsidRPr="004379F2">
        <w:rPr>
          <w:i/>
          <w:iCs/>
        </w:rPr>
        <w:t>mortem</w:t>
      </w:r>
      <w:r w:rsidR="009B6359" w:rsidRPr="004379F2">
        <w:t xml:space="preserve"> neuropathological examination did not compromise these aims</w:t>
      </w:r>
      <w:r w:rsidR="00CB2250" w:rsidRPr="004379F2">
        <w:t>.</w:t>
      </w:r>
    </w:p>
    <w:p w14:paraId="1C90E311" w14:textId="7753232D" w:rsidR="00E277B9" w:rsidRPr="004379F2" w:rsidRDefault="0043703A" w:rsidP="007A6CAD">
      <w:pPr>
        <w:spacing w:line="360" w:lineRule="auto"/>
        <w:ind w:firstLine="284"/>
        <w:jc w:val="lowKashida"/>
      </w:pPr>
      <w:r w:rsidRPr="004379F2">
        <w:t xml:space="preserve">Here we report an important finding </w:t>
      </w:r>
      <w:r w:rsidR="00CB3E07" w:rsidRPr="004379F2">
        <w:t>of</w:t>
      </w:r>
      <w:r w:rsidRPr="004379F2">
        <w:t xml:space="preserve"> the long-term effects of active A</w:t>
      </w:r>
      <w:r w:rsidRPr="004379F2">
        <w:rPr>
          <w:rFonts w:ascii="Symbol" w:hAnsi="Symbol"/>
        </w:rPr>
        <w:t></w:t>
      </w:r>
      <w:r w:rsidRPr="004379F2">
        <w:t xml:space="preserve"> immunisation in </w:t>
      </w:r>
      <w:r w:rsidR="00CB3E07" w:rsidRPr="004379F2">
        <w:t xml:space="preserve">not only </w:t>
      </w:r>
      <w:r w:rsidRPr="004379F2">
        <w:t xml:space="preserve">removing </w:t>
      </w:r>
      <w:r w:rsidR="00CB2250" w:rsidRPr="004379F2">
        <w:t xml:space="preserve">plaques </w:t>
      </w:r>
      <w:r w:rsidR="00CB3E07" w:rsidRPr="004379F2">
        <w:t>but</w:t>
      </w:r>
      <w:r w:rsidRPr="004379F2">
        <w:t xml:space="preserve"> keeping plaques at bay for </w:t>
      </w:r>
      <w:r w:rsidR="000D6D6D">
        <w:t xml:space="preserve">up to </w:t>
      </w:r>
      <w:r w:rsidRPr="004379F2">
        <w:t xml:space="preserve">14 years, with the brains of some subjects rendered virtually plaque-free for many years after the therapeutic intervention had ceased.  There are no published data comparable to this.  </w:t>
      </w:r>
      <w:r w:rsidR="00CB2250" w:rsidRPr="004379F2">
        <w:t xml:space="preserve">Most clinical trials </w:t>
      </w:r>
      <w:r w:rsidR="005417B4" w:rsidRPr="004379F2">
        <w:t>of A</w:t>
      </w:r>
      <w:r w:rsidR="005417B4" w:rsidRPr="004379F2">
        <w:rPr>
          <w:rFonts w:ascii="Symbol" w:hAnsi="Symbol"/>
        </w:rPr>
        <w:t></w:t>
      </w:r>
      <w:r w:rsidR="005417B4" w:rsidRPr="004379F2">
        <w:t xml:space="preserve"> immunotherapy for A</w:t>
      </w:r>
      <w:r w:rsidR="00C721A1" w:rsidRPr="004379F2">
        <w:t>lzheimer’s disease</w:t>
      </w:r>
      <w:r w:rsidR="005417B4" w:rsidRPr="004379F2">
        <w:t xml:space="preserve"> </w:t>
      </w:r>
      <w:r w:rsidR="00CB2250" w:rsidRPr="004379F2">
        <w:t>subsequent to AN1792</w:t>
      </w:r>
      <w:r w:rsidR="005417B4" w:rsidRPr="004379F2">
        <w:t xml:space="preserve"> </w:t>
      </w:r>
      <w:r w:rsidR="00CB2250" w:rsidRPr="004379F2">
        <w:t>have employed passive immunisation strategies</w:t>
      </w:r>
      <w:r w:rsidR="008C22AB">
        <w:t xml:space="preserve"> </w:t>
      </w:r>
      <w:r w:rsidR="00463092">
        <w:fldChar w:fldCharType="begin"/>
      </w:r>
      <w:r w:rsidR="00463092">
        <w:instrText xml:space="preserve"> ADDIN EN.CITE &lt;EndNote&gt;&lt;Cite&gt;&lt;Author&gt;Selkoe&lt;/Author&gt;&lt;Year&gt;2016&lt;/Year&gt;&lt;RecNum&gt;4247&lt;/RecNum&gt;&lt;DisplayText&gt;(Selkoe and Hardy, 2016)&lt;/DisplayText&gt;&lt;record&gt;&lt;rec-number&gt;4247&lt;/rec-number&gt;&lt;foreign-keys&gt;&lt;key app="EN" db-id="fsttzr9sor0v01evxfgp92sveape9pa59z0z" timestamp="1501598885"&gt;4247&lt;/key&gt;&lt;/foreign-keys&gt;&lt;ref-type name="Journal Article"&gt;17&lt;/ref-type&gt;&lt;contributors&gt;&lt;authors&gt;&lt;author&gt;Selkoe, D. J.&lt;/author&gt;&lt;author&gt;Hardy, J.&lt;/author&gt;&lt;/authors&gt;&lt;/contributors&gt;&lt;auth-address&gt;Ann Romney Center for Neurologic Diseases, Department of Neurology, Brigham and Women&amp;apos;s Hospital and Harvard Medical School, Boston, MA, USA.&amp;#xD;Reta Lila Weston Institute and Department of Molecular Neuroscience, UCL Institute of Neurology, London, UK j.hardy@ucl.ac.uk.&lt;/auth-address&gt;&lt;titles&gt;&lt;title&gt;The amyloid hypothesis of Alzheimer&amp;apos;s disease at 25 years&lt;/title&gt;&lt;secondary-title&gt;EMBO Mol Med&lt;/secondary-title&gt;&lt;alt-title&gt;EMBO molecular medicine&lt;/alt-title&gt;&lt;/titles&gt;&lt;periodical&gt;&lt;full-title&gt;EMBO Mol Med&lt;/full-title&gt;&lt;abbr-1&gt;EMBO molecular medicine&lt;/abbr-1&gt;&lt;/periodical&gt;&lt;alt-periodical&gt;&lt;full-title&gt;EMBO Mol Med&lt;/full-title&gt;&lt;abbr-1&gt;EMBO molecular medicine&lt;/abbr-1&gt;&lt;/alt-periodical&gt;&lt;pages&gt;595-608&lt;/pages&gt;&lt;volume&gt;8&lt;/volume&gt;&lt;number&gt;6&lt;/number&gt;&lt;edition&gt;2016/03/31&lt;/edition&gt;&lt;keywords&gt;&lt;keyword&gt;Alzheimer&lt;/keyword&gt;&lt;keyword&gt;Abeta&lt;/keyword&gt;&lt;keyword&gt;cell biology&lt;/keyword&gt;&lt;keyword&gt;genetics&lt;/keyword&gt;&lt;keyword&gt;treatment&lt;/keyword&gt;&lt;/keywords&gt;&lt;dates&gt;&lt;year&gt;2016&lt;/year&gt;&lt;pub-dates&gt;&lt;date&gt;Jun&lt;/date&gt;&lt;/pub-dates&gt;&lt;/dates&gt;&lt;isbn&gt;1757-4676&lt;/isbn&gt;&lt;accession-num&gt;27025652&lt;/accession-num&gt;&lt;urls&gt;&lt;related-urls&gt;&lt;url&gt;https://www.ncbi.nlm.nih.gov/pmc/articles/PMC4888851/pdf/EMMM-8-595.pdf&lt;/url&gt;&lt;/related-urls&gt;&lt;/urls&gt;&lt;custom2&gt;PMC4888851&lt;/custom2&gt;&lt;electronic-resource-num&gt;10.15252/emmm.201606210&lt;/electronic-resource-num&gt;&lt;remote-database-provider&gt;NLM&lt;/remote-database-provider&gt;&lt;language&gt;eng&lt;/language&gt;&lt;/record&gt;&lt;/Cite&gt;&lt;/EndNote&gt;</w:instrText>
      </w:r>
      <w:r w:rsidR="00463092">
        <w:fldChar w:fldCharType="separate"/>
      </w:r>
      <w:r w:rsidR="00463092">
        <w:rPr>
          <w:noProof/>
        </w:rPr>
        <w:t>(Selkoe and Hardy, 2016)</w:t>
      </w:r>
      <w:r w:rsidR="00463092">
        <w:fldChar w:fldCharType="end"/>
      </w:r>
      <w:r w:rsidR="00CB2250" w:rsidRPr="004379F2">
        <w:t xml:space="preserve">.  </w:t>
      </w:r>
      <w:r w:rsidR="00CF1B23" w:rsidRPr="004379F2">
        <w:t xml:space="preserve">A particular advantage of active </w:t>
      </w:r>
      <w:r w:rsidR="00CB2250" w:rsidRPr="004379F2">
        <w:t xml:space="preserve">immunisation, stimulating the host’s own immune system to produce the antibodies, </w:t>
      </w:r>
      <w:r w:rsidR="00CF1B23" w:rsidRPr="004379F2">
        <w:t xml:space="preserve">over passive Aβ immunisation </w:t>
      </w:r>
      <w:r w:rsidR="00CB2250" w:rsidRPr="004379F2">
        <w:t xml:space="preserve">in which exogenous antibodies are provided, </w:t>
      </w:r>
      <w:r w:rsidR="00CF1B23" w:rsidRPr="004379F2">
        <w:t>is the prolonged effect achievable</w:t>
      </w:r>
      <w:r w:rsidR="000D6D6D" w:rsidRPr="00AE516B">
        <w:t xml:space="preserve"> even in an elderly population</w:t>
      </w:r>
      <w:r w:rsidR="00CF1B23" w:rsidRPr="004379F2">
        <w:t>, as demonstrated here.  The importance of this observation is that if Aβ immunotherapy should prove successful in preventing A</w:t>
      </w:r>
      <w:r w:rsidR="00C721A1" w:rsidRPr="004379F2">
        <w:t>lzheimer’ disease</w:t>
      </w:r>
      <w:r w:rsidR="00CB3E07" w:rsidRPr="004379F2">
        <w:t xml:space="preserve">, </w:t>
      </w:r>
      <w:r w:rsidR="006A0AA9">
        <w:t xml:space="preserve">rather than treating established disease, </w:t>
      </w:r>
      <w:r w:rsidR="00CF1B23" w:rsidRPr="004379F2">
        <w:t xml:space="preserve">then </w:t>
      </w:r>
      <w:r w:rsidR="00A303B5">
        <w:t xml:space="preserve">early </w:t>
      </w:r>
      <w:r w:rsidR="00CF1B23" w:rsidRPr="004379F2">
        <w:t xml:space="preserve">active immunisation would be an effective strategy, as </w:t>
      </w:r>
      <w:r w:rsidR="005417B4" w:rsidRPr="004379F2">
        <w:t xml:space="preserve">we show here </w:t>
      </w:r>
      <w:r w:rsidR="00CF1B23" w:rsidRPr="004379F2">
        <w:t xml:space="preserve">the level of </w:t>
      </w:r>
      <w:r w:rsidR="005417B4" w:rsidRPr="004379F2">
        <w:t xml:space="preserve">the </w:t>
      </w:r>
      <w:r w:rsidR="00CF1B23" w:rsidRPr="004379F2">
        <w:t xml:space="preserve">immune response </w:t>
      </w:r>
      <w:r w:rsidR="00CB3E07" w:rsidRPr="004379F2">
        <w:t xml:space="preserve">is sufficient to </w:t>
      </w:r>
      <w:r w:rsidR="005417B4" w:rsidRPr="004379F2">
        <w:t>stimulate</w:t>
      </w:r>
      <w:r w:rsidR="00CB3E07" w:rsidRPr="004379F2">
        <w:t xml:space="preserve"> and maintain</w:t>
      </w:r>
      <w:r w:rsidR="00CF1B23" w:rsidRPr="004379F2">
        <w:t xml:space="preserve"> the A</w:t>
      </w:r>
      <w:r w:rsidR="00CF1B23" w:rsidRPr="004379F2">
        <w:rPr>
          <w:rFonts w:ascii="Symbol" w:hAnsi="Symbol"/>
        </w:rPr>
        <w:t></w:t>
      </w:r>
      <w:r w:rsidR="00CF1B23" w:rsidRPr="004379F2">
        <w:t xml:space="preserve"> clearance</w:t>
      </w:r>
      <w:r w:rsidR="00CB3E07" w:rsidRPr="004379F2">
        <w:t xml:space="preserve"> over many years</w:t>
      </w:r>
      <w:r w:rsidR="00CF1B23" w:rsidRPr="004379F2">
        <w:t>.</w:t>
      </w:r>
      <w:r w:rsidR="00B603DD" w:rsidRPr="004379F2">
        <w:t xml:space="preserve">  Clinical trials of passive Aβ immunotherapy are currently in progress in groups at high risk of developing A</w:t>
      </w:r>
      <w:r w:rsidR="00C721A1" w:rsidRPr="004379F2">
        <w:t>lzheimer’s disease</w:t>
      </w:r>
      <w:r w:rsidR="00B603DD" w:rsidRPr="004379F2">
        <w:t xml:space="preserve">, including those with </w:t>
      </w:r>
      <w:r w:rsidR="0027280F">
        <w:t xml:space="preserve">a </w:t>
      </w:r>
      <w:r w:rsidR="00B603DD" w:rsidRPr="004379F2">
        <w:t xml:space="preserve">familial autosomal dominant </w:t>
      </w:r>
      <w:r w:rsidR="00174C11" w:rsidRPr="004379F2">
        <w:t>form of the disease</w:t>
      </w:r>
      <w:r w:rsidR="00B603DD" w:rsidRPr="004379F2">
        <w:t xml:space="preserve"> due to presenilin 1 mutation </w:t>
      </w:r>
      <w:r w:rsidR="000B78A9">
        <w:t>or</w:t>
      </w:r>
      <w:r w:rsidR="000B78A9" w:rsidRPr="004379F2">
        <w:t xml:space="preserve"> </w:t>
      </w:r>
      <w:r w:rsidR="00B603DD" w:rsidRPr="004379F2">
        <w:rPr>
          <w:i/>
        </w:rPr>
        <w:t>APOE</w:t>
      </w:r>
      <w:r w:rsidR="00B603DD" w:rsidRPr="004379F2">
        <w:t xml:space="preserve"> ε4 homozygotes</w:t>
      </w:r>
      <w:r w:rsidR="00A44D4E">
        <w:t xml:space="preserve"> (Prevention and </w:t>
      </w:r>
      <w:r w:rsidR="00A44D4E">
        <w:lastRenderedPageBreak/>
        <w:t>Generation studies)</w:t>
      </w:r>
      <w:r w:rsidR="004726F0" w:rsidRPr="004379F2">
        <w:t xml:space="preserve"> </w:t>
      </w:r>
      <w:r w:rsidR="00E76130">
        <w:fldChar w:fldCharType="begin"/>
      </w:r>
      <w:r w:rsidR="007A6CAD">
        <w:instrText xml:space="preserve"> ADDIN EN.CITE &lt;EndNote&gt;&lt;Cite&gt;&lt;Author&gt;The Lancet&lt;/Author&gt;&lt;Year&gt;2012&lt;/Year&gt;&lt;RecNum&gt;4593&lt;/RecNum&gt;&lt;DisplayText&gt;(The Lancet, 2012; Aging, 2016)&lt;/DisplayText&gt;&lt;record&gt;&lt;rec-number&gt;4593&lt;/rec-number&gt;&lt;foreign-keys&gt;&lt;key app="EN" db-id="fsttzr9sor0v01evxfgp92sveape9pa59z0z" timestamp="1533561404"&gt;4593&lt;/key&gt;&lt;/foreign-keys&gt;&lt;ref-type name="Journal Article"&gt;17&lt;/ref-type&gt;&lt;contributors&gt;&lt;authors&gt;&lt;author&gt;The Lancet, Neurology&lt;/author&gt;&lt;/authors&gt;&lt;/contributors&gt;&lt;titles&gt;&lt;title&gt;Colombia at the centre of preclinical AD research&lt;/title&gt;&lt;secondary-title&gt;The Lancet Neurology&lt;/secondary-title&gt;&lt;/titles&gt;&lt;periodical&gt;&lt;full-title&gt;The Lancet Neurology&lt;/full-title&gt;&lt;/periodical&gt;&lt;pages&gt;567&lt;/pages&gt;&lt;volume&gt;11&lt;/volume&gt;&lt;number&gt;7&lt;/number&gt;&lt;dates&gt;&lt;year&gt;2012&lt;/year&gt;&lt;pub-dates&gt;&lt;date&gt;2012/07/01/&lt;/date&gt;&lt;/pub-dates&gt;&lt;/dates&gt;&lt;isbn&gt;1474-4422&lt;/isbn&gt;&lt;urls&gt;&lt;related-urls&gt;&lt;url&gt;http://www.sciencedirect.com/science/article/pii/S1474442212701448&lt;/url&gt;&lt;url&gt;https://ac.els-cdn.com/S1474442212701448/1-s2.0-S1474442212701448-main.pdf?_tid=72f6ae8c-492f-4a51-b85f-2eb8da2daccc&amp;amp;acdnat=1533561598_90c2864e5c9748e608193546cf58a8b2&lt;/url&gt;&lt;/related-urls&gt;&lt;/urls&gt;&lt;electronic-resource-num&gt;https://doi.org/10.1016/S1474-4422(12)70144-8&lt;/electronic-resource-num&gt;&lt;/record&gt;&lt;/Cite&gt;&lt;Cite&gt;&lt;Author&gt;National Institute on&lt;/Author&gt;&lt;Year&gt;2016&lt;/Year&gt;&lt;RecNum&gt;4594&lt;/RecNum&gt;&lt;record&gt;&lt;rec-number&gt;4594&lt;/rec-number&gt;&lt;foreign-keys&gt;&lt;key app="EN" db-id="fsttzr9sor0v01evxfgp92sveape9pa59z0z" timestamp="0"&gt;4594&lt;/key&gt;&lt;/foreign-keys&gt;&lt;ref-type name="Web Page"&gt;12&lt;/ref-type&gt;&lt;contributors&gt;&lt;authors&gt;&lt;author&gt;National Institute on Aging&lt;/author&gt;&lt;/authors&gt;&lt;/contributors&gt;&lt;titles&gt;&lt;title&gt;People at genetic risk for Alzheimer&amp;apos;s disease to test prevention drugs &lt;/title&gt;&lt;/titles&gt;&lt;pages&gt;https://www.nia.nih.gov/news/people-genetic-risk-alzheimers-disease-test-prevention-drugs &lt;/pages&gt;&lt;dates&gt;&lt;year&gt;2016&lt;/year&gt;&lt;/dates&gt;&lt;urls&gt;&lt;/urls&gt;&lt;/record&gt;&lt;/Cite&gt;&lt;/EndNote&gt;</w:instrText>
      </w:r>
      <w:r w:rsidR="00E76130">
        <w:fldChar w:fldCharType="separate"/>
      </w:r>
      <w:r w:rsidR="007A6CAD">
        <w:rPr>
          <w:noProof/>
        </w:rPr>
        <w:t>(The Lancet, 2012; Aging, 2016)</w:t>
      </w:r>
      <w:r w:rsidR="00E76130">
        <w:fldChar w:fldCharType="end"/>
      </w:r>
      <w:r w:rsidR="00B603DD" w:rsidRPr="004379F2">
        <w:t xml:space="preserve">.  Whilst these are very important studies as a test of principle, widespread use </w:t>
      </w:r>
      <w:r w:rsidR="006A0AA9">
        <w:t xml:space="preserve">in the population </w:t>
      </w:r>
      <w:r w:rsidR="00B603DD" w:rsidRPr="004379F2">
        <w:t xml:space="preserve">of passive immunotherapy over a period of many years or decades would </w:t>
      </w:r>
      <w:r w:rsidR="000B78A9">
        <w:t>probably</w:t>
      </w:r>
      <w:r w:rsidR="000B78A9" w:rsidRPr="004379F2">
        <w:t xml:space="preserve"> </w:t>
      </w:r>
      <w:r w:rsidR="00B603DD" w:rsidRPr="004379F2">
        <w:t>be impracticable.  In contrast, active immunisation, analogous to immunisation for the prevention of bacterial and viral infections</w:t>
      </w:r>
      <w:r w:rsidR="004726F0" w:rsidRPr="004379F2">
        <w:t>,</w:t>
      </w:r>
      <w:r w:rsidR="00B603DD" w:rsidRPr="004379F2">
        <w:t xml:space="preserve"> </w:t>
      </w:r>
      <w:r w:rsidR="004726F0" w:rsidRPr="004379F2">
        <w:t>seem</w:t>
      </w:r>
      <w:r w:rsidR="000B78A9">
        <w:t>s</w:t>
      </w:r>
      <w:r w:rsidR="004726F0" w:rsidRPr="004379F2">
        <w:t xml:space="preserve"> more</w:t>
      </w:r>
      <w:r w:rsidR="00B603DD" w:rsidRPr="004379F2">
        <w:t xml:space="preserve"> feasible.</w:t>
      </w:r>
    </w:p>
    <w:p w14:paraId="7D63C20A" w14:textId="77777777" w:rsidR="0055576B" w:rsidRPr="004379F2" w:rsidRDefault="000B78B0" w:rsidP="00CE4BCE">
      <w:pPr>
        <w:spacing w:line="360" w:lineRule="auto"/>
        <w:ind w:firstLine="284"/>
        <w:jc w:val="lowKashida"/>
      </w:pPr>
      <w:r w:rsidRPr="004379F2">
        <w:t>A</w:t>
      </w:r>
      <w:r w:rsidR="0043703A" w:rsidRPr="004379F2">
        <w:t>nother</w:t>
      </w:r>
      <w:r w:rsidRPr="004379F2">
        <w:t xml:space="preserve"> notable finding in this study is </w:t>
      </w:r>
      <w:r w:rsidR="000F1D79" w:rsidRPr="004379F2">
        <w:t xml:space="preserve">the </w:t>
      </w:r>
      <w:r w:rsidR="00CC28A3" w:rsidRPr="004379F2">
        <w:rPr>
          <w:i/>
          <w:iCs/>
        </w:rPr>
        <w:t>post-mortem</w:t>
      </w:r>
      <w:r w:rsidRPr="004379F2">
        <w:t xml:space="preserve"> </w:t>
      </w:r>
      <w:r w:rsidR="000F1D79" w:rsidRPr="004379F2">
        <w:t xml:space="preserve">neuropathological observation </w:t>
      </w:r>
      <w:r w:rsidRPr="004379F2">
        <w:t xml:space="preserve">that </w:t>
      </w:r>
      <w:r w:rsidR="008371CE" w:rsidRPr="004379F2">
        <w:t>5/22</w:t>
      </w:r>
      <w:r w:rsidRPr="004379F2">
        <w:t xml:space="preserve"> </w:t>
      </w:r>
      <w:r w:rsidR="000F1D79" w:rsidRPr="004379F2">
        <w:t xml:space="preserve">participants </w:t>
      </w:r>
      <w:r w:rsidRPr="004379F2">
        <w:t>(23%) had causes for their dementia other than A</w:t>
      </w:r>
      <w:r w:rsidR="00174C11" w:rsidRPr="004379F2">
        <w:t>lzheimer’s disease</w:t>
      </w:r>
      <w:r w:rsidR="00A27C25" w:rsidRPr="004379F2">
        <w:t xml:space="preserve">.  </w:t>
      </w:r>
      <w:r w:rsidR="008371CE" w:rsidRPr="004379F2">
        <w:t>Trials</w:t>
      </w:r>
      <w:r w:rsidRPr="004379F2">
        <w:t xml:space="preserve"> </w:t>
      </w:r>
      <w:r w:rsidR="008371CE" w:rsidRPr="004379F2">
        <w:t>without</w:t>
      </w:r>
      <w:r w:rsidR="00885870" w:rsidRPr="004379F2">
        <w:t xml:space="preserve"> neuropatholog</w:t>
      </w:r>
      <w:r w:rsidR="004726F0" w:rsidRPr="004379F2">
        <w:t>ical</w:t>
      </w:r>
      <w:r w:rsidR="00885870" w:rsidRPr="004379F2">
        <w:t xml:space="preserve"> follow-</w:t>
      </w:r>
      <w:r w:rsidRPr="004379F2">
        <w:t xml:space="preserve">up </w:t>
      </w:r>
      <w:r w:rsidR="008371CE" w:rsidRPr="004379F2">
        <w:t>lack</w:t>
      </w:r>
      <w:r w:rsidRPr="004379F2">
        <w:t xml:space="preserve"> definite knowledge of the diagnostic error</w:t>
      </w:r>
      <w:r w:rsidR="00783FB2" w:rsidRPr="004379F2">
        <w:t>,</w:t>
      </w:r>
      <w:r w:rsidR="00A521B4" w:rsidRPr="004379F2">
        <w:t xml:space="preserve"> and inaccuracy of </w:t>
      </w:r>
      <w:r w:rsidR="004726F0" w:rsidRPr="004379F2">
        <w:t xml:space="preserve">the </w:t>
      </w:r>
      <w:r w:rsidR="00A521B4" w:rsidRPr="004379F2">
        <w:t>clinical diagnosis of A</w:t>
      </w:r>
      <w:r w:rsidR="00174C11" w:rsidRPr="004379F2">
        <w:t>lzheimer’s disease</w:t>
      </w:r>
      <w:r w:rsidR="00A521B4" w:rsidRPr="004379F2">
        <w:t xml:space="preserve"> has hampered the early immunotherapy trials</w:t>
      </w:r>
      <w:r w:rsidR="00A27C25" w:rsidRPr="004379F2">
        <w:t xml:space="preserve">.  </w:t>
      </w:r>
      <w:r w:rsidR="00A521B4" w:rsidRPr="004379F2">
        <w:t>For example</w:t>
      </w:r>
      <w:r w:rsidRPr="004379F2">
        <w:t xml:space="preserve">, consistent with our finding, </w:t>
      </w:r>
      <w:r w:rsidRPr="00BA2CEA">
        <w:rPr>
          <w:i/>
        </w:rPr>
        <w:t>post</w:t>
      </w:r>
      <w:r w:rsidR="000955FE" w:rsidRPr="00BA2CEA">
        <w:rPr>
          <w:i/>
        </w:rPr>
        <w:t>-</w:t>
      </w:r>
      <w:r w:rsidRPr="00BA2CEA">
        <w:rPr>
          <w:i/>
        </w:rPr>
        <w:t>hoc</w:t>
      </w:r>
      <w:r w:rsidRPr="004379F2">
        <w:t xml:space="preserve"> analysis of a trial of the anti-Aβ antibody </w:t>
      </w:r>
      <w:r w:rsidR="00272EFA" w:rsidRPr="004379F2">
        <w:t>b</w:t>
      </w:r>
      <w:r w:rsidR="004A08B6" w:rsidRPr="004379F2">
        <w:t xml:space="preserve">apineuzumab </w:t>
      </w:r>
      <w:r w:rsidRPr="004379F2">
        <w:t xml:space="preserve">showed </w:t>
      </w:r>
      <w:r w:rsidR="000B78A9">
        <w:t xml:space="preserve">that </w:t>
      </w:r>
      <w:r w:rsidR="004A08B6" w:rsidRPr="004379F2">
        <w:t xml:space="preserve">up to </w:t>
      </w:r>
      <w:r w:rsidRPr="004379F2">
        <w:t xml:space="preserve">a third </w:t>
      </w:r>
      <w:r w:rsidR="002A786D" w:rsidRPr="004379F2">
        <w:t>of</w:t>
      </w:r>
      <w:r w:rsidRPr="004379F2">
        <w:t xml:space="preserve"> subjects </w:t>
      </w:r>
      <w:r w:rsidR="00D85E0C" w:rsidRPr="004379F2">
        <w:t xml:space="preserve">lacked amyloid </w:t>
      </w:r>
      <w:r w:rsidR="000E76C2" w:rsidRPr="004379F2">
        <w:t xml:space="preserve">on imaging, </w:t>
      </w:r>
      <w:r w:rsidRPr="004379F2">
        <w:t xml:space="preserve">so </w:t>
      </w:r>
      <w:r w:rsidR="000B78A9">
        <w:t>probably</w:t>
      </w:r>
      <w:r w:rsidR="000B78A9" w:rsidRPr="004379F2">
        <w:t xml:space="preserve"> </w:t>
      </w:r>
      <w:r w:rsidRPr="004379F2">
        <w:t>did not have A</w:t>
      </w:r>
      <w:r w:rsidR="00B30EBF">
        <w:t xml:space="preserve">lzheimer’s disease </w:t>
      </w:r>
      <w:r w:rsidR="00E76130">
        <w:fldChar w:fldCharType="begin">
          <w:fldData xml:space="preserve">PEVuZE5vdGU+PENpdGU+PEF1dGhvcj5MaXU8L0F1dGhvcj48WWVhcj4yMDE1PC9ZZWFyPjxSZWNO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</w:fldData>
        </w:fldChar>
      </w:r>
      <w:r w:rsidR="00E76130">
        <w:instrText xml:space="preserve"> ADDIN EN.CITE </w:instrText>
      </w:r>
      <w:r w:rsidR="00E76130">
        <w:fldChar w:fldCharType="begin">
          <w:fldData xml:space="preserve">PEVuZE5vdGU+PENpdGU+PEF1dGhvcj5MaXU8L0F1dGhvcj48WWVhcj4yMDE1PC9ZZWFyPjxSZWNO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</w:fldData>
        </w:fldChar>
      </w:r>
      <w:r w:rsidR="00E76130">
        <w:instrText xml:space="preserve"> ADDIN EN.CITE.DATA </w:instrText>
      </w:r>
      <w:r w:rsidR="00E76130">
        <w:fldChar w:fldCharType="end"/>
      </w:r>
      <w:r w:rsidR="00E76130">
        <w:fldChar w:fldCharType="separate"/>
      </w:r>
      <w:r w:rsidR="00E76130">
        <w:rPr>
          <w:noProof/>
        </w:rPr>
        <w:t>(Liu</w:t>
      </w:r>
      <w:r w:rsidR="00E76130" w:rsidRPr="00E76130">
        <w:rPr>
          <w:i/>
          <w:noProof/>
        </w:rPr>
        <w:t xml:space="preserve"> et al.</w:t>
      </w:r>
      <w:r w:rsidR="00E76130">
        <w:rPr>
          <w:noProof/>
        </w:rPr>
        <w:t>, 2015)</w:t>
      </w:r>
      <w:r w:rsidR="00E76130">
        <w:fldChar w:fldCharType="end"/>
      </w:r>
      <w:r w:rsidR="00A27C25" w:rsidRPr="004379F2">
        <w:t xml:space="preserve">.  </w:t>
      </w:r>
      <w:r w:rsidR="00B36540" w:rsidRPr="004379F2">
        <w:t>Clearly, the statistical power of trials of therapy for A</w:t>
      </w:r>
      <w:r w:rsidR="00174C11" w:rsidRPr="004379F2">
        <w:t>lzheimer’s disease</w:t>
      </w:r>
      <w:r w:rsidR="00B36540" w:rsidRPr="004379F2">
        <w:t xml:space="preserve"> is severely compromised if a substantial proportion of the patients do not have the disease at which the potential therapy is targeted</w:t>
      </w:r>
      <w:r w:rsidR="00A27C25" w:rsidRPr="004379F2">
        <w:t xml:space="preserve">.  </w:t>
      </w:r>
      <w:r w:rsidR="00AC6578" w:rsidRPr="004379F2">
        <w:t xml:space="preserve">More </w:t>
      </w:r>
      <w:r w:rsidR="002A786D" w:rsidRPr="004379F2">
        <w:t xml:space="preserve">recent </w:t>
      </w:r>
      <w:r w:rsidRPr="004379F2">
        <w:t xml:space="preserve">developments in trial design </w:t>
      </w:r>
      <w:r w:rsidR="002A786D" w:rsidRPr="004379F2">
        <w:t xml:space="preserve">require at </w:t>
      </w:r>
      <w:r w:rsidR="00A521B4" w:rsidRPr="004379F2">
        <w:t>subject enrolment</w:t>
      </w:r>
      <w:r w:rsidR="002A786D" w:rsidRPr="004379F2">
        <w:t xml:space="preserve"> that</w:t>
      </w:r>
      <w:r w:rsidRPr="004379F2">
        <w:t xml:space="preserve"> </w:t>
      </w:r>
      <w:r w:rsidR="002A786D" w:rsidRPr="004379F2">
        <w:t xml:space="preserve">brain </w:t>
      </w:r>
      <w:r w:rsidR="0094192F" w:rsidRPr="004379F2">
        <w:t xml:space="preserve">amyloid </w:t>
      </w:r>
      <w:r w:rsidR="002A786D" w:rsidRPr="004379F2">
        <w:t xml:space="preserve">is detected by PET </w:t>
      </w:r>
      <w:r w:rsidRPr="004379F2">
        <w:t xml:space="preserve">scans </w:t>
      </w:r>
      <w:r w:rsidR="00FF3366" w:rsidRPr="004379F2">
        <w:t>and</w:t>
      </w:r>
      <w:r w:rsidR="003A1F02" w:rsidRPr="004379F2">
        <w:t xml:space="preserve"> </w:t>
      </w:r>
      <w:r w:rsidR="00D15490">
        <w:t>cerebrospinal fluid</w:t>
      </w:r>
      <w:r w:rsidRPr="004379F2">
        <w:t xml:space="preserve"> analysis of A</w:t>
      </w:r>
      <w:r w:rsidR="0094192F" w:rsidRPr="004379F2">
        <w:t>β</w:t>
      </w:r>
      <w:r w:rsidRPr="004379F2">
        <w:t xml:space="preserve"> and tau </w:t>
      </w:r>
      <w:r w:rsidR="00FF3366" w:rsidRPr="004379F2">
        <w:t xml:space="preserve">is </w:t>
      </w:r>
      <w:r w:rsidRPr="004379F2">
        <w:t>consistent with A</w:t>
      </w:r>
      <w:r w:rsidR="00174C11" w:rsidRPr="004379F2">
        <w:t>lzheimer’s disease</w:t>
      </w:r>
      <w:r w:rsidR="00A27C25" w:rsidRPr="004379F2">
        <w:t xml:space="preserve">.  </w:t>
      </w:r>
      <w:r w:rsidR="003A1F02" w:rsidRPr="004379F2">
        <w:t xml:space="preserve">Both </w:t>
      </w:r>
      <w:r w:rsidR="00FF3366" w:rsidRPr="004379F2">
        <w:t xml:space="preserve">forms of </w:t>
      </w:r>
      <w:r w:rsidR="003A1F02" w:rsidRPr="004379F2">
        <w:t xml:space="preserve">assessment </w:t>
      </w:r>
      <w:r w:rsidRPr="004379F2">
        <w:t>can be expected to have improved the accuracy of diagnosis</w:t>
      </w:r>
      <w:r w:rsidR="002F107C" w:rsidRPr="004379F2">
        <w:t xml:space="preserve"> in more recent trials</w:t>
      </w:r>
      <w:r w:rsidR="00174C11" w:rsidRPr="004379F2">
        <w:t xml:space="preserve"> </w:t>
      </w:r>
      <w:r w:rsidR="00E76130">
        <w:fldChar w:fldCharType="begin"/>
      </w:r>
      <w:r w:rsidR="00E76130">
        <w:instrText xml:space="preserve"> ADDIN EN.CITE &lt;EndNote&gt;&lt;Cite&gt;&lt;Author&gt;Selkoe&lt;/Author&gt;&lt;Year&gt;2016&lt;/Year&gt;&lt;RecNum&gt;4247&lt;/RecNum&gt;&lt;DisplayText&gt;(Selkoe and Hardy, 2016)&lt;/DisplayText&gt;&lt;record&gt;&lt;rec-number&gt;4247&lt;/rec-number&gt;&lt;foreign-keys&gt;&lt;key app="EN" db-id="fsttzr9sor0v01evxfgp92sveape9pa59z0z" timestamp="1501598885"&gt;4247&lt;/key&gt;&lt;/foreign-keys&gt;&lt;ref-type name="Journal Article"&gt;17&lt;/ref-type&gt;&lt;contributors&gt;&lt;authors&gt;&lt;author&gt;Selkoe, D. J.&lt;/author&gt;&lt;author&gt;Hardy, J.&lt;/author&gt;&lt;/authors&gt;&lt;/contributors&gt;&lt;auth-address&gt;Ann Romney Center for Neurologic Diseases, Department of Neurology, Brigham and Women&amp;apos;s Hospital and Harvard Medical School, Boston, MA, USA.&amp;#xD;Reta Lila Weston Institute and Department of Molecular Neuroscience, UCL Institute of Neurology, London, UK j.hardy@ucl.ac.uk.&lt;/auth-address&gt;&lt;titles&gt;&lt;title&gt;The amyloid hypothesis of Alzheimer&amp;apos;s disease at 25 years&lt;/title&gt;&lt;secondary-title&gt;EMBO Mol Med&lt;/secondary-title&gt;&lt;alt-title&gt;EMBO molecular medicine&lt;/alt-title&gt;&lt;/titles&gt;&lt;periodical&gt;&lt;full-title&gt;EMBO Mol Med&lt;/full-title&gt;&lt;abbr-1&gt;EMBO molecular medicine&lt;/abbr-1&gt;&lt;/periodical&gt;&lt;alt-periodical&gt;&lt;full-title&gt;EMBO Mol Med&lt;/full-title&gt;&lt;abbr-1&gt;EMBO molecular medicine&lt;/abbr-1&gt;&lt;/alt-periodical&gt;&lt;pages&gt;595-608&lt;/pages&gt;&lt;volume&gt;8&lt;/volume&gt;&lt;number&gt;6&lt;/number&gt;&lt;edition&gt;2016/03/31&lt;/edition&gt;&lt;keywords&gt;&lt;keyword&gt;Alzheimer&lt;/keyword&gt;&lt;keyword&gt;Abeta&lt;/keyword&gt;&lt;keyword&gt;cell biology&lt;/keyword&gt;&lt;keyword&gt;genetics&lt;/keyword&gt;&lt;keyword&gt;treatment&lt;/keyword&gt;&lt;/keywords&gt;&lt;dates&gt;&lt;year&gt;2016&lt;/year&gt;&lt;pub-dates&gt;&lt;date&gt;Jun&lt;/date&gt;&lt;/pub-dates&gt;&lt;/dates&gt;&lt;isbn&gt;1757-4676&lt;/isbn&gt;&lt;accession-num&gt;27025652&lt;/accession-num&gt;&lt;urls&gt;&lt;related-urls&gt;&lt;url&gt;https://www.ncbi.nlm.nih.gov/pmc/articles/PMC4888851/pdf/EMMM-8-595.pdf&lt;/url&gt;&lt;/related-urls&gt;&lt;/urls&gt;&lt;custom2&gt;PMC4888851&lt;/custom2&gt;&lt;electronic-resource-num&gt;10.15252/emmm.201606210&lt;/electronic-resource-num&gt;&lt;remote-database-provider&gt;NLM&lt;/remote-database-provider&gt;&lt;language&gt;eng&lt;/language&gt;&lt;/record&gt;&lt;/Cite&gt;&lt;/EndNote&gt;</w:instrText>
      </w:r>
      <w:r w:rsidR="00E76130">
        <w:fldChar w:fldCharType="separate"/>
      </w:r>
      <w:r w:rsidR="00E76130">
        <w:rPr>
          <w:noProof/>
        </w:rPr>
        <w:t>(Selkoe and Hardy, 2016)</w:t>
      </w:r>
      <w:r w:rsidR="00E76130">
        <w:fldChar w:fldCharType="end"/>
      </w:r>
      <w:r w:rsidR="002E5988" w:rsidRPr="004379F2">
        <w:t>.</w:t>
      </w:r>
    </w:p>
    <w:p w14:paraId="7717E2AE" w14:textId="77777777" w:rsidR="00D14C01" w:rsidRPr="004379F2" w:rsidRDefault="008045DF" w:rsidP="008C22AB">
      <w:pPr>
        <w:spacing w:line="360" w:lineRule="auto"/>
        <w:ind w:firstLine="284"/>
        <w:jc w:val="lowKashida"/>
      </w:pPr>
      <w:r w:rsidRPr="004379F2">
        <w:t>Most</w:t>
      </w:r>
      <w:r w:rsidR="00D14C01" w:rsidRPr="004379F2">
        <w:t xml:space="preserve"> of </w:t>
      </w:r>
      <w:r w:rsidRPr="004379F2">
        <w:t xml:space="preserve">the patients </w:t>
      </w:r>
      <w:r w:rsidR="006B6374" w:rsidRPr="004379F2">
        <w:t xml:space="preserve">in </w:t>
      </w:r>
      <w:r w:rsidR="00CE3C2F" w:rsidRPr="004379F2">
        <w:t>our</w:t>
      </w:r>
      <w:r w:rsidR="006B6374" w:rsidRPr="004379F2">
        <w:t xml:space="preserve"> study</w:t>
      </w:r>
      <w:r w:rsidRPr="004379F2">
        <w:t xml:space="preserve"> showed</w:t>
      </w:r>
      <w:r w:rsidR="00D14C01" w:rsidRPr="004379F2">
        <w:t xml:space="preserve"> a decline in cognitive function from mild</w:t>
      </w:r>
      <w:r w:rsidR="001C3332" w:rsidRPr="004379F2">
        <w:t>/</w:t>
      </w:r>
      <w:r w:rsidR="00D14C01" w:rsidRPr="004379F2">
        <w:t>moderate dementia at trial entry to severe dementia prior to death</w:t>
      </w:r>
      <w:r w:rsidR="00A27C25" w:rsidRPr="004379F2">
        <w:t xml:space="preserve">.  </w:t>
      </w:r>
      <w:r w:rsidR="00D14C01" w:rsidRPr="004379F2">
        <w:t xml:space="preserve">Of particular note, </w:t>
      </w:r>
      <w:r w:rsidR="005C10C1" w:rsidRPr="004379F2">
        <w:t>five</w:t>
      </w:r>
      <w:r w:rsidR="00D14C01" w:rsidRPr="004379F2">
        <w:t xml:space="preserve"> </w:t>
      </w:r>
      <w:r w:rsidR="00707CA8" w:rsidRPr="004379F2">
        <w:t xml:space="preserve">patients </w:t>
      </w:r>
      <w:r w:rsidR="00D14C01" w:rsidRPr="004379F2">
        <w:t xml:space="preserve">with neuropathological confirmation of </w:t>
      </w:r>
      <w:r w:rsidR="00174C11" w:rsidRPr="004379F2">
        <w:t xml:space="preserve">Alzheimer’s disease </w:t>
      </w:r>
      <w:r w:rsidR="00D14C01" w:rsidRPr="004379F2">
        <w:t xml:space="preserve">who had received </w:t>
      </w:r>
      <w:r w:rsidR="00D14C01" w:rsidRPr="00E176CC">
        <w:t>the active vaccine, developed circulating anti-</w:t>
      </w:r>
      <w:r w:rsidR="00887D00" w:rsidRPr="00E176CC">
        <w:t>AN1792</w:t>
      </w:r>
      <w:r w:rsidR="00D14C01" w:rsidRPr="00E176CC">
        <w:t xml:space="preserve"> antibodies and had nearly complete</w:t>
      </w:r>
      <w:r w:rsidR="00D14C01" w:rsidRPr="004379F2">
        <w:t xml:space="preserve"> clearance of </w:t>
      </w:r>
      <w:r w:rsidR="006B6374" w:rsidRPr="004379F2">
        <w:t>plaques</w:t>
      </w:r>
      <w:r w:rsidR="000B78A9">
        <w:t>,</w:t>
      </w:r>
      <w:r w:rsidR="00FF3366" w:rsidRPr="004379F2">
        <w:t xml:space="preserve"> </w:t>
      </w:r>
      <w:r w:rsidR="00D14C01" w:rsidRPr="004379F2">
        <w:t>all progressed to severe dementia</w:t>
      </w:r>
      <w:r w:rsidR="00A27C25" w:rsidRPr="004379F2">
        <w:t xml:space="preserve">.  </w:t>
      </w:r>
      <w:r w:rsidR="00F15F8F" w:rsidRPr="004379F2">
        <w:t>Soluble/oligomeric A</w:t>
      </w:r>
      <w:r w:rsidR="00F15F8F" w:rsidRPr="004379F2">
        <w:rPr>
          <w:rFonts w:ascii="Symbol" w:hAnsi="Symbol"/>
        </w:rPr>
        <w:t></w:t>
      </w:r>
      <w:r w:rsidR="00F15F8F" w:rsidRPr="004379F2">
        <w:t xml:space="preserve"> also appeared to hav</w:t>
      </w:r>
      <w:r w:rsidR="000E2776">
        <w:t>e been cleared in one such case</w:t>
      </w:r>
      <w:r w:rsidR="00F15F8F" w:rsidRPr="004379F2">
        <w:t xml:space="preserve"> previously examined</w:t>
      </w:r>
      <w:r w:rsidR="000E2776">
        <w:rPr>
          <w:rFonts w:asciiTheme="majorBidi" w:hAnsiTheme="majorBidi" w:cstheme="majorBidi"/>
        </w:rPr>
        <w:t xml:space="preserve"> </w:t>
      </w:r>
      <w:r w:rsidR="00E76130">
        <w:fldChar w:fldCharType="begin"/>
      </w:r>
      <w:r w:rsidR="00E76130">
        <w:instrText xml:space="preserve"> ADDIN EN.CITE &lt;EndNote&gt;&lt;Cite&gt;&lt;Author&gt;Maarouf&lt;/Author&gt;&lt;Year&gt;2010&lt;/Year&gt;&lt;RecNum&gt;2177&lt;/RecNum&gt;&lt;DisplayText&gt;(Maarouf&lt;style face="italic"&gt; et al.&lt;/style&gt;, 2010)&lt;/DisplayText&gt;&lt;record&gt;&lt;rec-number&gt;2177&lt;/rec-number&gt;&lt;foreign-keys&gt;&lt;key app="EN" db-id="fsttzr9sor0v01evxfgp92sveape9pa59z0z" timestamp="1403258614"&gt;2177&lt;/key&gt;&lt;key app="ENWeb" db-id=""&gt;0&lt;/key&gt;&lt;/foreign-keys&gt;&lt;ref-type name="Journal Article"&gt;17&lt;/ref-type&gt;&lt;contributors&gt;&lt;authors&gt;&lt;author&gt;Maarouf, C. L.&lt;/author&gt;&lt;author&gt;Daugs, I. D.&lt;/author&gt;&lt;author&gt;Kokjohn, T. A.&lt;/author&gt;&lt;author&gt;Kalback, W. M.&lt;/author&gt;&lt;author&gt;Patton, R. L.&lt;/author&gt;&lt;author&gt;Luehrs, D. C.&lt;/author&gt;&lt;author&gt;Masliah, E.&lt;/author&gt;&lt;author&gt;Nicoll, J. A.&lt;/author&gt;&lt;author&gt;Sabbagh, M. N.&lt;/author&gt;&lt;author&gt;Beach, T. G.&lt;/author&gt;&lt;author&gt;Castano, E. M.&lt;/author&gt;&lt;author&gt;Roher, A. E.&lt;/author&gt;&lt;/authors&gt;&lt;/contributors&gt;&lt;auth-address&gt;The Longtine Center for Neurodegenerative Biochemistry, Banner Sun Health Research Institute, Sun City, AZ, USA. alex.roher@bannerhealth.com.&lt;/auth-address&gt;&lt;titles&gt;&lt;title&gt;The biochemical aftermath of anti-amyloid immunotherapy&lt;/title&gt;&lt;secondary-title&gt;Mol Neurodegener&lt;/secondary-title&gt;&lt;/titles&gt;&lt;periodical&gt;&lt;full-title&gt;Mol Neurodegener&lt;/full-title&gt;&lt;/periodical&gt;&lt;pages&gt;39&lt;/pages&gt;&lt;volume&gt;5&lt;/volume&gt;&lt;edition&gt;2010/10/12&lt;/edition&gt;&lt;dates&gt;&lt;year&gt;2010&lt;/year&gt;&lt;/dates&gt;&lt;isbn&gt;1750-1326 (Electronic)&amp;#xD;1750-1326 (Linking)&lt;/isbn&gt;&lt;accession-num&gt;20929585&lt;/accession-num&gt;&lt;urls&gt;&lt;related-urls&gt;&lt;url&gt;http://www.ncbi.nlm.nih.gov/pubmed/20929585&lt;/url&gt;&lt;url&gt;http://www.molecularneurodegeneration.com/content/pdf/1750-1326-5-39.pdf&lt;/url&gt;&lt;url&gt;http://www.ncbi.nlm.nih.gov/pmc/articles/PMC2959013/pdf/1750-1326-5-39.pdf&lt;/url&gt;&lt;/related-urls&gt;&lt;/urls&gt;&lt;custom2&gt;2959013&lt;/custom2&gt;&lt;electronic-resource-num&gt;1750-1326-5-39 [pii]&amp;#xD;10.1186/1750-1326-5-39&lt;/electronic-resource-num&gt;&lt;language&gt;eng&lt;/language&gt;&lt;/record&gt;&lt;/Cite&gt;&lt;/EndNote&gt;</w:instrText>
      </w:r>
      <w:r w:rsidR="00E76130">
        <w:fldChar w:fldCharType="separate"/>
      </w:r>
      <w:r w:rsidR="00E76130">
        <w:rPr>
          <w:noProof/>
        </w:rPr>
        <w:t>(Maarouf</w:t>
      </w:r>
      <w:r w:rsidR="00E76130" w:rsidRPr="00E76130">
        <w:rPr>
          <w:i/>
          <w:noProof/>
        </w:rPr>
        <w:t xml:space="preserve"> et al.</w:t>
      </w:r>
      <w:r w:rsidR="00E76130">
        <w:rPr>
          <w:noProof/>
        </w:rPr>
        <w:t>, 2010)</w:t>
      </w:r>
      <w:r w:rsidR="00E76130">
        <w:fldChar w:fldCharType="end"/>
      </w:r>
      <w:r w:rsidR="00F15F8F" w:rsidRPr="004379F2">
        <w:t xml:space="preserve">.  </w:t>
      </w:r>
      <w:r w:rsidR="00D14C01" w:rsidRPr="004379F2">
        <w:t>This finding supports and strengthens our previous conclusion at 6 years of follow</w:t>
      </w:r>
      <w:r w:rsidR="005C10C1" w:rsidRPr="004379F2">
        <w:t>-</w:t>
      </w:r>
      <w:r w:rsidR="00D14C01" w:rsidRPr="004379F2">
        <w:t xml:space="preserve">up, </w:t>
      </w:r>
      <w:r w:rsidR="000B78A9">
        <w:t xml:space="preserve">although </w:t>
      </w:r>
      <w:r w:rsidR="00CE4BCE">
        <w:t>based</w:t>
      </w:r>
      <w:r w:rsidR="008C22AB">
        <w:t xml:space="preserve"> at that stage</w:t>
      </w:r>
      <w:r w:rsidR="00D14C01" w:rsidRPr="004379F2">
        <w:t xml:space="preserve"> on </w:t>
      </w:r>
      <w:r w:rsidR="000B78A9">
        <w:t xml:space="preserve">only </w:t>
      </w:r>
      <w:r w:rsidR="00D14C01" w:rsidRPr="004379F2">
        <w:t xml:space="preserve">two of the </w:t>
      </w:r>
      <w:r w:rsidR="00707CA8" w:rsidRPr="004379F2">
        <w:t>patients</w:t>
      </w:r>
      <w:r w:rsidR="00D14C01" w:rsidRPr="004379F2">
        <w:t xml:space="preserve">, that removing the plaques in established </w:t>
      </w:r>
      <w:r w:rsidR="00174C11" w:rsidRPr="004379F2">
        <w:t xml:space="preserve">Alzheimer’s disease </w:t>
      </w:r>
      <w:r w:rsidR="00D14C01" w:rsidRPr="004379F2">
        <w:t>fails to halt the cognitive decline</w:t>
      </w:r>
      <w:r w:rsidR="00174C11" w:rsidRPr="004379F2">
        <w:t xml:space="preserve"> </w:t>
      </w:r>
      <w:r w:rsidR="00E76130">
        <w:fldChar w:fldCharType="begin">
          <w:fldData xml:space="preserve">PEVuZE5vdGU+PENpdGU+PEF1dGhvcj5Ib2xtZXM8L0F1dGhvcj48WWVhcj4yMDA4PC9ZZWFyPjxS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jIxNi0y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</w:fldData>
        </w:fldChar>
      </w:r>
      <w:r w:rsidR="00E76130">
        <w:instrText xml:space="preserve"> ADDIN EN.CITE </w:instrText>
      </w:r>
      <w:r w:rsidR="00E76130">
        <w:fldChar w:fldCharType="begin">
          <w:fldData xml:space="preserve">PEVuZE5vdGU+PENpdGU+PEF1dGhvcj5Ib2xtZXM8L0F1dGhvcj48WWVhcj4yMDA4PC9ZZWFyPjxS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jIxNi0y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</w:fldData>
        </w:fldChar>
      </w:r>
      <w:r w:rsidR="00E76130">
        <w:instrText xml:space="preserve"> ADDIN EN.CITE.DATA </w:instrText>
      </w:r>
      <w:r w:rsidR="00E76130">
        <w:fldChar w:fldCharType="end"/>
      </w:r>
      <w:r w:rsidR="00E76130">
        <w:fldChar w:fldCharType="separate"/>
      </w:r>
      <w:r w:rsidR="00E76130">
        <w:rPr>
          <w:noProof/>
        </w:rPr>
        <w:t>(Holmes</w:t>
      </w:r>
      <w:r w:rsidR="00E76130" w:rsidRPr="00E76130">
        <w:rPr>
          <w:i/>
          <w:noProof/>
        </w:rPr>
        <w:t xml:space="preserve"> et al.</w:t>
      </w:r>
      <w:r w:rsidR="00E76130">
        <w:rPr>
          <w:noProof/>
        </w:rPr>
        <w:t>, 2008)</w:t>
      </w:r>
      <w:r w:rsidR="00E76130">
        <w:fldChar w:fldCharType="end"/>
      </w:r>
      <w:r w:rsidR="00A27C25" w:rsidRPr="004379F2">
        <w:t xml:space="preserve">.  </w:t>
      </w:r>
      <w:r w:rsidR="00503FF7" w:rsidRPr="004379F2">
        <w:t xml:space="preserve">This conclusion implies that in established </w:t>
      </w:r>
      <w:r w:rsidR="00174C11" w:rsidRPr="004379F2">
        <w:t>Alzheimer’s disease</w:t>
      </w:r>
      <w:r w:rsidR="00503FF7" w:rsidRPr="004379F2">
        <w:t>, pathological components other than Aβ plaques</w:t>
      </w:r>
      <w:r w:rsidR="000B78A9">
        <w:t xml:space="preserve"> –</w:t>
      </w:r>
      <w:r w:rsidR="000B78A9" w:rsidRPr="004379F2">
        <w:t xml:space="preserve"> </w:t>
      </w:r>
      <w:r w:rsidR="00294F35">
        <w:t>such as</w:t>
      </w:r>
      <w:r w:rsidR="00294F35" w:rsidRPr="004379F2">
        <w:t xml:space="preserve"> </w:t>
      </w:r>
      <w:r w:rsidR="00503FF7" w:rsidRPr="004379F2">
        <w:t>microglial activation and/or tau accumulation</w:t>
      </w:r>
      <w:r w:rsidR="000B78A9">
        <w:t xml:space="preserve"> –</w:t>
      </w:r>
      <w:r w:rsidR="000B78A9" w:rsidRPr="004379F2">
        <w:t xml:space="preserve"> </w:t>
      </w:r>
      <w:r w:rsidR="00503FF7" w:rsidRPr="004379F2">
        <w:t>predominate in perpetuating the progression of dementia.</w:t>
      </w:r>
    </w:p>
    <w:p w14:paraId="6A602086" w14:textId="77777777" w:rsidR="00955EB6" w:rsidRPr="00E176CC" w:rsidRDefault="00955EB6" w:rsidP="00D21714">
      <w:pPr>
        <w:spacing w:line="360" w:lineRule="auto"/>
        <w:ind w:firstLine="284"/>
        <w:jc w:val="lowKashida"/>
      </w:pPr>
      <w:r w:rsidRPr="004379F2">
        <w:lastRenderedPageBreak/>
        <w:t>Since the first Aβ immunotherapy trial (AN1792), the neuropathological follow-up of which is presented here, the landscape has changed considerably, with huge financial investment by the pharmaceutical industry and many thousands of patients with dementia exposed to various active and passive Aβ immunotherapies</w:t>
      </w:r>
      <w:r w:rsidR="00971F3F" w:rsidRPr="004379F2">
        <w:t xml:space="preserve"> </w:t>
      </w:r>
      <w:r w:rsidR="00971F3F">
        <w:fldChar w:fldCharType="begin"/>
      </w:r>
      <w:r w:rsidR="00971F3F">
        <w:instrText xml:space="preserve"> ADDIN EN.CITE &lt;EndNote&gt;&lt;Cite&gt;&lt;Author&gt;Selkoe&lt;/Author&gt;&lt;Year&gt;2016&lt;/Year&gt;&lt;RecNum&gt;4247&lt;/RecNum&gt;&lt;DisplayText&gt;(Selkoe and Hardy, 2016)&lt;/DisplayText&gt;&lt;record&gt;&lt;rec-number&gt;4247&lt;/rec-number&gt;&lt;foreign-keys&gt;&lt;key app="EN" db-id="fsttzr9sor0v01evxfgp92sveape9pa59z0z" timestamp="1501598885"&gt;4247&lt;/key&gt;&lt;/foreign-keys&gt;&lt;ref-type name="Journal Article"&gt;17&lt;/ref-type&gt;&lt;contributors&gt;&lt;authors&gt;&lt;author&gt;Selkoe, D. J.&lt;/author&gt;&lt;author&gt;Hardy, J.&lt;/author&gt;&lt;/authors&gt;&lt;/contributors&gt;&lt;auth-address&gt;Ann Romney Center for Neurologic Diseases, Department of Neurology, Brigham and Women&amp;apos;s Hospital and Harvard Medical School, Boston, MA, USA.&amp;#xD;Reta Lila Weston Institute and Department of Molecular Neuroscience, UCL Institute of Neurology, London, UK j.hardy@ucl.ac.uk.&lt;/auth-address&gt;&lt;titles&gt;&lt;title&gt;The amyloid hypothesis of Alzheimer&amp;apos;s disease at 25 years&lt;/title&gt;&lt;secondary-title&gt;EMBO Mol Med&lt;/secondary-title&gt;&lt;alt-title&gt;EMBO molecular medicine&lt;/alt-title&gt;&lt;/titles&gt;&lt;periodical&gt;&lt;full-title&gt;EMBO Mol Med&lt;/full-title&gt;&lt;abbr-1&gt;EMBO molecular medicine&lt;/abbr-1&gt;&lt;/periodical&gt;&lt;alt-periodical&gt;&lt;full-title&gt;EMBO Mol Med&lt;/full-title&gt;&lt;abbr-1&gt;EMBO molecular medicine&lt;/abbr-1&gt;&lt;/alt-periodical&gt;&lt;pages&gt;595-608&lt;/pages&gt;&lt;volume&gt;8&lt;/volume&gt;&lt;number&gt;6&lt;/number&gt;&lt;edition&gt;2016/03/31&lt;/edition&gt;&lt;keywords&gt;&lt;keyword&gt;Alzheimer&lt;/keyword&gt;&lt;keyword&gt;Abeta&lt;/keyword&gt;&lt;keyword&gt;cell biology&lt;/keyword&gt;&lt;keyword&gt;genetics&lt;/keyword&gt;&lt;keyword&gt;treatment&lt;/keyword&gt;&lt;/keywords&gt;&lt;dates&gt;&lt;year&gt;2016&lt;/year&gt;&lt;pub-dates&gt;&lt;date&gt;Jun&lt;/date&gt;&lt;/pub-dates&gt;&lt;/dates&gt;&lt;isbn&gt;1757-4676&lt;/isbn&gt;&lt;accession-num&gt;27025652&lt;/accession-num&gt;&lt;urls&gt;&lt;related-urls&gt;&lt;url&gt;https://www.ncbi.nlm.nih.gov/pmc/articles/PMC4888851/pdf/EMMM-8-595.pdf&lt;/url&gt;&lt;/related-urls&gt;&lt;/urls&gt;&lt;custom2&gt;PMC4888851&lt;/custom2&gt;&lt;electronic-resource-num&gt;10.15252/emmm.201606210&lt;/electronic-resource-num&gt;&lt;remote-database-provider&gt;NLM&lt;/remote-database-provider&gt;&lt;language&gt;eng&lt;/language&gt;&lt;/record&gt;&lt;/Cite&gt;&lt;/EndNote&gt;</w:instrText>
      </w:r>
      <w:r w:rsidR="00971F3F">
        <w:fldChar w:fldCharType="separate"/>
      </w:r>
      <w:r w:rsidR="00971F3F">
        <w:rPr>
          <w:noProof/>
        </w:rPr>
        <w:t>(Selkoe and Hardy, 2016)</w:t>
      </w:r>
      <w:r w:rsidR="00971F3F">
        <w:fldChar w:fldCharType="end"/>
      </w:r>
      <w:r w:rsidR="00A27C25" w:rsidRPr="004379F2">
        <w:t xml:space="preserve">.  </w:t>
      </w:r>
      <w:r w:rsidRPr="004379F2">
        <w:t xml:space="preserve">Studies to date have shown no or limited </w:t>
      </w:r>
      <w:r w:rsidR="00503FF7" w:rsidRPr="004379F2">
        <w:t xml:space="preserve">evidence of </w:t>
      </w:r>
      <w:r w:rsidRPr="004379F2">
        <w:t>benefit to cognitive function</w:t>
      </w:r>
      <w:r w:rsidR="00A27C25" w:rsidRPr="004379F2">
        <w:t xml:space="preserve">.  </w:t>
      </w:r>
      <w:r w:rsidRPr="004379F2">
        <w:t xml:space="preserve">However, according to amyloid scan data, most trials have shown only modest effects on </w:t>
      </w:r>
      <w:r w:rsidRPr="00E176CC">
        <w:t>reducing amyloid plaque burden</w:t>
      </w:r>
      <w:r w:rsidR="00174C11" w:rsidRPr="00E176CC">
        <w:t xml:space="preserve"> </w:t>
      </w:r>
      <w:r w:rsidR="00E76130" w:rsidRPr="00E176CC">
        <w:fldChar w:fldCharType="begin">
          <w:fldData xml:space="preserve">PEVuZE5vdGU+PENpdGU+PEF1dGhvcj5SaW5uZTwvQXV0aG9yPjxZZWFyPjIwMTA8L1llYXI+PFJl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</w:fldData>
        </w:fldChar>
      </w:r>
      <w:r w:rsidR="00E76130" w:rsidRPr="00E176CC">
        <w:instrText xml:space="preserve"> ADDIN EN.CITE </w:instrText>
      </w:r>
      <w:r w:rsidR="00E76130" w:rsidRPr="00E176CC">
        <w:fldChar w:fldCharType="begin">
          <w:fldData xml:space="preserve">PEVuZE5vdGU+PENpdGU+PEF1dGhvcj5SaW5uZTwvQXV0aG9yPjxZZWFyPjIwMTA8L1llYXI+PFJl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</w:fldData>
        </w:fldChar>
      </w:r>
      <w:r w:rsidR="00E76130" w:rsidRPr="00E176CC">
        <w:instrText xml:space="preserve"> ADDIN EN.CITE.DATA </w:instrText>
      </w:r>
      <w:r w:rsidR="00E76130" w:rsidRPr="00E176CC">
        <w:fldChar w:fldCharType="end"/>
      </w:r>
      <w:r w:rsidR="00E76130" w:rsidRPr="00E176CC">
        <w:fldChar w:fldCharType="separate"/>
      </w:r>
      <w:r w:rsidR="00E76130" w:rsidRPr="00E176CC">
        <w:rPr>
          <w:noProof/>
        </w:rPr>
        <w:t>(Rinne</w:t>
      </w:r>
      <w:r w:rsidR="00E76130" w:rsidRPr="00E176CC">
        <w:rPr>
          <w:i/>
          <w:noProof/>
        </w:rPr>
        <w:t xml:space="preserve"> et al.</w:t>
      </w:r>
      <w:r w:rsidR="00E76130" w:rsidRPr="00E176CC">
        <w:rPr>
          <w:noProof/>
        </w:rPr>
        <w:t>, 2010; Salloway</w:t>
      </w:r>
      <w:r w:rsidR="00E76130" w:rsidRPr="00E176CC">
        <w:rPr>
          <w:i/>
          <w:noProof/>
        </w:rPr>
        <w:t xml:space="preserve"> et al.</w:t>
      </w:r>
      <w:r w:rsidR="00E76130" w:rsidRPr="00E176CC">
        <w:rPr>
          <w:noProof/>
        </w:rPr>
        <w:t>, 2014)</w:t>
      </w:r>
      <w:r w:rsidR="00E76130" w:rsidRPr="00E176CC">
        <w:fldChar w:fldCharType="end"/>
      </w:r>
      <w:r w:rsidRPr="00E176CC">
        <w:t xml:space="preserve">, contrasting with our neuropathological findings </w:t>
      </w:r>
      <w:r w:rsidR="00503FF7" w:rsidRPr="00E176CC">
        <w:t xml:space="preserve">here </w:t>
      </w:r>
      <w:r w:rsidRPr="00E176CC">
        <w:t>relating to AN1792</w:t>
      </w:r>
      <w:r w:rsidR="00A27C25" w:rsidRPr="00E176CC">
        <w:t xml:space="preserve">.  </w:t>
      </w:r>
      <w:r w:rsidRPr="00E176CC">
        <w:t>A notable exception is the monoclonal antibody aducanumab</w:t>
      </w:r>
      <w:r w:rsidR="00174C11" w:rsidRPr="00E176CC">
        <w:t xml:space="preserve"> </w:t>
      </w:r>
      <w:r w:rsidR="00E76130" w:rsidRPr="00E176CC">
        <w:fldChar w:fldCharType="begin">
          <w:fldData xml:space="preserve">PEVuZE5vdGU+PENpdGU+PEF1dGhvcj5TZXZpZ255PC9BdXRob3I+PFllYXI+MjAxNjwvWWVhcj48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1MC02PC9wYWdlcz48dm9sdW1lPjUzNzwvdm9sdW1lPjxudW1iZXI+NzYxODwvbnVtYmVy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</w:fldData>
        </w:fldChar>
      </w:r>
      <w:r w:rsidR="00E76130" w:rsidRPr="00E176CC">
        <w:instrText xml:space="preserve"> ADDIN EN.CITE </w:instrText>
      </w:r>
      <w:r w:rsidR="00E76130" w:rsidRPr="00E176CC">
        <w:fldChar w:fldCharType="begin">
          <w:fldData xml:space="preserve">PEVuZE5vdGU+PENpdGU+PEF1dGhvcj5TZXZpZ255PC9BdXRob3I+PFllYXI+MjAxNjwvWWVhcj48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1MC02PC9wYWdlcz48dm9sdW1lPjUzNzwvdm9sdW1lPjxudW1iZXI+NzYxODwvbnVtYmVy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</w:fldData>
        </w:fldChar>
      </w:r>
      <w:r w:rsidR="00E76130" w:rsidRPr="00E176CC">
        <w:instrText xml:space="preserve"> ADDIN EN.CITE.DATA </w:instrText>
      </w:r>
      <w:r w:rsidR="00E76130" w:rsidRPr="00E176CC">
        <w:fldChar w:fldCharType="end"/>
      </w:r>
      <w:r w:rsidR="00E76130" w:rsidRPr="00E176CC">
        <w:fldChar w:fldCharType="separate"/>
      </w:r>
      <w:r w:rsidR="00E76130" w:rsidRPr="00E176CC">
        <w:rPr>
          <w:noProof/>
        </w:rPr>
        <w:t>(Sevigny</w:t>
      </w:r>
      <w:r w:rsidR="00E76130" w:rsidRPr="00E176CC">
        <w:rPr>
          <w:i/>
          <w:noProof/>
        </w:rPr>
        <w:t xml:space="preserve"> et al.</w:t>
      </w:r>
      <w:r w:rsidR="00E76130" w:rsidRPr="00E176CC">
        <w:rPr>
          <w:noProof/>
        </w:rPr>
        <w:t>, 2016)</w:t>
      </w:r>
      <w:r w:rsidR="00E76130" w:rsidRPr="00E176CC">
        <w:fldChar w:fldCharType="end"/>
      </w:r>
      <w:r w:rsidRPr="00E176CC">
        <w:t xml:space="preserve"> </w:t>
      </w:r>
      <w:r w:rsidR="00972DE2" w:rsidRPr="00E176CC">
        <w:t xml:space="preserve">of which </w:t>
      </w:r>
      <w:r w:rsidRPr="00E176CC">
        <w:t xml:space="preserve">a relatively small clinical trial </w:t>
      </w:r>
      <w:r w:rsidR="00D21714" w:rsidRPr="00E176CC">
        <w:t>of patients with a clinical diagnosis of prodromal or mild AD and visually positive A</w:t>
      </w:r>
      <w:r w:rsidR="00D21714" w:rsidRPr="00E176CC">
        <w:rPr>
          <w:rFonts w:hint="eastAsia"/>
        </w:rPr>
        <w:t>β</w:t>
      </w:r>
      <w:r w:rsidR="00D21714" w:rsidRPr="00E176CC">
        <w:t xml:space="preserve"> PET scan </w:t>
      </w:r>
      <w:r w:rsidR="00972DE2" w:rsidRPr="00E176CC">
        <w:t xml:space="preserve">employing very high doses of antibody, </w:t>
      </w:r>
      <w:r w:rsidRPr="00E176CC">
        <w:t>yielded imaging evidence of very extensive amyloid clearance, comparable to that identified histologically in the current study</w:t>
      </w:r>
      <w:r w:rsidR="00A27C25" w:rsidRPr="00E176CC">
        <w:t xml:space="preserve">.  </w:t>
      </w:r>
      <w:r w:rsidR="008D7F31" w:rsidRPr="00E176CC">
        <w:t>Stabilisation of cognitive decline was demonstrated in this preliminary clinical trial with aducanumab in patients with evidence of amyloid removal on PET imaging.</w:t>
      </w:r>
    </w:p>
    <w:p w14:paraId="04CCA381" w14:textId="77777777" w:rsidR="00FC062A" w:rsidRDefault="00FF097E">
      <w:pPr>
        <w:spacing w:line="360" w:lineRule="auto"/>
        <w:ind w:firstLine="284"/>
        <w:jc w:val="lowKashida"/>
      </w:pPr>
      <w:r w:rsidRPr="00E176CC">
        <w:rPr>
          <w:iCs/>
        </w:rPr>
        <w:t xml:space="preserve">Fourteen of the </w:t>
      </w:r>
      <w:r w:rsidR="00B36540" w:rsidRPr="00E176CC">
        <w:rPr>
          <w:iCs/>
        </w:rPr>
        <w:t>16 (88%) A</w:t>
      </w:r>
      <w:r w:rsidR="000E2776" w:rsidRPr="00E176CC">
        <w:rPr>
          <w:iCs/>
        </w:rPr>
        <w:t>lzheimer’s</w:t>
      </w:r>
      <w:r w:rsidR="00B36540" w:rsidRPr="00E176CC">
        <w:rPr>
          <w:iCs/>
        </w:rPr>
        <w:t xml:space="preserve"> </w:t>
      </w:r>
      <w:r w:rsidR="00707CA8" w:rsidRPr="00E176CC">
        <w:rPr>
          <w:iCs/>
        </w:rPr>
        <w:t xml:space="preserve">patients </w:t>
      </w:r>
      <w:r w:rsidR="00B36540" w:rsidRPr="00E176CC">
        <w:rPr>
          <w:iCs/>
        </w:rPr>
        <w:t xml:space="preserve">receiving the active agent </w:t>
      </w:r>
      <w:r w:rsidR="000C279C" w:rsidRPr="00E176CC">
        <w:rPr>
          <w:iCs/>
        </w:rPr>
        <w:t xml:space="preserve">in this study </w:t>
      </w:r>
      <w:r w:rsidR="00B36540" w:rsidRPr="00E176CC">
        <w:rPr>
          <w:iCs/>
        </w:rPr>
        <w:t xml:space="preserve">had evidence of plaque removal, but with </w:t>
      </w:r>
      <w:r w:rsidR="00E44071" w:rsidRPr="00E176CC">
        <w:t>considerable variability</w:t>
      </w:r>
      <w:r w:rsidR="00B36540" w:rsidRPr="00E176CC">
        <w:t xml:space="preserve"> from case to case and striking patchiness of plaque removal in some cases</w:t>
      </w:r>
      <w:r w:rsidR="00A27C25" w:rsidRPr="00E176CC">
        <w:t xml:space="preserve">.  </w:t>
      </w:r>
      <w:r w:rsidR="0041387B" w:rsidRPr="00E176CC">
        <w:t xml:space="preserve">This is in contrast to the relatively uniform distribution of plaques throughout the cerebral neocortex typically seen in untreated </w:t>
      </w:r>
      <w:r w:rsidR="004379F2" w:rsidRPr="00E176CC">
        <w:t>Alzheimer’s disease</w:t>
      </w:r>
      <w:r w:rsidR="0041387B" w:rsidRPr="00E176CC">
        <w:t>.  Similar patchiness of A</w:t>
      </w:r>
      <w:r w:rsidR="000C279C" w:rsidRPr="00E176CC">
        <w:t>β</w:t>
      </w:r>
      <w:r w:rsidR="0041387B" w:rsidRPr="00E176CC">
        <w:t xml:space="preserve"> removal has been demonstrated with </w:t>
      </w:r>
      <w:r w:rsidR="000C279C" w:rsidRPr="00E176CC">
        <w:t xml:space="preserve">amyloid PET scans </w:t>
      </w:r>
      <w:r w:rsidR="0041387B" w:rsidRPr="00E176CC">
        <w:t>before and after treatment of patients in trials of subsequent immunotherapy agents (e.g. Bapi</w:t>
      </w:r>
      <w:r w:rsidR="00C5096D" w:rsidRPr="00E176CC">
        <w:t>n</w:t>
      </w:r>
      <w:r w:rsidR="004379F2" w:rsidRPr="00E176CC">
        <w:t>e</w:t>
      </w:r>
      <w:r w:rsidR="00C5096D" w:rsidRPr="00E176CC">
        <w:t>uzumab</w:t>
      </w:r>
      <w:r w:rsidR="0041387B" w:rsidRPr="00E176CC">
        <w:t>)</w:t>
      </w:r>
      <w:r w:rsidR="00971F3F" w:rsidRPr="00E176CC">
        <w:t xml:space="preserve"> </w:t>
      </w:r>
      <w:r w:rsidR="00971F3F" w:rsidRPr="00E176CC">
        <w:fldChar w:fldCharType="begin">
          <w:fldData xml:space="preserve">PEVuZE5vdGU+PENpdGU+PEF1dGhvcj5MaXU8L0F1dGhvcj48WWVhcj4yMDE1PC9ZZWFyPjxSZWNO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</w:fldData>
        </w:fldChar>
      </w:r>
      <w:r w:rsidR="00971F3F" w:rsidRPr="00E176CC">
        <w:instrText xml:space="preserve"> ADDIN EN.CITE </w:instrText>
      </w:r>
      <w:r w:rsidR="00971F3F" w:rsidRPr="00E176CC">
        <w:fldChar w:fldCharType="begin">
          <w:fldData xml:space="preserve">PEVuZE5vdGU+PENpdGU+PEF1dGhvcj5MaXU8L0F1dGhvcj48WWVhcj4yMDE1PC9ZZWFyPjxSZWNO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</w:fldData>
        </w:fldChar>
      </w:r>
      <w:r w:rsidR="00971F3F" w:rsidRPr="00E176CC">
        <w:instrText xml:space="preserve"> ADDIN EN.CITE.DATA </w:instrText>
      </w:r>
      <w:r w:rsidR="00971F3F" w:rsidRPr="00E176CC">
        <w:fldChar w:fldCharType="end"/>
      </w:r>
      <w:r w:rsidR="00971F3F" w:rsidRPr="00E176CC">
        <w:fldChar w:fldCharType="separate"/>
      </w:r>
      <w:r w:rsidR="00971F3F" w:rsidRPr="00E176CC">
        <w:rPr>
          <w:noProof/>
        </w:rPr>
        <w:t>(Liu</w:t>
      </w:r>
      <w:r w:rsidR="00971F3F" w:rsidRPr="00E176CC">
        <w:rPr>
          <w:i/>
          <w:noProof/>
        </w:rPr>
        <w:t xml:space="preserve"> et al.</w:t>
      </w:r>
      <w:r w:rsidR="00971F3F" w:rsidRPr="00E176CC">
        <w:rPr>
          <w:noProof/>
        </w:rPr>
        <w:t>, 2015)</w:t>
      </w:r>
      <w:r w:rsidR="00971F3F" w:rsidRPr="00E176CC">
        <w:fldChar w:fldCharType="end"/>
      </w:r>
      <w:r w:rsidR="0041387B" w:rsidRPr="00E176CC">
        <w:t xml:space="preserve">.  The </w:t>
      </w:r>
      <w:r w:rsidR="005018FD" w:rsidRPr="00E176CC">
        <w:t>National Institute on Aging-Alzheimer’s Association</w:t>
      </w:r>
      <w:r w:rsidR="005018FD" w:rsidRPr="00E176CC" w:rsidDel="005018FD">
        <w:t xml:space="preserve"> </w:t>
      </w:r>
      <w:r w:rsidR="000C279C" w:rsidRPr="00E176CC">
        <w:t>guidelines</w:t>
      </w:r>
      <w:r w:rsidR="0041387B" w:rsidRPr="00E176CC">
        <w:t xml:space="preserve"> for neuropathologic</w:t>
      </w:r>
      <w:r w:rsidR="00176FB0" w:rsidRPr="00E176CC">
        <w:t>al</w:t>
      </w:r>
      <w:r w:rsidR="0041387B" w:rsidRPr="00E176CC">
        <w:t xml:space="preserve"> assessment of A</w:t>
      </w:r>
      <w:r w:rsidR="004379F2" w:rsidRPr="00E176CC">
        <w:t>lzheimer’s disease</w:t>
      </w:r>
      <w:r w:rsidR="0041387B" w:rsidRPr="00E176CC">
        <w:t xml:space="preserve"> ha</w:t>
      </w:r>
      <w:r w:rsidR="0003021D" w:rsidRPr="00E176CC">
        <w:t>ve</w:t>
      </w:r>
      <w:r w:rsidR="0041387B" w:rsidRPr="00E176CC">
        <w:t xml:space="preserve"> been applied </w:t>
      </w:r>
      <w:r w:rsidR="0003021D" w:rsidRPr="00E176CC">
        <w:t xml:space="preserve">in this study </w:t>
      </w:r>
      <w:r w:rsidR="0041387B" w:rsidRPr="00E176CC">
        <w:t xml:space="preserve">to provide a </w:t>
      </w:r>
      <w:r w:rsidR="00D06CB3" w:rsidRPr="00E176CC">
        <w:t xml:space="preserve">standardised </w:t>
      </w:r>
      <w:r w:rsidR="0041387B" w:rsidRPr="00E176CC">
        <w:t xml:space="preserve">comparator </w:t>
      </w:r>
      <w:r w:rsidR="0003021D" w:rsidRPr="00E176CC">
        <w:t>with</w:t>
      </w:r>
      <w:r w:rsidR="0041387B" w:rsidRPr="00E176CC">
        <w:t xml:space="preserve"> </w:t>
      </w:r>
      <w:r w:rsidR="00047FDB" w:rsidRPr="00E176CC">
        <w:t xml:space="preserve">non-immunised </w:t>
      </w:r>
      <w:r w:rsidR="0041387B" w:rsidRPr="00E176CC">
        <w:t>A</w:t>
      </w:r>
      <w:r w:rsidR="004379F2" w:rsidRPr="00E176CC">
        <w:t xml:space="preserve">lzheimer’s </w:t>
      </w:r>
      <w:r w:rsidR="0041387B" w:rsidRPr="00E176CC">
        <w:t>cases</w:t>
      </w:r>
      <w:r w:rsidR="00971F3F" w:rsidRPr="00E176CC">
        <w:t xml:space="preserve"> (</w:t>
      </w:r>
      <w:r w:rsidR="00FD34F8" w:rsidRPr="00E176CC">
        <w:t xml:space="preserve">ABC, </w:t>
      </w:r>
      <w:r w:rsidR="00971F3F" w:rsidRPr="00E176CC">
        <w:t>Table 2)</w:t>
      </w:r>
      <w:r w:rsidR="00FD34F8" w:rsidRPr="00E176CC">
        <w:t xml:space="preserve">. </w:t>
      </w:r>
      <w:r w:rsidR="0041387B" w:rsidRPr="00E176CC">
        <w:t xml:space="preserve"> </w:t>
      </w:r>
      <w:r w:rsidR="00FD34F8" w:rsidRPr="00E176CC">
        <w:t>T</w:t>
      </w:r>
      <w:r w:rsidR="0041387B" w:rsidRPr="00E176CC">
        <w:t>his system</w:t>
      </w:r>
      <w:r w:rsidR="00971F3F" w:rsidRPr="00E176CC">
        <w:t xml:space="preserve"> </w:t>
      </w:r>
      <w:r w:rsidR="0041387B" w:rsidRPr="00E176CC">
        <w:t>is based on the progressive accumulation and anatomical progression of A</w:t>
      </w:r>
      <w:r w:rsidR="004379F2" w:rsidRPr="00E176CC">
        <w:t>lzheimer’s</w:t>
      </w:r>
      <w:r w:rsidR="0041387B" w:rsidRPr="00E176CC">
        <w:t xml:space="preserve"> pathology </w:t>
      </w:r>
      <w:r w:rsidR="00D06CB3" w:rsidRPr="00E176CC">
        <w:t>which occurs during the natural history of the disease</w:t>
      </w:r>
      <w:r w:rsidR="00D06CB3" w:rsidRPr="00E176CC" w:rsidDel="00D06CB3">
        <w:t xml:space="preserve"> </w:t>
      </w:r>
      <w:r w:rsidR="00D06CB3" w:rsidRPr="00E176CC">
        <w:t>in the form of</w:t>
      </w:r>
      <w:r w:rsidR="00FD34F8" w:rsidRPr="00E176CC">
        <w:t xml:space="preserve"> A</w:t>
      </w:r>
      <w:r w:rsidR="00FD34F8" w:rsidRPr="00E176CC">
        <w:rPr>
          <w:rFonts w:ascii="Symbol" w:hAnsi="Symbol"/>
        </w:rPr>
        <w:t></w:t>
      </w:r>
      <w:r w:rsidR="00FD34F8" w:rsidRPr="00E176CC">
        <w:t xml:space="preserve"> (A)</w:t>
      </w:r>
      <w:r w:rsidR="00D06CB3" w:rsidRPr="00E176CC">
        <w:t xml:space="preserve"> and</w:t>
      </w:r>
      <w:r w:rsidR="00FD34F8" w:rsidRPr="00E176CC">
        <w:t xml:space="preserve"> tau (B) and maximal </w:t>
      </w:r>
      <w:r w:rsidR="00427B7A" w:rsidRPr="00E176CC">
        <w:t xml:space="preserve">focal </w:t>
      </w:r>
      <w:r w:rsidR="00FD34F8" w:rsidRPr="00E176CC">
        <w:t xml:space="preserve">density of </w:t>
      </w:r>
      <w:r w:rsidR="00427B7A" w:rsidRPr="00E176CC">
        <w:t xml:space="preserve">neuritic plaques </w:t>
      </w:r>
      <w:r w:rsidR="00FD34F8" w:rsidRPr="00E176CC">
        <w:t xml:space="preserve">(C).  This </w:t>
      </w:r>
      <w:r w:rsidR="00D06CB3" w:rsidRPr="00E176CC">
        <w:t xml:space="preserve">progressive accumulation of </w:t>
      </w:r>
      <w:r w:rsidR="00FD34F8" w:rsidRPr="00E176CC">
        <w:t>neuropathological features</w:t>
      </w:r>
      <w:r w:rsidR="0041387B" w:rsidRPr="00E176CC">
        <w:t xml:space="preserve"> ha</w:t>
      </w:r>
      <w:r w:rsidR="009016BB" w:rsidRPr="00E176CC">
        <w:t>s</w:t>
      </w:r>
      <w:r w:rsidR="0041387B" w:rsidRPr="00E176CC">
        <w:t xml:space="preserve"> been disrupted as a con</w:t>
      </w:r>
      <w:r w:rsidR="00FD34F8" w:rsidRPr="00E176CC">
        <w:t>sequence of the Aβ immunisation, and thus the ABC</w:t>
      </w:r>
      <w:r w:rsidR="00FC062A" w:rsidRPr="00E176CC">
        <w:t xml:space="preserve"> </w:t>
      </w:r>
      <w:r w:rsidR="00D06CB3" w:rsidRPr="00E176CC">
        <w:t xml:space="preserve">assessments </w:t>
      </w:r>
      <w:r w:rsidR="00427B7A" w:rsidRPr="00E176CC">
        <w:t>under-represent the profound alterations in A</w:t>
      </w:r>
      <w:r w:rsidR="00427B7A" w:rsidRPr="00E176CC">
        <w:rPr>
          <w:rFonts w:ascii="Symbol" w:hAnsi="Symbol"/>
        </w:rPr>
        <w:t></w:t>
      </w:r>
      <w:r w:rsidR="00427B7A" w:rsidRPr="00E176CC">
        <w:t xml:space="preserve"> and tau pathology</w:t>
      </w:r>
      <w:r w:rsidR="00FC062A" w:rsidRPr="00E176CC">
        <w:t xml:space="preserve"> which are better reflected by the </w:t>
      </w:r>
      <w:r w:rsidR="009016BB" w:rsidRPr="00E176CC">
        <w:t>quantitative analyses shown</w:t>
      </w:r>
      <w:r w:rsidR="00FC062A" w:rsidRPr="00E176CC">
        <w:t>.</w:t>
      </w:r>
      <w:r w:rsidR="00047FDB" w:rsidRPr="00E176CC">
        <w:t xml:space="preserve">  </w:t>
      </w:r>
      <w:r w:rsidR="00EE034F" w:rsidRPr="00E176CC">
        <w:t xml:space="preserve">For example, </w:t>
      </w:r>
      <w:r w:rsidR="00EE034F" w:rsidRPr="00E176CC">
        <w:lastRenderedPageBreak/>
        <w:t xml:space="preserve">cases 7 and 8 had very low levels of </w:t>
      </w:r>
      <w:r w:rsidR="00DE7C01" w:rsidRPr="00E176CC">
        <w:t xml:space="preserve">plaque </w:t>
      </w:r>
      <w:r w:rsidR="00EE034F" w:rsidRPr="00E176CC">
        <w:t>A</w:t>
      </w:r>
      <w:r w:rsidR="00DA5772" w:rsidRPr="00E176CC">
        <w:t>β</w:t>
      </w:r>
      <w:r w:rsidR="00DE7C01" w:rsidRPr="00E176CC">
        <w:t>,</w:t>
      </w:r>
      <w:r w:rsidR="00EE034F" w:rsidRPr="00E176CC">
        <w:t xml:space="preserve"> in the cerebral cortex only, with none in</w:t>
      </w:r>
      <w:r w:rsidR="00EE034F" w:rsidRPr="00BA2CEA">
        <w:t xml:space="preserve"> the basal ganglia, brainstem or cerebellum (</w:t>
      </w:r>
      <w:r w:rsidR="00DA5772" w:rsidRPr="00BA2CEA">
        <w:t xml:space="preserve">hence </w:t>
      </w:r>
      <w:r w:rsidR="00EE034F" w:rsidRPr="00BA2CEA">
        <w:t>A1</w:t>
      </w:r>
      <w:r w:rsidR="00DA5772" w:rsidRPr="00BA2CEA">
        <w:t>, as shown</w:t>
      </w:r>
      <w:r w:rsidR="00DA5772" w:rsidRPr="004379F2">
        <w:t xml:space="preserve"> in table 2</w:t>
      </w:r>
      <w:r w:rsidR="00EE034F" w:rsidRPr="004379F2">
        <w:t xml:space="preserve">), despite </w:t>
      </w:r>
      <w:r w:rsidR="00DE7C01">
        <w:t>the</w:t>
      </w:r>
      <w:r w:rsidR="00EE034F" w:rsidRPr="004379F2">
        <w:t xml:space="preserve"> advanced stage of distribution of tangles (B3, </w:t>
      </w:r>
      <w:r w:rsidR="00DA5772" w:rsidRPr="004379F2">
        <w:t xml:space="preserve">i.e. </w:t>
      </w:r>
      <w:r w:rsidR="00EE034F" w:rsidRPr="004379F2">
        <w:t>Braak V/VI), an ov</w:t>
      </w:r>
      <w:r w:rsidR="004379F2" w:rsidRPr="004379F2">
        <w:t>erall pattern consistent with Alzheimer’s</w:t>
      </w:r>
      <w:r w:rsidR="00EE034F" w:rsidRPr="004379F2">
        <w:t xml:space="preserve"> pathology in which most of the A</w:t>
      </w:r>
      <w:r w:rsidR="00DA5772" w:rsidRPr="004379F2">
        <w:t>β</w:t>
      </w:r>
      <w:r w:rsidR="00EE034F" w:rsidRPr="004379F2">
        <w:t xml:space="preserve"> has been removed by the immunotherapy.</w:t>
      </w:r>
    </w:p>
    <w:p w14:paraId="39A931C7" w14:textId="77777777" w:rsidR="008A7F05" w:rsidRPr="00E176CC" w:rsidRDefault="008A7F05" w:rsidP="003872CC">
      <w:pPr>
        <w:spacing w:line="360" w:lineRule="auto"/>
        <w:ind w:firstLine="284"/>
        <w:jc w:val="lowKashida"/>
      </w:pPr>
      <w:r w:rsidRPr="00E176CC">
        <w:t xml:space="preserve">There are two likely mechanisms of removal of </w:t>
      </w:r>
      <w:r w:rsidR="003A359B" w:rsidRPr="00E176CC">
        <w:t>A</w:t>
      </w:r>
      <w:r w:rsidRPr="00E176CC">
        <w:t>β following immunisation</w:t>
      </w:r>
      <w:r w:rsidR="003A359B" w:rsidRPr="00E176CC">
        <w:t xml:space="preserve">, with entry of antibodies into the brain and binding of anti-Aβ antibodies to plaques </w:t>
      </w:r>
      <w:r w:rsidR="003872CC" w:rsidRPr="00E176CC">
        <w:fldChar w:fldCharType="begin"/>
      </w:r>
      <w:r w:rsidR="003872CC" w:rsidRPr="00E176CC">
        <w:instrText xml:space="preserve"> ADDIN EN.CITE &lt;EndNote&gt;&lt;Cite&gt;&lt;Author&gt;Boche&lt;/Author&gt;&lt;Year&gt;2010&lt;/Year&gt;&lt;RecNum&gt;2145&lt;/RecNum&gt;&lt;DisplayText&gt;(Boche&lt;style face="italic"&gt; et al.&lt;/style&gt;, 2010a)&lt;/DisplayText&gt;&lt;record&gt;&lt;rec-number&gt;2145&lt;/rec-number&gt;&lt;foreign-keys&gt;&lt;key app="EN" db-id="fsttzr9sor0v01evxfgp92sveape9pa59z0z" timestamp="1403258616"&gt;2145&lt;/key&gt;&lt;key app="ENWeb" db-id=""&gt;0&lt;/key&gt;&lt;/foreign-keys&gt;&lt;ref-type name="Journal Article"&gt;17&lt;/ref-type&gt;&lt;contributors&gt;&lt;authors&gt;&lt;author&gt;Boche, D.&lt;/author&gt;&lt;author&gt;Denham, N.&lt;/author&gt;&lt;author&gt;Holmes, C.&lt;/author&gt;&lt;author&gt;Nicoll, J. A.&lt;/author&gt;&lt;/authors&gt;&lt;/contributors&gt;&lt;auth-address&gt;Division of Clinical Neurosciences, School of Medicine, Southampton General Hospital, University of Southampton, Southampton SO16 6YD, UK. d.boche@soton.ac.uk&lt;/auth-address&gt;&lt;titles&gt;&lt;title&gt;Neuropathology after active Abeta42 immunotherapy: implications for Alzheimer&amp;apos;s disease pathogenesis&lt;/title&gt;&lt;secondary-title&gt;Acta Neuropathol&lt;/secondary-title&gt;&lt;/titles&gt;&lt;periodical&gt;&lt;full-title&gt;Acta Neuropathol&lt;/full-title&gt;&lt;/periodical&gt;&lt;pages&gt;369-84&lt;/pages&gt;&lt;volume&gt;120&lt;/volume&gt;&lt;number&gt;3&lt;/number&gt;&lt;edition&gt;2010/07/16&lt;/edition&gt;&lt;dates&gt;&lt;year&gt;2010&lt;/year&gt;&lt;pub-dates&gt;&lt;date&gt;Sep&lt;/date&gt;&lt;/pub-dates&gt;&lt;/dates&gt;&lt;isbn&gt;1432-0533 (Electronic)&amp;#xD;0001-6322 (Linking)&lt;/isbn&gt;&lt;accession-num&gt;20632020&lt;/accession-num&gt;&lt;urls&gt;&lt;related-urls&gt;&lt;url&gt;http://www.ncbi.nlm.nih.gov/pubmed/20632020&lt;/url&gt;&lt;url&gt;http://download.springer.com/static/pdf/700/art%253A10.1007%252Fs00401-010-0719-5.pdf?auth66=1360770470_5e38ed7b640feba7d266ee7672e78d1c&amp;amp;ext=.pdf&lt;/url&gt;&lt;url&gt;http://download.springer.com/static/pdf/700/art%253A10.1007%252Fs00401-010-0719-5.pdf?auth66=1403285401_04500c7b66744719833feb095b1d50ab&amp;amp;ext=.pdf&lt;/url&gt;&lt;url&gt;http://download.springer.com/static/pdf/700/art%253A10.1007%252Fs00401-010-0719-5.pdf?auth66=1404551081_ba0186e5bbef3e385bd1a913f62a28a1&amp;amp;ext=.pdf&lt;/url&gt;&lt;/related-urls&gt;&lt;/urls&gt;&lt;electronic-resource-num&gt;10.1007/s00401-010-0719-5&lt;/electronic-resource-num&gt;&lt;language&gt;eng&lt;/language&gt;&lt;/record&gt;&lt;/Cite&gt;&lt;/EndNote&gt;</w:instrText>
      </w:r>
      <w:r w:rsidR="003872CC" w:rsidRPr="00E176CC">
        <w:fldChar w:fldCharType="separate"/>
      </w:r>
      <w:r w:rsidR="003872CC" w:rsidRPr="00E176CC">
        <w:rPr>
          <w:noProof/>
        </w:rPr>
        <w:t>(Boche</w:t>
      </w:r>
      <w:r w:rsidR="003872CC" w:rsidRPr="00E176CC">
        <w:rPr>
          <w:i/>
          <w:noProof/>
        </w:rPr>
        <w:t xml:space="preserve"> et al.</w:t>
      </w:r>
      <w:r w:rsidR="003872CC" w:rsidRPr="00E176CC">
        <w:rPr>
          <w:noProof/>
        </w:rPr>
        <w:t>, 2010a)</w:t>
      </w:r>
      <w:r w:rsidR="003872CC" w:rsidRPr="00E176CC">
        <w:fldChar w:fldCharType="end"/>
      </w:r>
      <w:r w:rsidRPr="00E176CC">
        <w:t xml:space="preserve">.  Firstly, </w:t>
      </w:r>
      <w:r w:rsidR="003A359B" w:rsidRPr="00E176CC">
        <w:t xml:space="preserve">opsonisation as a consequence of antibody binding provokes microglia to phagocytose Aβ </w:t>
      </w:r>
      <w:r w:rsidR="00C01D78" w:rsidRPr="00E176CC">
        <w:t xml:space="preserve">by binding of the IgG Fc region to Fc receptors on the microglial cell surface.  Evidence for the occurrence of this mechanism in relation to AN1792-mediated plaque removal comes from the presence of Aβ within the cytoplasm of microglia as we have previously demonstrated by double label confocal microscopy </w:t>
      </w:r>
      <w:r w:rsidR="003872CC" w:rsidRPr="00E176CC">
        <w:fldChar w:fldCharType="begin">
          <w:fldData xml:space="preserve">PEVuZE5vdGU+PENpdGU+PEF1dGhvcj5OaWNvbGw8L0F1dGhvcj48WWVhcj4yMDA2PC9ZZWFyPjxS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</w:fldData>
        </w:fldChar>
      </w:r>
      <w:r w:rsidR="003872CC" w:rsidRPr="00E176CC">
        <w:instrText xml:space="preserve"> ADDIN EN.CITE </w:instrText>
      </w:r>
      <w:r w:rsidR="003872CC" w:rsidRPr="00E176CC">
        <w:fldChar w:fldCharType="begin">
          <w:fldData xml:space="preserve">PEVuZE5vdGU+PENpdGU+PEF1dGhvcj5OaWNvbGw8L0F1dGhvcj48WWVhcj4yMDA2PC9ZZWFyPjxS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</w:fldData>
        </w:fldChar>
      </w:r>
      <w:r w:rsidR="003872CC" w:rsidRPr="00E176CC">
        <w:instrText xml:space="preserve"> ADDIN EN.CITE.DATA </w:instrText>
      </w:r>
      <w:r w:rsidR="003872CC" w:rsidRPr="00E176CC">
        <w:fldChar w:fldCharType="end"/>
      </w:r>
      <w:r w:rsidR="003872CC" w:rsidRPr="00E176CC">
        <w:fldChar w:fldCharType="separate"/>
      </w:r>
      <w:r w:rsidR="003872CC" w:rsidRPr="00E176CC">
        <w:rPr>
          <w:noProof/>
        </w:rPr>
        <w:t>(Nicoll</w:t>
      </w:r>
      <w:r w:rsidR="003872CC" w:rsidRPr="00E176CC">
        <w:rPr>
          <w:i/>
          <w:noProof/>
        </w:rPr>
        <w:t xml:space="preserve"> et al.</w:t>
      </w:r>
      <w:r w:rsidR="003872CC" w:rsidRPr="00E176CC">
        <w:rPr>
          <w:noProof/>
        </w:rPr>
        <w:t>, 2006a; Boche</w:t>
      </w:r>
      <w:r w:rsidR="003872CC" w:rsidRPr="00E176CC">
        <w:rPr>
          <w:i/>
          <w:noProof/>
        </w:rPr>
        <w:t xml:space="preserve"> et al.</w:t>
      </w:r>
      <w:r w:rsidR="003872CC" w:rsidRPr="00E176CC">
        <w:rPr>
          <w:noProof/>
        </w:rPr>
        <w:t>, 2010a)</w:t>
      </w:r>
      <w:r w:rsidR="003872CC" w:rsidRPr="00E176CC">
        <w:fldChar w:fldCharType="end"/>
      </w:r>
      <w:r w:rsidR="00C01D78" w:rsidRPr="00E176CC">
        <w:t xml:space="preserve"> giving a characteristic appearance of </w:t>
      </w:r>
      <w:r w:rsidR="00786FE5" w:rsidRPr="00E176CC">
        <w:t xml:space="preserve">small dense </w:t>
      </w:r>
      <w:r w:rsidR="00C01D78" w:rsidRPr="00E176CC">
        <w:t xml:space="preserve">clusters of </w:t>
      </w:r>
      <w:r w:rsidR="00786FE5" w:rsidRPr="00E176CC">
        <w:t xml:space="preserve">Aβ immunoreactivity, often amongst “moth-eaten” </w:t>
      </w:r>
      <w:r w:rsidR="009737FD" w:rsidRPr="00E176CC">
        <w:t xml:space="preserve">or disrupted </w:t>
      </w:r>
      <w:r w:rsidR="00786FE5" w:rsidRPr="00E176CC">
        <w:t xml:space="preserve">plaques as illustrated in Figure 1c.  This appears to be followed, once plaques have been removed from a region of cortex, </w:t>
      </w:r>
      <w:r w:rsidR="002743EC" w:rsidRPr="00E176CC">
        <w:t>by</w:t>
      </w:r>
      <w:r w:rsidR="00786FE5" w:rsidRPr="00E176CC">
        <w:t xml:space="preserve"> subsequent dispersal </w:t>
      </w:r>
      <w:r w:rsidR="003872CC" w:rsidRPr="00E176CC">
        <w:fldChar w:fldCharType="begin">
          <w:fldData xml:space="preserve">PEVuZE5vdGU+PENpdGU+PEF1dGhvcj5ab3RvdmE8L0F1dGhvcj48WWVhcj4yMDExPC9ZZWFyPjxS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</w:fldData>
        </w:fldChar>
      </w:r>
      <w:r w:rsidR="003872CC" w:rsidRPr="00E176CC">
        <w:instrText xml:space="preserve"> ADDIN EN.CITE </w:instrText>
      </w:r>
      <w:r w:rsidR="003872CC" w:rsidRPr="00E176CC">
        <w:fldChar w:fldCharType="begin">
          <w:fldData xml:space="preserve">PEVuZE5vdGU+PENpdGU+PEF1dGhvcj5ab3RvdmE8L0F1dGhvcj48WWVhcj4yMDExPC9ZZWFyPjxS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</w:fldData>
        </w:fldChar>
      </w:r>
      <w:r w:rsidR="003872CC" w:rsidRPr="00E176CC">
        <w:instrText xml:space="preserve"> ADDIN EN.CITE.DATA </w:instrText>
      </w:r>
      <w:r w:rsidR="003872CC" w:rsidRPr="00E176CC">
        <w:fldChar w:fldCharType="end"/>
      </w:r>
      <w:r w:rsidR="003872CC" w:rsidRPr="00E176CC">
        <w:fldChar w:fldCharType="separate"/>
      </w:r>
      <w:r w:rsidR="003872CC" w:rsidRPr="00E176CC">
        <w:rPr>
          <w:noProof/>
        </w:rPr>
        <w:t>(Zotova</w:t>
      </w:r>
      <w:r w:rsidR="003872CC" w:rsidRPr="00E176CC">
        <w:rPr>
          <w:i/>
          <w:noProof/>
        </w:rPr>
        <w:t xml:space="preserve"> et al.</w:t>
      </w:r>
      <w:r w:rsidR="003872CC" w:rsidRPr="00E176CC">
        <w:rPr>
          <w:noProof/>
        </w:rPr>
        <w:t>, 2011)</w:t>
      </w:r>
      <w:r w:rsidR="003872CC" w:rsidRPr="00E176CC">
        <w:fldChar w:fldCharType="end"/>
      </w:r>
      <w:r w:rsidR="00786FE5" w:rsidRPr="00E176CC">
        <w:t xml:space="preserve"> and down-regulation of microglia </w:t>
      </w:r>
      <w:r w:rsidR="003872CC" w:rsidRPr="00E176CC">
        <w:fldChar w:fldCharType="begin"/>
      </w:r>
      <w:r w:rsidR="003872CC" w:rsidRPr="00E176CC">
        <w:instrText xml:space="preserve"> ADDIN EN.CITE &lt;EndNote&gt;&lt;Cite&gt;&lt;Author&gt;Zotova&lt;/Author&gt;&lt;Year&gt;2013&lt;/Year&gt;&lt;RecNum&gt;2762&lt;/RecNum&gt;&lt;DisplayText&gt;(Zotova&lt;style face="italic"&gt; et al.&lt;/style&gt;, 2013)&lt;/DisplayText&gt;&lt;record&gt;&lt;rec-number&gt;2762&lt;/rec-number&gt;&lt;foreign-keys&gt;&lt;key app="EN" db-id="fsttzr9sor0v01evxfgp92sveape9pa59z0z" timestamp="1403258613"&gt;2762&lt;/key&gt;&lt;key app="ENWeb" db-id=""&gt;0&lt;/key&gt;&lt;/foreign-keys&gt;&lt;ref-type name="Journal Article"&gt;17&lt;/ref-type&gt;&lt;contributors&gt;&lt;authors&gt;&lt;author&gt;Zotova, E.&lt;/author&gt;&lt;author&gt;Bharambe, V.&lt;/author&gt;&lt;author&gt;Cheaveau, M.&lt;/author&gt;&lt;author&gt;Morgan, W.&lt;/author&gt;&lt;author&gt;Holmes, C.&lt;/author&gt;&lt;author&gt;Harris, S.&lt;/author&gt;&lt;author&gt;Neal, J. W.&lt;/author&gt;&lt;author&gt;Love, S.&lt;/author&gt;&lt;author&gt;Nicoll, J. A.&lt;/author&gt;&lt;author&gt;Boche, D.&lt;/author&gt;&lt;/authors&gt;&lt;/contributors&gt;&lt;auth-address&gt;1 Clinical Neurosciences, Clinical and Experimental Sciences, Faculty of Medicine, University of Southampton, Mailpoint 806, Southampton General Hospital, Southampton SO16 6YD, UK.&lt;/auth-address&gt;&lt;titles&gt;&lt;title&gt;Inflammatory components in human Alzheimer&amp;apos;s disease and after active amyloid-beta42 immunization&lt;/title&gt;&lt;secondary-title&gt;Brain&lt;/secondary-title&gt;&lt;/titles&gt;&lt;periodical&gt;&lt;full-title&gt;Brain&lt;/full-title&gt;&lt;/periodical&gt;&lt;pages&gt;2677-96&lt;/pages&gt;&lt;volume&gt;136&lt;/volume&gt;&lt;number&gt;Pt 9&lt;/number&gt;&lt;edition&gt;2013/08/15&lt;/edition&gt;&lt;dates&gt;&lt;year&gt;2013&lt;/year&gt;&lt;pub-dates&gt;&lt;date&gt;Sep&lt;/date&gt;&lt;/pub-dates&gt;&lt;/dates&gt;&lt;isbn&gt;1460-2156 (Electronic)&amp;#xD;0006-8950 (Linking)&lt;/isbn&gt;&lt;accession-num&gt;23943781&lt;/accession-num&gt;&lt;urls&gt;&lt;related-urls&gt;&lt;url&gt;http://www.ncbi.nlm.nih.gov/pubmed/23943781&lt;/url&gt;&lt;url&gt;http://brain.oxfordjournals.org/content/136/9/2677.full.pdf&lt;/url&gt;&lt;/related-urls&gt;&lt;/urls&gt;&lt;electronic-resource-num&gt;10.1093/brain/awt210&lt;/electronic-resource-num&gt;&lt;language&gt;eng&lt;/language&gt;&lt;/record&gt;&lt;/Cite&gt;&lt;/EndNote&gt;</w:instrText>
      </w:r>
      <w:r w:rsidR="003872CC" w:rsidRPr="00E176CC">
        <w:fldChar w:fldCharType="separate"/>
      </w:r>
      <w:r w:rsidR="003872CC" w:rsidRPr="00E176CC">
        <w:rPr>
          <w:noProof/>
        </w:rPr>
        <w:t>(Zotova</w:t>
      </w:r>
      <w:r w:rsidR="003872CC" w:rsidRPr="00E176CC">
        <w:rPr>
          <w:i/>
          <w:noProof/>
        </w:rPr>
        <w:t xml:space="preserve"> et al.</w:t>
      </w:r>
      <w:r w:rsidR="003872CC" w:rsidRPr="00E176CC">
        <w:rPr>
          <w:noProof/>
        </w:rPr>
        <w:t>, 2013)</w:t>
      </w:r>
      <w:r w:rsidR="003872CC" w:rsidRPr="00E176CC">
        <w:fldChar w:fldCharType="end"/>
      </w:r>
      <w:r w:rsidR="00786FE5" w:rsidRPr="00E176CC">
        <w:t xml:space="preserve">.  </w:t>
      </w:r>
      <w:r w:rsidR="009737FD" w:rsidRPr="00E176CC">
        <w:t xml:space="preserve">The second mechanism of plaque removal appears to involve solubilisation of Aβ, with high levels of soluble Aβ detected in some </w:t>
      </w:r>
      <w:r w:rsidR="00887D00" w:rsidRPr="00E176CC">
        <w:t xml:space="preserve">immunised </w:t>
      </w:r>
      <w:r w:rsidR="009737FD" w:rsidRPr="00E176CC">
        <w:t xml:space="preserve">cases </w:t>
      </w:r>
      <w:r w:rsidR="003872CC" w:rsidRPr="00E176CC">
        <w:fldChar w:fldCharType="begin"/>
      </w:r>
      <w:r w:rsidR="003872CC" w:rsidRPr="00E176CC">
        <w:instrText xml:space="preserve"> ADDIN EN.CITE &lt;EndNote&gt;&lt;Cite&gt;&lt;Author&gt;Maarouf&lt;/Author&gt;&lt;Year&gt;2010&lt;/Year&gt;&lt;RecNum&gt;2177&lt;/RecNum&gt;&lt;DisplayText&gt;(Maarouf&lt;style face="italic"&gt; et al.&lt;/style&gt;, 2010)&lt;/DisplayText&gt;&lt;record&gt;&lt;rec-number&gt;2177&lt;/rec-number&gt;&lt;foreign-keys&gt;&lt;key app="EN" db-id="fsttzr9sor0v01evxfgp92sveape9pa59z0z" timestamp="1403258614"&gt;2177&lt;/key&gt;&lt;key app="ENWeb" db-id=""&gt;0&lt;/key&gt;&lt;/foreign-keys&gt;&lt;ref-type name="Journal Article"&gt;17&lt;/ref-type&gt;&lt;contributors&gt;&lt;authors&gt;&lt;author&gt;Maarouf, C. L.&lt;/author&gt;&lt;author&gt;Daugs, I. D.&lt;/author&gt;&lt;author&gt;Kokjohn, T. A.&lt;/author&gt;&lt;author&gt;Kalback, W. M.&lt;/author&gt;&lt;author&gt;Patton, R. L.&lt;/author&gt;&lt;author&gt;Luehrs, D. C.&lt;/author&gt;&lt;author&gt;Masliah, E.&lt;/author&gt;&lt;author&gt;Nicoll, J. A.&lt;/author&gt;&lt;author&gt;Sabbagh, M. N.&lt;/author&gt;&lt;author&gt;Beach, T. G.&lt;/author&gt;&lt;author&gt;Castano, E. M.&lt;/author&gt;&lt;author&gt;Roher, A. E.&lt;/author&gt;&lt;/authors&gt;&lt;/contributors&gt;&lt;auth-address&gt;The Longtine Center for Neurodegenerative Biochemistry, Banner Sun Health Research Institute, Sun City, AZ, USA. alex.roher@bannerhealth.com.&lt;/auth-address&gt;&lt;titles&gt;&lt;title&gt;The biochemical aftermath of anti-amyloid immunotherapy&lt;/title&gt;&lt;secondary-title&gt;Mol Neurodegener&lt;/secondary-title&gt;&lt;/titles&gt;&lt;periodical&gt;&lt;full-title&gt;Mol Neurodegener&lt;/full-title&gt;&lt;/periodical&gt;&lt;pages&gt;39&lt;/pages&gt;&lt;volume&gt;5&lt;/volume&gt;&lt;edition&gt;2010/10/12&lt;/edition&gt;&lt;dates&gt;&lt;year&gt;2010&lt;/year&gt;&lt;/dates&gt;&lt;isbn&gt;1750-1326 (Electronic)&amp;#xD;1750-1326 (Linking)&lt;/isbn&gt;&lt;accession-num&gt;20929585&lt;/accession-num&gt;&lt;urls&gt;&lt;related-urls&gt;&lt;url&gt;http://www.ncbi.nlm.nih.gov/pubmed/20929585&lt;/url&gt;&lt;url&gt;http://www.molecularneurodegeneration.com/content/pdf/1750-1326-5-39.pdf&lt;/url&gt;&lt;url&gt;http://www.ncbi.nlm.nih.gov/pmc/articles/PMC2959013/pdf/1750-1326-5-39.pdf&lt;/url&gt;&lt;/related-urls&gt;&lt;/urls&gt;&lt;custom2&gt;2959013&lt;/custom2&gt;&lt;electronic-resource-num&gt;1750-1326-5-39 [pii]&amp;#xD;10.1186/1750-1326-5-39&lt;/electronic-resource-num&gt;&lt;language&gt;eng&lt;/language&gt;&lt;/record&gt;&lt;/Cite&gt;&lt;/EndNote&gt;</w:instrText>
      </w:r>
      <w:r w:rsidR="003872CC" w:rsidRPr="00E176CC">
        <w:fldChar w:fldCharType="separate"/>
      </w:r>
      <w:r w:rsidR="003872CC" w:rsidRPr="00E176CC">
        <w:rPr>
          <w:noProof/>
        </w:rPr>
        <w:t>(Maarouf</w:t>
      </w:r>
      <w:r w:rsidR="003872CC" w:rsidRPr="00E176CC">
        <w:rPr>
          <w:i/>
          <w:noProof/>
        </w:rPr>
        <w:t xml:space="preserve"> et al.</w:t>
      </w:r>
      <w:r w:rsidR="003872CC" w:rsidRPr="00E176CC">
        <w:rPr>
          <w:noProof/>
        </w:rPr>
        <w:t>, 2010)</w:t>
      </w:r>
      <w:r w:rsidR="003872CC" w:rsidRPr="00E176CC">
        <w:fldChar w:fldCharType="end"/>
      </w:r>
      <w:r w:rsidR="009737FD" w:rsidRPr="00E176CC">
        <w:t xml:space="preserve">.  Solubilisation </w:t>
      </w:r>
      <w:r w:rsidR="00886D5E" w:rsidRPr="00E176CC">
        <w:t>seems</w:t>
      </w:r>
      <w:r w:rsidR="009737FD" w:rsidRPr="00E176CC">
        <w:t xml:space="preserve"> to result in translocation of Aβ to the walls of arteries and capillaries resulting in an increased severity of cerebral amyloid angiopathy </w:t>
      </w:r>
      <w:r w:rsidR="003872CC" w:rsidRPr="00E176CC">
        <w:fldChar w:fldCharType="begin">
          <w:fldData xml:space="preserve">PEVuZE5vdGU+PENpdGU+PEF1dGhvcj5Cb2NoZTwvQXV0aG9yPjxZZWFyPjIwMDg8L1llYXI+PFJl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</w:fldData>
        </w:fldChar>
      </w:r>
      <w:r w:rsidR="003872CC" w:rsidRPr="00E176CC">
        <w:instrText xml:space="preserve"> ADDIN EN.CITE </w:instrText>
      </w:r>
      <w:r w:rsidR="003872CC" w:rsidRPr="00E176CC">
        <w:fldChar w:fldCharType="begin">
          <w:fldData xml:space="preserve">PEVuZE5vdGU+PENpdGU+PEF1dGhvcj5Cb2NoZTwvQXV0aG9yPjxZZWFyPjIwMDg8L1llYXI+PFJl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</w:fldData>
        </w:fldChar>
      </w:r>
      <w:r w:rsidR="003872CC" w:rsidRPr="00E176CC">
        <w:instrText xml:space="preserve"> ADDIN EN.CITE.DATA </w:instrText>
      </w:r>
      <w:r w:rsidR="003872CC" w:rsidRPr="00E176CC">
        <w:fldChar w:fldCharType="end"/>
      </w:r>
      <w:r w:rsidR="003872CC" w:rsidRPr="00E176CC">
        <w:fldChar w:fldCharType="separate"/>
      </w:r>
      <w:r w:rsidR="003872CC" w:rsidRPr="00E176CC">
        <w:rPr>
          <w:noProof/>
        </w:rPr>
        <w:t>(Boche</w:t>
      </w:r>
      <w:r w:rsidR="003872CC" w:rsidRPr="00E176CC">
        <w:rPr>
          <w:i/>
          <w:noProof/>
        </w:rPr>
        <w:t xml:space="preserve"> et al.</w:t>
      </w:r>
      <w:r w:rsidR="003872CC" w:rsidRPr="00E176CC">
        <w:rPr>
          <w:noProof/>
        </w:rPr>
        <w:t>, 2008; Sakai</w:t>
      </w:r>
      <w:r w:rsidR="003872CC" w:rsidRPr="00E176CC">
        <w:rPr>
          <w:i/>
          <w:noProof/>
        </w:rPr>
        <w:t xml:space="preserve"> et al.</w:t>
      </w:r>
      <w:r w:rsidR="003872CC" w:rsidRPr="00E176CC">
        <w:rPr>
          <w:noProof/>
        </w:rPr>
        <w:t>, 2014)</w:t>
      </w:r>
      <w:r w:rsidR="003872CC" w:rsidRPr="00E176CC">
        <w:fldChar w:fldCharType="end"/>
      </w:r>
      <w:r w:rsidR="00886D5E" w:rsidRPr="00E176CC">
        <w:t>,</w:t>
      </w:r>
      <w:r w:rsidR="009737FD" w:rsidRPr="00E176CC">
        <w:t xml:space="preserve"> a feature which may be localised and transient.  Although cerebral amyloid angiopathy cannot yet be readily imaged </w:t>
      </w:r>
      <w:r w:rsidR="009737FD" w:rsidRPr="00E176CC">
        <w:rPr>
          <w:i/>
        </w:rPr>
        <w:t>in vivo</w:t>
      </w:r>
      <w:r w:rsidR="009737FD" w:rsidRPr="00E176CC">
        <w:t xml:space="preserve"> in the human brain</w:t>
      </w:r>
      <w:r w:rsidR="005A64CC" w:rsidRPr="00E176CC">
        <w:t>,</w:t>
      </w:r>
      <w:r w:rsidR="00886D5E" w:rsidRPr="00E176CC">
        <w:t xml:space="preserve"> evidence suggest</w:t>
      </w:r>
      <w:r w:rsidR="005A64CC" w:rsidRPr="00E176CC">
        <w:t>s</w:t>
      </w:r>
      <w:r w:rsidR="00886D5E" w:rsidRPr="00E176CC">
        <w:t xml:space="preserve"> that it is a major contributor to </w:t>
      </w:r>
      <w:r w:rsidR="00A26C48" w:rsidRPr="00E176CC">
        <w:t xml:space="preserve">the complication of </w:t>
      </w:r>
      <w:r w:rsidR="00D15490" w:rsidRPr="00E176CC">
        <w:rPr>
          <w:iCs/>
        </w:rPr>
        <w:t>Amyloid–Related Imaging Abnormalities</w:t>
      </w:r>
      <w:r w:rsidR="00D15490" w:rsidRPr="00E176CC">
        <w:t xml:space="preserve"> (</w:t>
      </w:r>
      <w:r w:rsidR="00A26C48" w:rsidRPr="00E176CC">
        <w:t>ARIA</w:t>
      </w:r>
      <w:r w:rsidR="00D15490" w:rsidRPr="00E176CC">
        <w:t>)</w:t>
      </w:r>
      <w:r w:rsidR="00A26C48" w:rsidRPr="00E176CC">
        <w:t xml:space="preserve"> hampering more recent and current clinical trials, including those of passive immunotherapy</w:t>
      </w:r>
      <w:r w:rsidR="002F2A26" w:rsidRPr="00E176CC">
        <w:t xml:space="preserve"> </w:t>
      </w:r>
      <w:r w:rsidR="003872CC" w:rsidRPr="00E176CC">
        <w:fldChar w:fldCharType="begin">
          <w:fldData xml:space="preserve">PEVuZE5vdGU+PENpdGU+PEF1dGhvcj5TcGVybGluZzwvQXV0aG9yPjxZZWFyPjIwMTE8L1llYXI+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==
</w:fldData>
        </w:fldChar>
      </w:r>
      <w:r w:rsidR="003872CC" w:rsidRPr="00E176CC">
        <w:instrText xml:space="preserve"> ADDIN EN.CITE </w:instrText>
      </w:r>
      <w:r w:rsidR="003872CC" w:rsidRPr="00E176CC">
        <w:fldChar w:fldCharType="begin">
          <w:fldData xml:space="preserve">PEVuZE5vdGU+PENpdGU+PEF1dGhvcj5TcGVybGluZzwvQXV0aG9yPjxZZWFyPjIwMTE8L1llYXI+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==
</w:fldData>
        </w:fldChar>
      </w:r>
      <w:r w:rsidR="003872CC" w:rsidRPr="00E176CC">
        <w:instrText xml:space="preserve"> ADDIN EN.CITE.DATA </w:instrText>
      </w:r>
      <w:r w:rsidR="003872CC" w:rsidRPr="00E176CC">
        <w:fldChar w:fldCharType="end"/>
      </w:r>
      <w:r w:rsidR="003872CC" w:rsidRPr="00E176CC">
        <w:fldChar w:fldCharType="separate"/>
      </w:r>
      <w:r w:rsidR="003872CC" w:rsidRPr="00E176CC">
        <w:rPr>
          <w:noProof/>
        </w:rPr>
        <w:t>(Sperling</w:t>
      </w:r>
      <w:r w:rsidR="003872CC" w:rsidRPr="00E176CC">
        <w:rPr>
          <w:i/>
          <w:noProof/>
        </w:rPr>
        <w:t xml:space="preserve"> et al.</w:t>
      </w:r>
      <w:r w:rsidR="003872CC" w:rsidRPr="00E176CC">
        <w:rPr>
          <w:noProof/>
        </w:rPr>
        <w:t>, 2011; Sevigny</w:t>
      </w:r>
      <w:r w:rsidR="003872CC" w:rsidRPr="00E176CC">
        <w:rPr>
          <w:i/>
          <w:noProof/>
        </w:rPr>
        <w:t xml:space="preserve"> et al.</w:t>
      </w:r>
      <w:r w:rsidR="003872CC" w:rsidRPr="00E176CC">
        <w:rPr>
          <w:noProof/>
        </w:rPr>
        <w:t>, 2016)</w:t>
      </w:r>
      <w:r w:rsidR="003872CC" w:rsidRPr="00E176CC">
        <w:fldChar w:fldCharType="end"/>
      </w:r>
      <w:r w:rsidR="00A26C48" w:rsidRPr="00E176CC">
        <w:t xml:space="preserve"> as discussed below.</w:t>
      </w:r>
    </w:p>
    <w:p w14:paraId="2AE775B0" w14:textId="77777777" w:rsidR="00DE7EF6" w:rsidRPr="00E176CC" w:rsidRDefault="00DE7EF6" w:rsidP="003872CC">
      <w:pPr>
        <w:spacing w:line="360" w:lineRule="auto"/>
        <w:ind w:firstLine="284"/>
        <w:jc w:val="lowKashida"/>
        <w:rPr>
          <w:iCs/>
        </w:rPr>
      </w:pPr>
      <w:r w:rsidRPr="00E176CC">
        <w:rPr>
          <w:iCs/>
        </w:rPr>
        <w:t xml:space="preserve">Only one of the 22 patients </w:t>
      </w:r>
      <w:r w:rsidR="00EA40A7" w:rsidRPr="00E176CC">
        <w:rPr>
          <w:iCs/>
        </w:rPr>
        <w:t xml:space="preserve">(case 1) </w:t>
      </w:r>
      <w:r w:rsidRPr="00E176CC">
        <w:rPr>
          <w:iCs/>
        </w:rPr>
        <w:t>in our study</w:t>
      </w:r>
      <w:r w:rsidR="005A64CC" w:rsidRPr="00E176CC">
        <w:rPr>
          <w:iCs/>
        </w:rPr>
        <w:t xml:space="preserve"> </w:t>
      </w:r>
      <w:r w:rsidR="00BC1E59" w:rsidRPr="00E176CC">
        <w:rPr>
          <w:iCs/>
        </w:rPr>
        <w:t xml:space="preserve">of the phase 1 trial of AN1792 </w:t>
      </w:r>
      <w:r w:rsidRPr="00E176CC">
        <w:rPr>
          <w:iCs/>
        </w:rPr>
        <w:t xml:space="preserve">was observed to have the side effect termed “meningoencephalitis” </w:t>
      </w:r>
      <w:r w:rsidR="00BC1E59" w:rsidRPr="00E176CC">
        <w:rPr>
          <w:iCs/>
        </w:rPr>
        <w:t xml:space="preserve">described in the subsequent phase 2a trial </w:t>
      </w:r>
      <w:r w:rsidR="003872CC" w:rsidRPr="00E176CC">
        <w:rPr>
          <w:iCs/>
        </w:rPr>
        <w:fldChar w:fldCharType="begin">
          <w:fldData xml:space="preserve">PEVuZE5vdGU+PENpdGU+PEF1dGhvcj5PcmdvZ296bzwvQXV0aG9yPjxZZWFyPjIwMDM8L1llYXI+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</w:fldData>
        </w:fldChar>
      </w:r>
      <w:r w:rsidR="003872CC" w:rsidRPr="00E176CC">
        <w:rPr>
          <w:iCs/>
        </w:rPr>
        <w:instrText xml:space="preserve"> ADDIN EN.CITE </w:instrText>
      </w:r>
      <w:r w:rsidR="003872CC" w:rsidRPr="00E176CC">
        <w:rPr>
          <w:iCs/>
        </w:rPr>
        <w:fldChar w:fldCharType="begin">
          <w:fldData xml:space="preserve">PEVuZE5vdGU+PENpdGU+PEF1dGhvcj5PcmdvZ296bzwvQXV0aG9yPjxZZWFyPjIwMDM8L1llYXI+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</w:fldData>
        </w:fldChar>
      </w:r>
      <w:r w:rsidR="003872CC" w:rsidRPr="00E176CC">
        <w:rPr>
          <w:iCs/>
        </w:rPr>
        <w:instrText xml:space="preserve"> ADDIN EN.CITE.DATA </w:instrText>
      </w:r>
      <w:r w:rsidR="003872CC" w:rsidRPr="00E176CC">
        <w:rPr>
          <w:iCs/>
        </w:rPr>
      </w:r>
      <w:r w:rsidR="003872CC" w:rsidRPr="00E176CC">
        <w:rPr>
          <w:iCs/>
        </w:rPr>
        <w:fldChar w:fldCharType="end"/>
      </w:r>
      <w:r w:rsidR="003872CC" w:rsidRPr="00E176CC">
        <w:rPr>
          <w:iCs/>
        </w:rPr>
      </w:r>
      <w:r w:rsidR="003872CC" w:rsidRPr="00E176CC">
        <w:rPr>
          <w:iCs/>
        </w:rPr>
        <w:fldChar w:fldCharType="separate"/>
      </w:r>
      <w:r w:rsidR="003872CC" w:rsidRPr="00E176CC">
        <w:rPr>
          <w:iCs/>
          <w:noProof/>
        </w:rPr>
        <w:t>(Orgogozo</w:t>
      </w:r>
      <w:r w:rsidR="003872CC" w:rsidRPr="00E176CC">
        <w:rPr>
          <w:i/>
          <w:iCs/>
          <w:noProof/>
        </w:rPr>
        <w:t xml:space="preserve"> et al.</w:t>
      </w:r>
      <w:r w:rsidR="003872CC" w:rsidRPr="00E176CC">
        <w:rPr>
          <w:iCs/>
          <w:noProof/>
        </w:rPr>
        <w:t>, 2003)</w:t>
      </w:r>
      <w:r w:rsidR="003872CC" w:rsidRPr="00E176CC">
        <w:rPr>
          <w:iCs/>
        </w:rPr>
        <w:fldChar w:fldCharType="end"/>
      </w:r>
      <w:r w:rsidRPr="00E176CC">
        <w:rPr>
          <w:iCs/>
        </w:rPr>
        <w:t xml:space="preserve"> which halted further development with AN1792</w:t>
      </w:r>
      <w:r w:rsidR="00BC1E59" w:rsidRPr="00E176CC">
        <w:rPr>
          <w:iCs/>
        </w:rPr>
        <w:t xml:space="preserve"> </w:t>
      </w:r>
      <w:r w:rsidR="003872CC" w:rsidRPr="00E176CC">
        <w:rPr>
          <w:iCs/>
        </w:rPr>
        <w:fldChar w:fldCharType="begin">
          <w:fldData xml:space="preserve">PEVuZE5vdGU+PENpdGU+PEF1dGhvcj5WZWxsYXM8L0F1dGhvcj48WWVhcj4yMDA5PC9ZZWFyPjxS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</w:fldData>
        </w:fldChar>
      </w:r>
      <w:r w:rsidR="003872CC" w:rsidRPr="00E176CC">
        <w:rPr>
          <w:iCs/>
        </w:rPr>
        <w:instrText xml:space="preserve"> ADDIN EN.CITE </w:instrText>
      </w:r>
      <w:r w:rsidR="003872CC" w:rsidRPr="00E176CC">
        <w:rPr>
          <w:iCs/>
        </w:rPr>
        <w:fldChar w:fldCharType="begin">
          <w:fldData xml:space="preserve">PEVuZE5vdGU+PENpdGU+PEF1dGhvcj5WZWxsYXM8L0F1dGhvcj48WWVhcj4yMDA5PC9ZZWFyPjxS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</w:fldData>
        </w:fldChar>
      </w:r>
      <w:r w:rsidR="003872CC" w:rsidRPr="00E176CC">
        <w:rPr>
          <w:iCs/>
        </w:rPr>
        <w:instrText xml:space="preserve"> ADDIN EN.CITE.DATA </w:instrText>
      </w:r>
      <w:r w:rsidR="003872CC" w:rsidRPr="00E176CC">
        <w:rPr>
          <w:iCs/>
        </w:rPr>
      </w:r>
      <w:r w:rsidR="003872CC" w:rsidRPr="00E176CC">
        <w:rPr>
          <w:iCs/>
        </w:rPr>
        <w:fldChar w:fldCharType="end"/>
      </w:r>
      <w:r w:rsidR="003872CC" w:rsidRPr="00E176CC">
        <w:rPr>
          <w:iCs/>
        </w:rPr>
      </w:r>
      <w:r w:rsidR="003872CC" w:rsidRPr="00E176CC">
        <w:rPr>
          <w:iCs/>
        </w:rPr>
        <w:fldChar w:fldCharType="separate"/>
      </w:r>
      <w:r w:rsidR="003872CC" w:rsidRPr="00E176CC">
        <w:rPr>
          <w:iCs/>
          <w:noProof/>
        </w:rPr>
        <w:t>(Vellas</w:t>
      </w:r>
      <w:r w:rsidR="003872CC" w:rsidRPr="00E176CC">
        <w:rPr>
          <w:i/>
          <w:iCs/>
          <w:noProof/>
        </w:rPr>
        <w:t xml:space="preserve"> et al.</w:t>
      </w:r>
      <w:r w:rsidR="003872CC" w:rsidRPr="00E176CC">
        <w:rPr>
          <w:iCs/>
          <w:noProof/>
        </w:rPr>
        <w:t>, 2009)</w:t>
      </w:r>
      <w:r w:rsidR="003872CC" w:rsidRPr="00E176CC">
        <w:rPr>
          <w:iCs/>
        </w:rPr>
        <w:fldChar w:fldCharType="end"/>
      </w:r>
      <w:r w:rsidRPr="00E176CC">
        <w:rPr>
          <w:iCs/>
        </w:rPr>
        <w:t xml:space="preserve">.  </w:t>
      </w:r>
      <w:r w:rsidR="006D0E85" w:rsidRPr="00E176CC">
        <w:rPr>
          <w:iCs/>
        </w:rPr>
        <w:t>Interestingly, th</w:t>
      </w:r>
      <w:r w:rsidR="00144C63" w:rsidRPr="00E176CC">
        <w:rPr>
          <w:iCs/>
        </w:rPr>
        <w:t>e</w:t>
      </w:r>
      <w:r w:rsidR="006D0E85" w:rsidRPr="00E176CC">
        <w:rPr>
          <w:iCs/>
        </w:rPr>
        <w:t xml:space="preserve"> complication </w:t>
      </w:r>
      <w:r w:rsidR="00144C63" w:rsidRPr="00E176CC">
        <w:rPr>
          <w:iCs/>
        </w:rPr>
        <w:t xml:space="preserve">in case 1 </w:t>
      </w:r>
      <w:r w:rsidR="006D0E85" w:rsidRPr="00E176CC">
        <w:rPr>
          <w:iCs/>
        </w:rPr>
        <w:t>developed only during a</w:t>
      </w:r>
      <w:r w:rsidR="006D0E85" w:rsidRPr="00E176CC">
        <w:t xml:space="preserve"> trial extension phase </w:t>
      </w:r>
      <w:r w:rsidR="00EA40A7" w:rsidRPr="00E176CC">
        <w:t xml:space="preserve">shortly </w:t>
      </w:r>
      <w:r w:rsidR="006D0E85" w:rsidRPr="00E176CC">
        <w:t xml:space="preserve">after the patient had a fifth injection, with a reformulated preparation containing </w:t>
      </w:r>
      <w:r w:rsidR="00D15490" w:rsidRPr="00E176CC">
        <w:t xml:space="preserve">the solubilising agent </w:t>
      </w:r>
      <w:r w:rsidR="006D0E85" w:rsidRPr="00E176CC">
        <w:t xml:space="preserve">polysorbate-80 as used in the subsequent </w:t>
      </w:r>
      <w:r w:rsidR="00144C63" w:rsidRPr="00E176CC">
        <w:lastRenderedPageBreak/>
        <w:t xml:space="preserve">phase 2a trial.  </w:t>
      </w:r>
      <w:r w:rsidR="005A64CC" w:rsidRPr="00E176CC">
        <w:rPr>
          <w:iCs/>
        </w:rPr>
        <w:t xml:space="preserve">There is little information on the pathological substrate of </w:t>
      </w:r>
      <w:r w:rsidR="006D0E85" w:rsidRPr="00E176CC">
        <w:rPr>
          <w:iCs/>
        </w:rPr>
        <w:t>this complication,</w:t>
      </w:r>
      <w:r w:rsidR="005A64CC" w:rsidRPr="00E176CC">
        <w:rPr>
          <w:iCs/>
        </w:rPr>
        <w:t xml:space="preserve"> limited to two patients who received AN1792, including the initial description of case 1 in this present study </w:t>
      </w:r>
      <w:r w:rsidR="003872CC" w:rsidRPr="00E176CC">
        <w:rPr>
          <w:iCs/>
        </w:rPr>
        <w:fldChar w:fldCharType="begin"/>
      </w:r>
      <w:r w:rsidR="003872CC" w:rsidRPr="00E176CC">
        <w:rPr>
          <w:iCs/>
        </w:rPr>
        <w:instrText xml:space="preserve"> ADDIN EN.CITE &lt;EndNote&gt;&lt;Cite&gt;&lt;Author&gt;Nicoll&lt;/Author&gt;&lt;Year&gt;2003&lt;/Year&gt;&lt;RecNum&gt;1241&lt;/RecNum&gt;&lt;DisplayText&gt;(Nicoll&lt;style face="italic"&gt; et al.&lt;/style&gt;, 2003)&lt;/DisplayText&gt;&lt;record&gt;&lt;rec-number&gt;1241&lt;/rec-number&gt;&lt;foreign-keys&gt;&lt;key app="EN" db-id="fsttzr9sor0v01evxfgp92sveape9pa59z0z" timestamp="1403258613"&gt;1241&lt;/key&gt;&lt;key app="ENWeb" db-id=""&gt;0&lt;/key&gt;&lt;/foreign-keys&gt;&lt;ref-type name="Journal Article"&gt;17&lt;/ref-type&gt;&lt;contributors&gt;&lt;authors&gt;&lt;author&gt;Nicoll, J. A.&lt;/author&gt;&lt;author&gt;Wilkinson, D.&lt;/author&gt;&lt;author&gt;Holmes, C.&lt;/author&gt;&lt;author&gt;Steart, P.&lt;/author&gt;&lt;author&gt;Markham, H.&lt;/author&gt;&lt;author&gt;Weller, R. O.&lt;/author&gt;&lt;/authors&gt;&lt;/contributors&gt;&lt;titles&gt;&lt;title&gt;Neuropathology of human Alzheimer disease after immunization with amyloid-beta peptide: a case report&lt;/title&gt;&lt;secondary-title&gt;Nat Med&lt;/secondary-title&gt;&lt;/titles&gt;&lt;periodical&gt;&lt;full-title&gt;Nat Med&lt;/full-title&gt;&lt;/periodical&gt;&lt;pages&gt;448-52&lt;/pages&gt;&lt;volume&gt;9&lt;/volume&gt;&lt;number&gt;4&lt;/number&gt;&lt;keywords&gt;&lt;keyword&gt;Aged&lt;/keyword&gt;&lt;keyword&gt;Alzheimer Disease/*pathology/*therapy&lt;/keyword&gt;&lt;keyword&gt;Alzheimer Vaccines/*therapeutic use&lt;/keyword&gt;&lt;keyword&gt;Amyloid beta-Protein/*immunology&lt;/keyword&gt;&lt;keyword&gt;Brain/*pathology&lt;/keyword&gt;&lt;keyword&gt;Female&lt;/keyword&gt;&lt;keyword&gt;Humans&lt;/keyword&gt;&lt;keyword&gt;Meningoencephalitis/etiology&lt;/keyword&gt;&lt;keyword&gt;Peptide Fragments/*immunology&lt;/keyword&gt;&lt;/keywords&gt;&lt;dates&gt;&lt;year&gt;2003&lt;/year&gt;&lt;/dates&gt;&lt;urls&gt;&lt;related-urls&gt;&lt;url&gt;http://www.ncbi.nlm.nih.gov/pubmed/12640446?ordinalpos=5&amp;amp;itool=EntrezSystem2.PEntrez.Pubmed.Pubmed_ResultsPanel.Pubmed_RVDocSum&lt;/url&gt;&lt;url&gt;http://www.nature.com/nm/journal/v9/n4/pdf/nm840.pdf&lt;/url&gt;&lt;/related-urls&gt;&lt;/urls&gt;&lt;/record&gt;&lt;/Cite&gt;&lt;/EndNote&gt;</w:instrText>
      </w:r>
      <w:r w:rsidR="003872CC" w:rsidRPr="00E176CC">
        <w:rPr>
          <w:iCs/>
        </w:rPr>
        <w:fldChar w:fldCharType="separate"/>
      </w:r>
      <w:r w:rsidR="003872CC" w:rsidRPr="00E176CC">
        <w:rPr>
          <w:iCs/>
          <w:noProof/>
        </w:rPr>
        <w:t>(Nicoll</w:t>
      </w:r>
      <w:r w:rsidR="003872CC" w:rsidRPr="00E176CC">
        <w:rPr>
          <w:i/>
          <w:iCs/>
          <w:noProof/>
        </w:rPr>
        <w:t xml:space="preserve"> et al.</w:t>
      </w:r>
      <w:r w:rsidR="003872CC" w:rsidRPr="00E176CC">
        <w:rPr>
          <w:iCs/>
          <w:noProof/>
        </w:rPr>
        <w:t>, 2003)</w:t>
      </w:r>
      <w:r w:rsidR="003872CC" w:rsidRPr="00E176CC">
        <w:rPr>
          <w:iCs/>
        </w:rPr>
        <w:fldChar w:fldCharType="end"/>
      </w:r>
      <w:r w:rsidR="005A64CC" w:rsidRPr="00E176CC">
        <w:rPr>
          <w:iCs/>
        </w:rPr>
        <w:t xml:space="preserve"> and one subsequent case </w:t>
      </w:r>
      <w:r w:rsidR="00D03507" w:rsidRPr="00E176CC">
        <w:rPr>
          <w:iCs/>
        </w:rPr>
        <w:t>from the phase 2a trial</w:t>
      </w:r>
      <w:r w:rsidR="003872CC" w:rsidRPr="00E176CC">
        <w:t xml:space="preserve"> </w:t>
      </w:r>
      <w:r w:rsidR="003872CC" w:rsidRPr="00E176CC">
        <w:rPr>
          <w:iCs/>
        </w:rPr>
        <w:fldChar w:fldCharType="begin"/>
      </w:r>
      <w:r w:rsidR="003872CC" w:rsidRPr="00E176CC">
        <w:rPr>
          <w:iCs/>
        </w:rPr>
        <w:instrText xml:space="preserve"> ADDIN EN.CITE &lt;EndNote&gt;&lt;Cite&gt;&lt;Author&gt;Ferrer&lt;/Author&gt;&lt;Year&gt;2004&lt;/Year&gt;&lt;RecNum&gt;1185&lt;/RecNum&gt;&lt;DisplayText&gt;(Ferrer&lt;style face="italic"&gt; et al.&lt;/style&gt;, 2004)&lt;/DisplayText&gt;&lt;record&gt;&lt;rec-number&gt;1185&lt;/rec-number&gt;&lt;foreign-keys&gt;&lt;key app="EN" db-id="fsttzr9sor0v01evxfgp92sveape9pa59z0z" timestamp="1403258614"&gt;1185&lt;/key&gt;&lt;key app="ENWeb" db-id=""&gt;0&lt;/key&gt;&lt;/foreign-keys&gt;&lt;ref-type name="Journal Article"&gt;17&lt;/ref-type&gt;&lt;contributors&gt;&lt;authors&gt;&lt;author&gt;Ferrer, I.&lt;/author&gt;&lt;author&gt;Boada Rovira, M.&lt;/author&gt;&lt;author&gt;Sanchez Guerra, M. L.&lt;/author&gt;&lt;author&gt;Rey, M. J.&lt;/author&gt;&lt;author&gt;Costa-Jussa, F.&lt;/author&gt;&lt;/authors&gt;&lt;/contributors&gt;&lt;titles&gt;&lt;title&gt;Neuropathology and pathogenesis of encephalitis following amyloid-beta immunization in Alzheimer&amp;apos;s disease&lt;/title&gt;&lt;secondary-title&gt;Brain Pathol&lt;/secondary-title&gt;&lt;/titles&gt;&lt;periodical&gt;&lt;full-title&gt;Brain Pathol&lt;/full-title&gt;&lt;/periodical&gt;&lt;pages&gt;11-20.&lt;/pages&gt;&lt;volume&gt;14&lt;/volume&gt;&lt;number&gt;1&lt;/number&gt;&lt;keywords&gt;&lt;keyword&gt;Aged&lt;/keyword&gt;&lt;keyword&gt;Alzheimer Disease/*therapy&lt;/keyword&gt;&lt;keyword&gt;Alzheimer Vaccines/*adverse effects&lt;/keyword&gt;&lt;keyword&gt;Amyloid beta-Protein/*immunology&lt;/keyword&gt;&lt;keyword&gt;Brain/metabolism/*pathology&lt;/keyword&gt;&lt;keyword&gt;Encephalitis/*etiology/metabolism/*pathology&lt;/keyword&gt;&lt;keyword&gt;Humans&lt;/keyword&gt;&lt;keyword&gt;Male&lt;/keyword&gt;&lt;keyword&gt;Pilot Projects&lt;/keyword&gt;&lt;keyword&gt;Research Support, Non-U.S. Gov&amp;apos;t&lt;/keyword&gt;&lt;/keywords&gt;&lt;dates&gt;&lt;year&gt;2004&lt;/year&gt;&lt;/dates&gt;&lt;urls&gt;&lt;related-urls&gt;&lt;url&gt;http://onlinelibrary.wiley.com/store/10.1111/j.1750-3639.2004.tb00493.x/asset/j.1750-3639.2004.tb00493.x.pdf?v=1&amp;amp;t=j3oefjz9&amp;amp;s=deceaefa170e03afdbb1582bafb7fa71d0580ccb&lt;/url&gt;&lt;/related-urls&gt;&lt;/urls&gt;&lt;/record&gt;&lt;/Cite&gt;&lt;/EndNote&gt;</w:instrText>
      </w:r>
      <w:r w:rsidR="003872CC" w:rsidRPr="00E176CC">
        <w:rPr>
          <w:iCs/>
        </w:rPr>
        <w:fldChar w:fldCharType="separate"/>
      </w:r>
      <w:r w:rsidR="003872CC" w:rsidRPr="00E176CC">
        <w:rPr>
          <w:iCs/>
          <w:noProof/>
        </w:rPr>
        <w:t>(Ferrer</w:t>
      </w:r>
      <w:r w:rsidR="003872CC" w:rsidRPr="00E176CC">
        <w:rPr>
          <w:i/>
          <w:iCs/>
          <w:noProof/>
        </w:rPr>
        <w:t xml:space="preserve"> et al.</w:t>
      </w:r>
      <w:r w:rsidR="003872CC" w:rsidRPr="00E176CC">
        <w:rPr>
          <w:iCs/>
          <w:noProof/>
        </w:rPr>
        <w:t>, 2004)</w:t>
      </w:r>
      <w:r w:rsidR="003872CC" w:rsidRPr="00E176CC">
        <w:rPr>
          <w:iCs/>
        </w:rPr>
        <w:fldChar w:fldCharType="end"/>
      </w:r>
      <w:r w:rsidR="00D03507" w:rsidRPr="00E176CC">
        <w:rPr>
          <w:iCs/>
        </w:rPr>
        <w:t xml:space="preserve">.  </w:t>
      </w:r>
      <w:r w:rsidR="00D03507" w:rsidRPr="00E176CC">
        <w:t>However, the pathology share</w:t>
      </w:r>
      <w:r w:rsidR="00FD342A" w:rsidRPr="00E176CC">
        <w:t>s</w:t>
      </w:r>
      <w:r w:rsidR="00D03507" w:rsidRPr="00E176CC">
        <w:t xml:space="preserve"> features with sporadic Aβ-related angiitis, in which histological evidence has been observed of a </w:t>
      </w:r>
      <w:r w:rsidR="00FD342A" w:rsidRPr="00E176CC">
        <w:t xml:space="preserve">T lymphocyte </w:t>
      </w:r>
      <w:r w:rsidR="00D03507" w:rsidRPr="00E176CC">
        <w:t>immune response to Aβ in the cerebral vasculature and also, in some cases, in the parenchyma</w:t>
      </w:r>
      <w:r w:rsidR="003872CC" w:rsidRPr="00E176CC">
        <w:t xml:space="preserve"> </w:t>
      </w:r>
      <w:r w:rsidR="003872CC" w:rsidRPr="00E176CC">
        <w:fldChar w:fldCharType="begin"/>
      </w:r>
      <w:r w:rsidR="003872CC" w:rsidRPr="00E176CC">
        <w:instrText xml:space="preserve"> ADDIN EN.CITE &lt;EndNote&gt;&lt;Cite&gt;&lt;Author&gt;Scolding&lt;/Author&gt;&lt;Year&gt;2005&lt;/Year&gt;&lt;RecNum&gt;1324&lt;/RecNum&gt;&lt;DisplayText&gt;(Scolding&lt;style face="italic"&gt; et al.&lt;/style&gt;, 2005)&lt;/DisplayText&gt;&lt;record&gt;&lt;rec-number&gt;1324&lt;/rec-number&gt;&lt;foreign-keys&gt;&lt;key app="EN" db-id="fsttzr9sor0v01evxfgp92sveape9pa59z0z" timestamp="1403258613"&gt;1324&lt;/key&gt;&lt;key app="ENWeb" db-id=""&gt;0&lt;/key&gt;&lt;/foreign-keys&gt;&lt;ref-type name="Journal Article"&gt;17&lt;/ref-type&gt;&lt;contributors&gt;&lt;authors&gt;&lt;author&gt;Scolding, N. J.&lt;/author&gt;&lt;author&gt;Joseph, F.&lt;/author&gt;&lt;author&gt;Kirby, P. A.&lt;/author&gt;&lt;author&gt;Mazanti, I.&lt;/author&gt;&lt;author&gt;Gray, F.&lt;/author&gt;&lt;author&gt;Mikol, J.&lt;/author&gt;&lt;author&gt;Ellison, D.&lt;/author&gt;&lt;author&gt;Hilton, D. A.&lt;/author&gt;&lt;author&gt;Williams, T. L.&lt;/author&gt;&lt;author&gt;MacKenzie, J. M.&lt;/author&gt;&lt;author&gt;Xuereb, J. H.&lt;/author&gt;&lt;author&gt;Love, S.&lt;/author&gt;&lt;/authors&gt;&lt;/contributors&gt;&lt;titles&gt;&lt;title&gt;Abeta-related angiitis: primary angiitis of the central nervous system associated with cerebral amyloid angiopathy&lt;/title&gt;&lt;secondary-title&gt;Brain&lt;/secondary-title&gt;&lt;/titles&gt;&lt;periodical&gt;&lt;full-title&gt;Brain&lt;/full-title&gt;&lt;/periodical&gt;&lt;pages&gt;500-15.&lt;/pages&gt;&lt;volume&gt;128&lt;/volume&gt;&lt;number&gt;Pt 3&lt;/number&gt;&lt;keywords&gt;&lt;keyword&gt;Aged&lt;/keyword&gt;&lt;keyword&gt;Aged, 80 and over&lt;/keyword&gt;&lt;keyword&gt;Amyloid beta-Protein/*analysis&lt;/keyword&gt;&lt;keyword&gt;Cerebral Amyloid Angiopathy/*complications/diagnosis/therapy&lt;/keyword&gt;&lt;keyword&gt;Cerebral Angiography&lt;/keyword&gt;&lt;keyword&gt;Electroencephalography&lt;/keyword&gt;&lt;keyword&gt;Female&lt;/keyword&gt;&lt;keyword&gt;Humans&lt;/keyword&gt;&lt;keyword&gt;Magnetic Resonance Imaging&lt;/keyword&gt;&lt;keyword&gt;Male&lt;/keyword&gt;&lt;keyword&gt;Middle Aged&lt;/keyword&gt;&lt;keyword&gt;Prognosis&lt;/keyword&gt;&lt;keyword&gt;Research Support, Non-U.S. Gov&amp;apos;t&lt;/keyword&gt;&lt;keyword&gt;Tomography, X-Ray Computed&lt;/keyword&gt;&lt;keyword&gt;Treatment Outcome&lt;/keyword&gt;&lt;keyword&gt;Vasculitis, Central Nervous System/*complications/diagnosis/therapy&lt;/keyword&gt;&lt;/keywords&gt;&lt;dates&gt;&lt;year&gt;2005&lt;/year&gt;&lt;/dates&gt;&lt;urls&gt;&lt;related-urls&gt;&lt;url&gt;http://brain.oxfordjournals.org/cgi/reprint/128/3/500.pdf&lt;/url&gt;&lt;url&gt;http://brain.oxfordjournals.org/content/128/3/500.full.pdf&lt;/url&gt;&lt;/related-urls&gt;&lt;/urls&gt;&lt;/record&gt;&lt;/Cite&gt;&lt;/EndNote&gt;</w:instrText>
      </w:r>
      <w:r w:rsidR="003872CC" w:rsidRPr="00E176CC">
        <w:fldChar w:fldCharType="separate"/>
      </w:r>
      <w:r w:rsidR="003872CC" w:rsidRPr="00E176CC">
        <w:rPr>
          <w:noProof/>
        </w:rPr>
        <w:t>(Scolding</w:t>
      </w:r>
      <w:r w:rsidR="003872CC" w:rsidRPr="00E176CC">
        <w:rPr>
          <w:i/>
          <w:noProof/>
        </w:rPr>
        <w:t xml:space="preserve"> et al.</w:t>
      </w:r>
      <w:r w:rsidR="003872CC" w:rsidRPr="00E176CC">
        <w:rPr>
          <w:noProof/>
        </w:rPr>
        <w:t>, 2005)</w:t>
      </w:r>
      <w:r w:rsidR="003872CC" w:rsidRPr="00E176CC">
        <w:fldChar w:fldCharType="end"/>
      </w:r>
      <w:r w:rsidR="00D03507" w:rsidRPr="00E176CC">
        <w:t xml:space="preserve">.  </w:t>
      </w:r>
      <w:r w:rsidR="00E845B9" w:rsidRPr="00E176CC">
        <w:rPr>
          <w:iCs/>
        </w:rPr>
        <w:t xml:space="preserve">We previously suggested that the complications experienced with AN1792 were a consequence of solubilisation of plaques with translocation of Aβ to the vasculature, increasing the severity of cerebral amyloid angiopathy and consequently generating microhaemorrhages and white matter oedema </w:t>
      </w:r>
      <w:r w:rsidR="003872CC" w:rsidRPr="00E176CC">
        <w:rPr>
          <w:iCs/>
        </w:rPr>
        <w:fldChar w:fldCharType="begin">
          <w:fldData xml:space="preserve">PEVuZE5vdGU+PENpdGU+PEF1dGhvcj5Cb2NoZTwvQXV0aG9yPjxZZWFyPjIwMDg8L1llYXI+PFJl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</w:fldData>
        </w:fldChar>
      </w:r>
      <w:r w:rsidR="003872CC" w:rsidRPr="00E176CC">
        <w:rPr>
          <w:iCs/>
        </w:rPr>
        <w:instrText xml:space="preserve"> ADDIN EN.CITE </w:instrText>
      </w:r>
      <w:r w:rsidR="003872CC" w:rsidRPr="00E176CC">
        <w:rPr>
          <w:iCs/>
        </w:rPr>
        <w:fldChar w:fldCharType="begin">
          <w:fldData xml:space="preserve">PEVuZE5vdGU+PENpdGU+PEF1dGhvcj5Cb2NoZTwvQXV0aG9yPjxZZWFyPjIwMDg8L1llYXI+PFJl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</w:fldData>
        </w:fldChar>
      </w:r>
      <w:r w:rsidR="003872CC" w:rsidRPr="00E176CC">
        <w:rPr>
          <w:iCs/>
        </w:rPr>
        <w:instrText xml:space="preserve"> ADDIN EN.CITE.DATA </w:instrText>
      </w:r>
      <w:r w:rsidR="003872CC" w:rsidRPr="00E176CC">
        <w:rPr>
          <w:iCs/>
        </w:rPr>
      </w:r>
      <w:r w:rsidR="003872CC" w:rsidRPr="00E176CC">
        <w:rPr>
          <w:iCs/>
        </w:rPr>
        <w:fldChar w:fldCharType="end"/>
      </w:r>
      <w:r w:rsidR="003872CC" w:rsidRPr="00E176CC">
        <w:rPr>
          <w:iCs/>
        </w:rPr>
      </w:r>
      <w:r w:rsidR="003872CC" w:rsidRPr="00E176CC">
        <w:rPr>
          <w:iCs/>
        </w:rPr>
        <w:fldChar w:fldCharType="separate"/>
      </w:r>
      <w:r w:rsidR="003872CC" w:rsidRPr="00E176CC">
        <w:rPr>
          <w:iCs/>
          <w:noProof/>
        </w:rPr>
        <w:t>(Boche</w:t>
      </w:r>
      <w:r w:rsidR="003872CC" w:rsidRPr="00E176CC">
        <w:rPr>
          <w:i/>
          <w:iCs/>
          <w:noProof/>
        </w:rPr>
        <w:t xml:space="preserve"> et al.</w:t>
      </w:r>
      <w:r w:rsidR="003872CC" w:rsidRPr="00E176CC">
        <w:rPr>
          <w:iCs/>
          <w:noProof/>
        </w:rPr>
        <w:t>, 2008; Boche</w:t>
      </w:r>
      <w:r w:rsidR="003872CC" w:rsidRPr="00E176CC">
        <w:rPr>
          <w:i/>
          <w:iCs/>
          <w:noProof/>
        </w:rPr>
        <w:t xml:space="preserve"> et al.</w:t>
      </w:r>
      <w:r w:rsidR="003872CC" w:rsidRPr="00E176CC">
        <w:rPr>
          <w:iCs/>
          <w:noProof/>
        </w:rPr>
        <w:t>, 2010a)</w:t>
      </w:r>
      <w:r w:rsidR="003872CC" w:rsidRPr="00E176CC">
        <w:rPr>
          <w:iCs/>
        </w:rPr>
        <w:fldChar w:fldCharType="end"/>
      </w:r>
      <w:r w:rsidR="00E845B9" w:rsidRPr="00E176CC">
        <w:rPr>
          <w:iCs/>
        </w:rPr>
        <w:t xml:space="preserve">.  It was unclear whether or not a lymphocytic reaction was essential to the development of this complication and we predicted that it may be encountered in any therapy designed to remove Aβ from the brain.  Indeed, a </w:t>
      </w:r>
      <w:r w:rsidRPr="00E176CC">
        <w:rPr>
          <w:iCs/>
        </w:rPr>
        <w:t>recurring side effect in A</w:t>
      </w:r>
      <w:r w:rsidRPr="00E176CC">
        <w:t>β</w:t>
      </w:r>
      <w:r w:rsidRPr="00E176CC">
        <w:rPr>
          <w:iCs/>
        </w:rPr>
        <w:t xml:space="preserve"> immunotherapy trials subsequent to AN1792 has been the so-called “Amyloid–Related Imaging Abnormalities” (ARIA)</w:t>
      </w:r>
      <w:r w:rsidR="003872CC" w:rsidRPr="00E176CC">
        <w:t xml:space="preserve"> </w:t>
      </w:r>
      <w:r w:rsidR="003872CC" w:rsidRPr="00E176CC">
        <w:rPr>
          <w:iCs/>
        </w:rPr>
        <w:fldChar w:fldCharType="begin">
          <w:fldData xml:space="preserve">PEVuZE5vdGU+PENpdGU+PEF1dGhvcj5TcGVybGluZzwvQXV0aG9yPjxZZWFyPjIwMTE8L1llYXI+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</w:fldData>
        </w:fldChar>
      </w:r>
      <w:r w:rsidR="003872CC" w:rsidRPr="00E176CC">
        <w:rPr>
          <w:iCs/>
        </w:rPr>
        <w:instrText xml:space="preserve"> ADDIN EN.CITE </w:instrText>
      </w:r>
      <w:r w:rsidR="003872CC" w:rsidRPr="00E176CC">
        <w:rPr>
          <w:iCs/>
        </w:rPr>
        <w:fldChar w:fldCharType="begin">
          <w:fldData xml:space="preserve">PEVuZE5vdGU+PENpdGU+PEF1dGhvcj5TcGVybGluZzwvQXV0aG9yPjxZZWFyPjIwMTE8L1llYXI+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</w:fldData>
        </w:fldChar>
      </w:r>
      <w:r w:rsidR="003872CC" w:rsidRPr="00E176CC">
        <w:rPr>
          <w:iCs/>
        </w:rPr>
        <w:instrText xml:space="preserve"> ADDIN EN.CITE.DATA </w:instrText>
      </w:r>
      <w:r w:rsidR="003872CC" w:rsidRPr="00E176CC">
        <w:rPr>
          <w:iCs/>
        </w:rPr>
      </w:r>
      <w:r w:rsidR="003872CC" w:rsidRPr="00E176CC">
        <w:rPr>
          <w:iCs/>
        </w:rPr>
        <w:fldChar w:fldCharType="end"/>
      </w:r>
      <w:r w:rsidR="003872CC" w:rsidRPr="00E176CC">
        <w:rPr>
          <w:iCs/>
        </w:rPr>
      </w:r>
      <w:r w:rsidR="003872CC" w:rsidRPr="00E176CC">
        <w:rPr>
          <w:iCs/>
        </w:rPr>
        <w:fldChar w:fldCharType="separate"/>
      </w:r>
      <w:r w:rsidR="003872CC" w:rsidRPr="00E176CC">
        <w:rPr>
          <w:iCs/>
          <w:noProof/>
        </w:rPr>
        <w:t>(Sperling</w:t>
      </w:r>
      <w:r w:rsidR="003872CC" w:rsidRPr="00E176CC">
        <w:rPr>
          <w:i/>
          <w:iCs/>
          <w:noProof/>
        </w:rPr>
        <w:t xml:space="preserve"> et al.</w:t>
      </w:r>
      <w:r w:rsidR="003872CC" w:rsidRPr="00E176CC">
        <w:rPr>
          <w:iCs/>
          <w:noProof/>
        </w:rPr>
        <w:t>, 2011)</w:t>
      </w:r>
      <w:r w:rsidR="003872CC" w:rsidRPr="00E176CC">
        <w:rPr>
          <w:iCs/>
        </w:rPr>
        <w:fldChar w:fldCharType="end"/>
      </w:r>
      <w:r w:rsidRPr="00E176CC">
        <w:rPr>
          <w:iCs/>
        </w:rPr>
        <w:t xml:space="preserve">, mainly in the form of focal white matter oedema and cortical microhaemorrhages, occurring in up to half of treated patients </w:t>
      </w:r>
      <w:r w:rsidR="003872CC" w:rsidRPr="00E176CC">
        <w:rPr>
          <w:iCs/>
        </w:rPr>
        <w:fldChar w:fldCharType="begin">
          <w:fldData xml:space="preserve">PEVuZE5vdGU+PENpdGU+PEF1dGhvcj5TZXZpZ255PC9BdXRob3I+PFllYXI+MjAxNjwvWWVhcj48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1MC02PC9wYWdlcz48dm9sdW1lPjUzNzwvdm9sdW1lPjxudW1iZXI+NzYxODwvbnVtYmVy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</w:fldData>
        </w:fldChar>
      </w:r>
      <w:r w:rsidR="003872CC" w:rsidRPr="00E176CC">
        <w:rPr>
          <w:iCs/>
        </w:rPr>
        <w:instrText xml:space="preserve"> ADDIN EN.CITE </w:instrText>
      </w:r>
      <w:r w:rsidR="003872CC" w:rsidRPr="00E176CC">
        <w:rPr>
          <w:iCs/>
        </w:rPr>
        <w:fldChar w:fldCharType="begin">
          <w:fldData xml:space="preserve">PEVuZE5vdGU+PENpdGU+PEF1dGhvcj5TZXZpZ255PC9BdXRob3I+PFllYXI+MjAxNjwvWWVhcj48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1MC02PC9wYWdlcz48dm9sdW1lPjUzNzwvdm9sdW1lPjxudW1iZXI+NzYxODwvbnVtYmVy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</w:fldData>
        </w:fldChar>
      </w:r>
      <w:r w:rsidR="003872CC" w:rsidRPr="00E176CC">
        <w:rPr>
          <w:iCs/>
        </w:rPr>
        <w:instrText xml:space="preserve"> ADDIN EN.CITE.DATA </w:instrText>
      </w:r>
      <w:r w:rsidR="003872CC" w:rsidRPr="00E176CC">
        <w:rPr>
          <w:iCs/>
        </w:rPr>
      </w:r>
      <w:r w:rsidR="003872CC" w:rsidRPr="00E176CC">
        <w:rPr>
          <w:iCs/>
        </w:rPr>
        <w:fldChar w:fldCharType="end"/>
      </w:r>
      <w:r w:rsidR="003872CC" w:rsidRPr="00E176CC">
        <w:rPr>
          <w:iCs/>
        </w:rPr>
      </w:r>
      <w:r w:rsidR="003872CC" w:rsidRPr="00E176CC">
        <w:rPr>
          <w:iCs/>
        </w:rPr>
        <w:fldChar w:fldCharType="separate"/>
      </w:r>
      <w:r w:rsidR="003872CC" w:rsidRPr="00E176CC">
        <w:rPr>
          <w:iCs/>
          <w:noProof/>
        </w:rPr>
        <w:t>(Sevigny</w:t>
      </w:r>
      <w:r w:rsidR="003872CC" w:rsidRPr="00E176CC">
        <w:rPr>
          <w:i/>
          <w:iCs/>
          <w:noProof/>
        </w:rPr>
        <w:t xml:space="preserve"> et al.</w:t>
      </w:r>
      <w:r w:rsidR="003872CC" w:rsidRPr="00E176CC">
        <w:rPr>
          <w:iCs/>
          <w:noProof/>
        </w:rPr>
        <w:t>, 2016)</w:t>
      </w:r>
      <w:r w:rsidR="003872CC" w:rsidRPr="00E176CC">
        <w:rPr>
          <w:iCs/>
        </w:rPr>
        <w:fldChar w:fldCharType="end"/>
      </w:r>
      <w:r w:rsidRPr="00E176CC">
        <w:t xml:space="preserve"> </w:t>
      </w:r>
      <w:r w:rsidRPr="00E176CC">
        <w:rPr>
          <w:iCs/>
        </w:rPr>
        <w:t xml:space="preserve">and limiting antibody dosage </w:t>
      </w:r>
      <w:r w:rsidR="003872CC" w:rsidRPr="00E176CC">
        <w:rPr>
          <w:iCs/>
        </w:rPr>
        <w:fldChar w:fldCharType="begin">
          <w:fldData xml:space="preserve">PEVuZE5vdGU+PENpdGU+PEF1dGhvcj5TcGVybGluZzwvQXV0aG9yPjxZZWFyPjIwMTE8L1llYXI+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</w:fldData>
        </w:fldChar>
      </w:r>
      <w:r w:rsidR="003872CC" w:rsidRPr="00E176CC">
        <w:rPr>
          <w:iCs/>
        </w:rPr>
        <w:instrText xml:space="preserve"> ADDIN EN.CITE </w:instrText>
      </w:r>
      <w:r w:rsidR="003872CC" w:rsidRPr="00E176CC">
        <w:rPr>
          <w:iCs/>
        </w:rPr>
        <w:fldChar w:fldCharType="begin">
          <w:fldData xml:space="preserve">PEVuZE5vdGU+PENpdGU+PEF1dGhvcj5TcGVybGluZzwvQXV0aG9yPjxZZWFyPjIwMTE8L1llYXI+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</w:fldData>
        </w:fldChar>
      </w:r>
      <w:r w:rsidR="003872CC" w:rsidRPr="00E176CC">
        <w:rPr>
          <w:iCs/>
        </w:rPr>
        <w:instrText xml:space="preserve"> ADDIN EN.CITE.DATA </w:instrText>
      </w:r>
      <w:r w:rsidR="003872CC" w:rsidRPr="00E176CC">
        <w:rPr>
          <w:iCs/>
        </w:rPr>
      </w:r>
      <w:r w:rsidR="003872CC" w:rsidRPr="00E176CC">
        <w:rPr>
          <w:iCs/>
        </w:rPr>
        <w:fldChar w:fldCharType="end"/>
      </w:r>
      <w:r w:rsidR="003872CC" w:rsidRPr="00E176CC">
        <w:rPr>
          <w:iCs/>
        </w:rPr>
      </w:r>
      <w:r w:rsidR="003872CC" w:rsidRPr="00E176CC">
        <w:rPr>
          <w:iCs/>
        </w:rPr>
        <w:fldChar w:fldCharType="separate"/>
      </w:r>
      <w:r w:rsidR="003872CC" w:rsidRPr="00E176CC">
        <w:rPr>
          <w:iCs/>
          <w:noProof/>
        </w:rPr>
        <w:t>(Sperling</w:t>
      </w:r>
      <w:r w:rsidR="003872CC" w:rsidRPr="00E176CC">
        <w:rPr>
          <w:i/>
          <w:iCs/>
          <w:noProof/>
        </w:rPr>
        <w:t xml:space="preserve"> et al.</w:t>
      </w:r>
      <w:r w:rsidR="003872CC" w:rsidRPr="00E176CC">
        <w:rPr>
          <w:iCs/>
          <w:noProof/>
        </w:rPr>
        <w:t>, 2011)</w:t>
      </w:r>
      <w:r w:rsidR="003872CC" w:rsidRPr="00E176CC">
        <w:rPr>
          <w:iCs/>
        </w:rPr>
        <w:fldChar w:fldCharType="end"/>
      </w:r>
      <w:r w:rsidRPr="00E176CC">
        <w:rPr>
          <w:iCs/>
        </w:rPr>
        <w:t xml:space="preserve">.  ARIA is identified on MRI scans and is usually, but not always, asymptomatic.  In retrospect, the </w:t>
      </w:r>
      <w:r w:rsidR="00CD1A7D" w:rsidRPr="00E176CC">
        <w:rPr>
          <w:iCs/>
        </w:rPr>
        <w:t xml:space="preserve">imaging features of the </w:t>
      </w:r>
      <w:r w:rsidRPr="00E176CC">
        <w:rPr>
          <w:iCs/>
        </w:rPr>
        <w:t xml:space="preserve">meningoencephalitis experienced with AN1792 </w:t>
      </w:r>
      <w:r w:rsidR="00CD1A7D" w:rsidRPr="00E176CC">
        <w:rPr>
          <w:iCs/>
        </w:rPr>
        <w:t>are similar</w:t>
      </w:r>
      <w:r w:rsidRPr="00E176CC">
        <w:rPr>
          <w:iCs/>
        </w:rPr>
        <w:t xml:space="preserve"> to ARIA</w:t>
      </w:r>
      <w:r w:rsidR="00E845B9" w:rsidRPr="00E176CC">
        <w:rPr>
          <w:iCs/>
        </w:rPr>
        <w:t xml:space="preserve">, however unfortunately pathological information on ARIA, for comparison </w:t>
      </w:r>
      <w:r w:rsidR="00D15490" w:rsidRPr="00E176CC">
        <w:rPr>
          <w:iCs/>
        </w:rPr>
        <w:t>with</w:t>
      </w:r>
      <w:r w:rsidR="00E845B9" w:rsidRPr="00E176CC">
        <w:rPr>
          <w:iCs/>
        </w:rPr>
        <w:t xml:space="preserve"> the findings from AN1792, is lacking</w:t>
      </w:r>
      <w:r w:rsidRPr="00E176CC">
        <w:t>.</w:t>
      </w:r>
    </w:p>
    <w:p w14:paraId="0C9AA4FA" w14:textId="77777777" w:rsidR="00930760" w:rsidRPr="004379F2" w:rsidRDefault="00AE775C" w:rsidP="003872CC">
      <w:pPr>
        <w:spacing w:line="360" w:lineRule="auto"/>
        <w:ind w:firstLine="284"/>
        <w:jc w:val="lowKashida"/>
      </w:pPr>
      <w:r w:rsidRPr="00E176CC">
        <w:t>Cerebrospinal fluid and blood samples from these patients were not available to permit assessment of a time period of plaque-binding antibodies following immunisation.  However, anti-A</w:t>
      </w:r>
      <w:r w:rsidR="002743EC" w:rsidRPr="00E176CC">
        <w:t>N1792</w:t>
      </w:r>
      <w:r w:rsidRPr="00E176CC">
        <w:t xml:space="preserve"> antibodies were assayed in a subgroup of participants in a previous study </w:t>
      </w:r>
      <w:r w:rsidR="003872CC" w:rsidRPr="00E176CC">
        <w:fldChar w:fldCharType="begin">
          <w:fldData xml:space="preserve">PEVuZE5vdGU+PENpdGU+PEF1dGhvcj5Ib2xtZXM8L0F1dGhvcj48WWVhcj4yMDA4PC9ZZWFyPjxS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jIxNi0y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</w:fldData>
        </w:fldChar>
      </w:r>
      <w:r w:rsidR="003872CC" w:rsidRPr="00E176CC">
        <w:instrText xml:space="preserve"> ADDIN EN.CITE </w:instrText>
      </w:r>
      <w:r w:rsidR="003872CC" w:rsidRPr="00E176CC">
        <w:fldChar w:fldCharType="begin">
          <w:fldData xml:space="preserve">PEVuZE5vdGU+PENpdGU+PEF1dGhvcj5Ib2xtZXM8L0F1dGhvcj48WWVhcj4yMDA4PC9ZZWFyPjxS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jIxNi0y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</w:fldData>
        </w:fldChar>
      </w:r>
      <w:r w:rsidR="003872CC" w:rsidRPr="00E176CC">
        <w:instrText xml:space="preserve"> ADDIN EN.CITE.DATA </w:instrText>
      </w:r>
      <w:r w:rsidR="003872CC" w:rsidRPr="00E176CC">
        <w:fldChar w:fldCharType="end"/>
      </w:r>
      <w:r w:rsidR="003872CC" w:rsidRPr="00E176CC">
        <w:fldChar w:fldCharType="separate"/>
      </w:r>
      <w:r w:rsidR="003872CC" w:rsidRPr="00E176CC">
        <w:rPr>
          <w:noProof/>
        </w:rPr>
        <w:t>(Holmes</w:t>
      </w:r>
      <w:r w:rsidR="003872CC" w:rsidRPr="00E176CC">
        <w:rPr>
          <w:i/>
          <w:noProof/>
        </w:rPr>
        <w:t xml:space="preserve"> et al.</w:t>
      </w:r>
      <w:r w:rsidR="003872CC" w:rsidRPr="00E176CC">
        <w:rPr>
          <w:noProof/>
        </w:rPr>
        <w:t>, 2008)</w:t>
      </w:r>
      <w:r w:rsidR="003872CC" w:rsidRPr="00E176CC">
        <w:fldChar w:fldCharType="end"/>
      </w:r>
      <w:r w:rsidRPr="00E176CC">
        <w:t xml:space="preserve"> at a time point 6 years after immuni</w:t>
      </w:r>
      <w:r w:rsidR="00AA67AA" w:rsidRPr="00E176CC">
        <w:t>s</w:t>
      </w:r>
      <w:r w:rsidRPr="00E176CC">
        <w:t>ation with AN1792 and showed persistence of circulating anti-</w:t>
      </w:r>
      <w:r w:rsidR="00D15490" w:rsidRPr="00E176CC">
        <w:t xml:space="preserve"> AN1792</w:t>
      </w:r>
      <w:r w:rsidRPr="00E176CC">
        <w:t xml:space="preserve"> antibodies at that stage.  </w:t>
      </w:r>
      <w:r w:rsidR="00E53FA4" w:rsidRPr="00E176CC">
        <w:t xml:space="preserve">We explored the presence of antibodies on remaining plaques previously when we had 11/16 of the immunised Alzheimer cases presented in the current study </w:t>
      </w:r>
      <w:r w:rsidR="003872CC" w:rsidRPr="00E176CC">
        <w:fldChar w:fldCharType="begin"/>
      </w:r>
      <w:r w:rsidR="003872CC" w:rsidRPr="00E176CC">
        <w:instrText xml:space="preserve"> ADDIN EN.CITE &lt;EndNote&gt;&lt;Cite&gt;&lt;Author&gt;Zotova&lt;/Author&gt;&lt;Year&gt;2013&lt;/Year&gt;&lt;RecNum&gt;2762&lt;/RecNum&gt;&lt;DisplayText&gt;(Zotova&lt;style face="italic"&gt; et al.&lt;/style&gt;, 2013)&lt;/DisplayText&gt;&lt;record&gt;&lt;rec-number&gt;2762&lt;/rec-number&gt;&lt;foreign-keys&gt;&lt;key app="EN" db-id="fsttzr9sor0v01evxfgp92sveape9pa59z0z" timestamp="1403258613"&gt;2762&lt;/key&gt;&lt;key app="ENWeb" db-id=""&gt;0&lt;/key&gt;&lt;/foreign-keys&gt;&lt;ref-type name="Journal Article"&gt;17&lt;/ref-type&gt;&lt;contributors&gt;&lt;authors&gt;&lt;author&gt;Zotova, E.&lt;/author&gt;&lt;author&gt;Bharambe, V.&lt;/author&gt;&lt;author&gt;Cheaveau, M.&lt;/author&gt;&lt;author&gt;Morgan, W.&lt;/author&gt;&lt;author&gt;Holmes, C.&lt;/author&gt;&lt;author&gt;Harris, S.&lt;/author&gt;&lt;author&gt;Neal, J. W.&lt;/author&gt;&lt;author&gt;Love, S.&lt;/author&gt;&lt;author&gt;Nicoll, J. A.&lt;/author&gt;&lt;author&gt;Boche, D.&lt;/author&gt;&lt;/authors&gt;&lt;/contributors&gt;&lt;auth-address&gt;1 Clinical Neurosciences, Clinical and Experimental Sciences, Faculty of Medicine, University of Southampton, Mailpoint 806, Southampton General Hospital, Southampton SO16 6YD, UK.&lt;/auth-address&gt;&lt;titles&gt;&lt;title&gt;Inflammatory components in human Alzheimer&amp;apos;s disease and after active amyloid-beta42 immunization&lt;/title&gt;&lt;secondary-title&gt;Brain&lt;/secondary-title&gt;&lt;/titles&gt;&lt;periodical&gt;&lt;full-title&gt;Brain&lt;/full-title&gt;&lt;/periodical&gt;&lt;pages&gt;2677-96&lt;/pages&gt;&lt;volume&gt;136&lt;/volume&gt;&lt;number&gt;Pt 9&lt;/number&gt;&lt;edition&gt;2013/08/15&lt;/edition&gt;&lt;dates&gt;&lt;year&gt;2013&lt;/year&gt;&lt;pub-dates&gt;&lt;date&gt;Sep&lt;/date&gt;&lt;/pub-dates&gt;&lt;/dates&gt;&lt;isbn&gt;1460-2156 (Electronic)&amp;#xD;0006-8950 (Linking)&lt;/isbn&gt;&lt;accession-num&gt;23943781&lt;/accession-num&gt;&lt;urls&gt;&lt;related-urls&gt;&lt;url&gt;http://www.ncbi.nlm.nih.gov/pubmed/23943781&lt;/url&gt;&lt;url&gt;http://brain.oxfordjournals.org/content/136/9/2677.full.pdf&lt;/url&gt;&lt;/related-urls&gt;&lt;/urls&gt;&lt;electronic-resource-num&gt;10.1093/brain/awt210&lt;/electronic-resource-num&gt;&lt;language&gt;eng&lt;/language&gt;&lt;/record&gt;&lt;/Cite&gt;&lt;/EndNote&gt;</w:instrText>
      </w:r>
      <w:r w:rsidR="003872CC" w:rsidRPr="00E176CC">
        <w:fldChar w:fldCharType="separate"/>
      </w:r>
      <w:r w:rsidR="003872CC" w:rsidRPr="00E176CC">
        <w:rPr>
          <w:noProof/>
        </w:rPr>
        <w:t>(Zotova</w:t>
      </w:r>
      <w:r w:rsidR="003872CC" w:rsidRPr="00E176CC">
        <w:rPr>
          <w:i/>
          <w:noProof/>
        </w:rPr>
        <w:t xml:space="preserve"> et al.</w:t>
      </w:r>
      <w:r w:rsidR="003872CC" w:rsidRPr="00E176CC">
        <w:rPr>
          <w:noProof/>
        </w:rPr>
        <w:t>, 2013)</w:t>
      </w:r>
      <w:r w:rsidR="003872CC" w:rsidRPr="00E176CC">
        <w:fldChar w:fldCharType="end"/>
      </w:r>
      <w:r w:rsidR="00E53FA4" w:rsidRPr="00E176CC">
        <w:t xml:space="preserve">.  We found IgG to be variably present on plaques both in immunised and non-immunised Alzheimer’s disease cases, with no consistent pattern.  We were not able to distinguish between plaque-bound antibodies specifically directed against Aβ, whether generated in response to the </w:t>
      </w:r>
      <w:r w:rsidR="00E53FA4" w:rsidRPr="00E176CC">
        <w:lastRenderedPageBreak/>
        <w:t xml:space="preserve">AN1792 active vaccine or not, from antibodies bound to other plaque components due to technological limitations.  However, demonstration of IgG bound to plaques does confirm the ability of IgG to cross the blood brain barrier.  As evidence </w:t>
      </w:r>
      <w:r w:rsidR="00B36540" w:rsidRPr="00E176CC">
        <w:t xml:space="preserve">suggests that plaque removal requires access of antibodies </w:t>
      </w:r>
      <w:r w:rsidR="00DA5772" w:rsidRPr="00E176CC">
        <w:t xml:space="preserve">from the bloodstream </w:t>
      </w:r>
      <w:r w:rsidR="00B36540" w:rsidRPr="00E176CC">
        <w:t>into the brain</w:t>
      </w:r>
      <w:r w:rsidR="00DA5772" w:rsidRPr="00E176CC">
        <w:t xml:space="preserve"> parenchyma</w:t>
      </w:r>
      <w:r w:rsidR="00B36540" w:rsidRPr="00E176CC">
        <w:t xml:space="preserve">, </w:t>
      </w:r>
      <w:r w:rsidR="00E53FA4" w:rsidRPr="00E176CC">
        <w:t xml:space="preserve">this </w:t>
      </w:r>
      <w:r w:rsidR="00B36540" w:rsidRPr="00E176CC">
        <w:t>rais</w:t>
      </w:r>
      <w:r w:rsidR="00E53FA4" w:rsidRPr="00E176CC">
        <w:t>es</w:t>
      </w:r>
      <w:r w:rsidR="00B36540" w:rsidRPr="004379F2">
        <w:t xml:space="preserve"> the </w:t>
      </w:r>
      <w:r w:rsidR="00DE7C01">
        <w:t>possibility</w:t>
      </w:r>
      <w:r w:rsidR="00DE7C01" w:rsidRPr="004379F2">
        <w:t xml:space="preserve"> </w:t>
      </w:r>
      <w:r w:rsidR="00B36540" w:rsidRPr="004379F2">
        <w:t xml:space="preserve">that </w:t>
      </w:r>
      <w:r w:rsidR="00FF2045" w:rsidRPr="004379F2">
        <w:t>vascular factors are a</w:t>
      </w:r>
      <w:r w:rsidR="00B36540" w:rsidRPr="004379F2">
        <w:t xml:space="preserve"> </w:t>
      </w:r>
      <w:r w:rsidR="00707CA8" w:rsidRPr="004379F2">
        <w:t>determinant</w:t>
      </w:r>
      <w:r w:rsidR="00B36540" w:rsidRPr="004379F2">
        <w:t xml:space="preserve"> in the success of plaque removal</w:t>
      </w:r>
      <w:r w:rsidR="00A27C25" w:rsidRPr="004379F2">
        <w:t xml:space="preserve">.  </w:t>
      </w:r>
      <w:r w:rsidR="00104FF4" w:rsidRPr="004379F2">
        <w:t xml:space="preserve">We </w:t>
      </w:r>
      <w:r w:rsidR="00835DF9" w:rsidRPr="004379F2">
        <w:t xml:space="preserve">explored whether the </w:t>
      </w:r>
      <w:r w:rsidR="00FF2045" w:rsidRPr="004379F2">
        <w:t>patchiness</w:t>
      </w:r>
      <w:r w:rsidR="00835DF9" w:rsidRPr="004379F2">
        <w:t xml:space="preserve"> of plaque removal could reflect </w:t>
      </w:r>
      <w:r w:rsidR="00FF2045" w:rsidRPr="004379F2">
        <w:t xml:space="preserve">anatomical </w:t>
      </w:r>
      <w:r w:rsidR="00835DF9" w:rsidRPr="004379F2">
        <w:t xml:space="preserve">cerebral arterial </w:t>
      </w:r>
      <w:r w:rsidR="00277851" w:rsidRPr="004379F2">
        <w:t>territories</w:t>
      </w:r>
      <w:r w:rsidR="00835DF9" w:rsidRPr="004379F2">
        <w:t xml:space="preserve"> </w:t>
      </w:r>
      <w:r w:rsidR="00FF2045" w:rsidRPr="004379F2">
        <w:t>o</w:t>
      </w:r>
      <w:r w:rsidR="00835DF9" w:rsidRPr="004379F2">
        <w:t xml:space="preserve">r arterial </w:t>
      </w:r>
      <w:r w:rsidR="00277851" w:rsidRPr="004379F2">
        <w:t>watershed</w:t>
      </w:r>
      <w:r w:rsidR="00835DF9" w:rsidRPr="004379F2">
        <w:t xml:space="preserve"> regions</w:t>
      </w:r>
      <w:r w:rsidR="00DE7C01">
        <w:t xml:space="preserve"> but</w:t>
      </w:r>
      <w:r w:rsidR="00835DF9" w:rsidRPr="004379F2">
        <w:t xml:space="preserve"> found </w:t>
      </w:r>
      <w:r w:rsidR="006A23CF" w:rsidRPr="004379F2">
        <w:t xml:space="preserve">that </w:t>
      </w:r>
      <w:r w:rsidR="00835DF9" w:rsidRPr="004379F2">
        <w:t>the</w:t>
      </w:r>
      <w:r w:rsidR="006A23CF" w:rsidRPr="004379F2">
        <w:t xml:space="preserve"> </w:t>
      </w:r>
      <w:r w:rsidR="00613E13" w:rsidRPr="004379F2">
        <w:t xml:space="preserve">cerebrovascular </w:t>
      </w:r>
      <w:r w:rsidR="006A23CF" w:rsidRPr="004379F2">
        <w:t>anatom</w:t>
      </w:r>
      <w:r w:rsidR="00613E13" w:rsidRPr="004379F2">
        <w:t>y</w:t>
      </w:r>
      <w:r w:rsidR="00DA4626" w:rsidRPr="004379F2">
        <w:t xml:space="preserve"> </w:t>
      </w:r>
      <w:r w:rsidR="00835DF9" w:rsidRPr="004379F2">
        <w:t xml:space="preserve">did not explain the </w:t>
      </w:r>
      <w:r w:rsidR="00277851" w:rsidRPr="004379F2">
        <w:t>heterogeneity in plaque removal.</w:t>
      </w:r>
      <w:r w:rsidR="00DA5772" w:rsidRPr="004379F2">
        <w:t xml:space="preserve">  This patchiness of removal </w:t>
      </w:r>
      <w:r w:rsidR="00DE7C01">
        <w:t>has been</w:t>
      </w:r>
      <w:r w:rsidR="00DE7C01" w:rsidRPr="004379F2">
        <w:t xml:space="preserve"> </w:t>
      </w:r>
      <w:r w:rsidR="00DA5772" w:rsidRPr="004379F2">
        <w:t>a recurring phenomenon in subsequent A</w:t>
      </w:r>
      <w:r w:rsidR="004379F2" w:rsidRPr="004379F2">
        <w:rPr>
          <w:rFonts w:ascii="Symbol" w:hAnsi="Symbol"/>
        </w:rPr>
        <w:t></w:t>
      </w:r>
      <w:r w:rsidR="00DA5772" w:rsidRPr="004379F2">
        <w:t xml:space="preserve"> immunotherapy trials </w:t>
      </w:r>
      <w:r w:rsidR="00E76130">
        <w:fldChar w:fldCharType="begin">
          <w:fldData xml:space="preserve">PEVuZE5vdGU+PENpdGU+PEF1dGhvcj5TcGVybGluZzwvQXV0aG9yPjxZZWFyPjIwMTI8L1llYXI+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NTAtNjwvcGFnZXM+PHZvbHVtZT41Mzc8L3ZvbHVtZT48bnVtYmVyPjc2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</w:fldData>
        </w:fldChar>
      </w:r>
      <w:r w:rsidR="00E76130">
        <w:instrText xml:space="preserve"> ADDIN EN.CITE </w:instrText>
      </w:r>
      <w:r w:rsidR="00E76130">
        <w:fldChar w:fldCharType="begin">
          <w:fldData xml:space="preserve">PEVuZE5vdGU+PENpdGU+PEF1dGhvcj5TcGVybGluZzwvQXV0aG9yPjxZZWFyPjIwMTI8L1llYXI+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NTAtNjwvcGFnZXM+PHZvbHVtZT41Mzc8L3ZvbHVtZT48bnVtYmVyPjc2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</w:fldData>
        </w:fldChar>
      </w:r>
      <w:r w:rsidR="00E76130">
        <w:instrText xml:space="preserve"> ADDIN EN.CITE.DATA </w:instrText>
      </w:r>
      <w:r w:rsidR="00E76130">
        <w:fldChar w:fldCharType="end"/>
      </w:r>
      <w:r w:rsidR="00E76130">
        <w:fldChar w:fldCharType="separate"/>
      </w:r>
      <w:r w:rsidR="00E76130">
        <w:rPr>
          <w:noProof/>
        </w:rPr>
        <w:t>(Sperling</w:t>
      </w:r>
      <w:r w:rsidR="00E76130" w:rsidRPr="00E76130">
        <w:rPr>
          <w:i/>
          <w:noProof/>
        </w:rPr>
        <w:t xml:space="preserve"> et al.</w:t>
      </w:r>
      <w:r w:rsidR="00E76130">
        <w:rPr>
          <w:noProof/>
        </w:rPr>
        <w:t>, 2012; Sevigny</w:t>
      </w:r>
      <w:r w:rsidR="00E76130" w:rsidRPr="00E76130">
        <w:rPr>
          <w:i/>
          <w:noProof/>
        </w:rPr>
        <w:t xml:space="preserve"> et al.</w:t>
      </w:r>
      <w:r w:rsidR="00E76130">
        <w:rPr>
          <w:noProof/>
        </w:rPr>
        <w:t>, 2016)</w:t>
      </w:r>
      <w:r w:rsidR="00E76130">
        <w:fldChar w:fldCharType="end"/>
      </w:r>
      <w:r w:rsidR="004379F2" w:rsidRPr="004379F2">
        <w:t xml:space="preserve"> </w:t>
      </w:r>
      <w:r w:rsidR="00DA5772" w:rsidRPr="004379F2">
        <w:t xml:space="preserve">and remains unexplained, but could perhaps be due to local alterations in the </w:t>
      </w:r>
      <w:r w:rsidR="00DE7C01" w:rsidRPr="004379F2">
        <w:t>blood</w:t>
      </w:r>
      <w:r w:rsidR="00DE7C01">
        <w:t>-</w:t>
      </w:r>
      <w:r w:rsidR="00DA5772" w:rsidRPr="004379F2">
        <w:t>brain barrier associated with an ageing cerebral vasculature</w:t>
      </w:r>
      <w:r w:rsidR="0088480E">
        <w:t>, damage to pericytes</w:t>
      </w:r>
      <w:r w:rsidR="008C22AB">
        <w:t xml:space="preserve"> </w:t>
      </w:r>
      <w:r w:rsidR="00463092">
        <w:fldChar w:fldCharType="begin">
          <w:fldData xml:space="preserve">PEVuZE5vdGU+PENpdGU+PEF1dGhvcj5NaW5lcnM8L0F1dGhvcj48WWVhcj4yMDE4PC9ZZWFyPjxS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cGFnZXM+MjkzMjwv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</w:fldData>
        </w:fldChar>
      </w:r>
      <w:r w:rsidR="00463092">
        <w:instrText xml:space="preserve"> ADDIN EN.CITE </w:instrText>
      </w:r>
      <w:r w:rsidR="00463092">
        <w:fldChar w:fldCharType="begin">
          <w:fldData xml:space="preserve">PEVuZE5vdGU+PENpdGU+PEF1dGhvcj5NaW5lcnM8L0F1dGhvcj48WWVhcj4yMDE4PC9ZZWFyPjxS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cGFnZXM+MjkzMjwv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</w:fldData>
        </w:fldChar>
      </w:r>
      <w:r w:rsidR="00463092">
        <w:instrText xml:space="preserve"> ADDIN EN.CITE.DATA </w:instrText>
      </w:r>
      <w:r w:rsidR="00463092">
        <w:fldChar w:fldCharType="end"/>
      </w:r>
      <w:r w:rsidR="00463092">
        <w:fldChar w:fldCharType="separate"/>
      </w:r>
      <w:r w:rsidR="00463092">
        <w:rPr>
          <w:noProof/>
        </w:rPr>
        <w:t>(Sagare</w:t>
      </w:r>
      <w:r w:rsidR="00463092" w:rsidRPr="00463092">
        <w:rPr>
          <w:i/>
          <w:noProof/>
        </w:rPr>
        <w:t xml:space="preserve"> et al.</w:t>
      </w:r>
      <w:r w:rsidR="00463092">
        <w:rPr>
          <w:noProof/>
        </w:rPr>
        <w:t>, 2013; Miners</w:t>
      </w:r>
      <w:r w:rsidR="00463092" w:rsidRPr="00463092">
        <w:rPr>
          <w:i/>
          <w:noProof/>
        </w:rPr>
        <w:t xml:space="preserve"> et al.</w:t>
      </w:r>
      <w:r w:rsidR="00463092">
        <w:rPr>
          <w:noProof/>
        </w:rPr>
        <w:t>, 2018)</w:t>
      </w:r>
      <w:r w:rsidR="00463092">
        <w:fldChar w:fldCharType="end"/>
      </w:r>
      <w:r w:rsidR="0088480E">
        <w:t>,</w:t>
      </w:r>
      <w:r w:rsidR="0088480E" w:rsidRPr="004379F2">
        <w:t xml:space="preserve"> </w:t>
      </w:r>
      <w:r w:rsidR="00DA5772" w:rsidRPr="004379F2">
        <w:t>or specific features of A</w:t>
      </w:r>
      <w:r w:rsidR="004379F2" w:rsidRPr="004379F2">
        <w:t>lzheimer’s</w:t>
      </w:r>
      <w:r w:rsidR="00DA5772" w:rsidRPr="004379F2">
        <w:t xml:space="preserve"> pathology such as cerebral amyloid angiopathy</w:t>
      </w:r>
      <w:r w:rsidR="008C22AB">
        <w:t xml:space="preserve"> </w:t>
      </w:r>
      <w:r w:rsidR="00463092">
        <w:fldChar w:fldCharType="begin">
          <w:fldData xml:space="preserve">PEVuZE5vdGU+PENpdGU+PEF1dGhvcj5Ta3JvYm90PC9BdXRob3I+PFllYXI+MjAxNjwvWWVhcj48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</w:fldData>
        </w:fldChar>
      </w:r>
      <w:r w:rsidR="00463092">
        <w:instrText xml:space="preserve"> ADDIN EN.CITE </w:instrText>
      </w:r>
      <w:r w:rsidR="00463092">
        <w:fldChar w:fldCharType="begin">
          <w:fldData xml:space="preserve">PEVuZE5vdGU+PENpdGU+PEF1dGhvcj5Ta3JvYm90PC9BdXRob3I+PFllYXI+MjAxNjwvWWVhcj48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</w:fldData>
        </w:fldChar>
      </w:r>
      <w:r w:rsidR="00463092">
        <w:instrText xml:space="preserve"> ADDIN EN.CITE.DATA </w:instrText>
      </w:r>
      <w:r w:rsidR="00463092">
        <w:fldChar w:fldCharType="end"/>
      </w:r>
      <w:r w:rsidR="00463092">
        <w:fldChar w:fldCharType="separate"/>
      </w:r>
      <w:r w:rsidR="00463092">
        <w:rPr>
          <w:noProof/>
        </w:rPr>
        <w:t>(Skrobot</w:t>
      </w:r>
      <w:r w:rsidR="00463092" w:rsidRPr="00463092">
        <w:rPr>
          <w:i/>
          <w:noProof/>
        </w:rPr>
        <w:t xml:space="preserve"> et al.</w:t>
      </w:r>
      <w:r w:rsidR="00463092">
        <w:rPr>
          <w:noProof/>
        </w:rPr>
        <w:t>, 2016)</w:t>
      </w:r>
      <w:r w:rsidR="00463092">
        <w:fldChar w:fldCharType="end"/>
      </w:r>
      <w:r w:rsidR="00DA5772" w:rsidRPr="004379F2">
        <w:t>.</w:t>
      </w:r>
    </w:p>
    <w:p w14:paraId="23B7BB9A" w14:textId="77777777" w:rsidR="005C7209" w:rsidRDefault="00F058C5" w:rsidP="00463092">
      <w:pPr>
        <w:spacing w:line="360" w:lineRule="auto"/>
        <w:ind w:firstLine="284"/>
        <w:jc w:val="lowKashida"/>
      </w:pPr>
      <w:r w:rsidRPr="004379F2">
        <w:t>We took advantage of th</w:t>
      </w:r>
      <w:r w:rsidR="0082455C" w:rsidRPr="004379F2">
        <w:t>is</w:t>
      </w:r>
      <w:r w:rsidRPr="004379F2">
        <w:t xml:space="preserve"> patchy nature of plaque removal</w:t>
      </w:r>
      <w:r w:rsidR="000A43FA" w:rsidRPr="004379F2">
        <w:t xml:space="preserve"> to investigate the effects on tau</w:t>
      </w:r>
      <w:r w:rsidRPr="004379F2">
        <w:t xml:space="preserve">, </w:t>
      </w:r>
      <w:r w:rsidR="00930760" w:rsidRPr="004379F2">
        <w:t xml:space="preserve">comparing regions of cortex from which plaques had been removed with </w:t>
      </w:r>
      <w:r w:rsidR="00707CA8" w:rsidRPr="004379F2">
        <w:t xml:space="preserve">immediately adjacent regions </w:t>
      </w:r>
      <w:r w:rsidR="00876CEF" w:rsidRPr="004379F2">
        <w:t>where</w:t>
      </w:r>
      <w:r w:rsidR="00930760" w:rsidRPr="004379F2">
        <w:t xml:space="preserve"> </w:t>
      </w:r>
      <w:r w:rsidR="00876CEF" w:rsidRPr="004379F2">
        <w:t xml:space="preserve">plaques </w:t>
      </w:r>
      <w:r w:rsidR="00930760" w:rsidRPr="004379F2">
        <w:t>remain</w:t>
      </w:r>
      <w:r w:rsidR="00876CEF" w:rsidRPr="004379F2">
        <w:t>ed</w:t>
      </w:r>
      <w:r w:rsidR="00A27C25" w:rsidRPr="004379F2">
        <w:t xml:space="preserve">.  </w:t>
      </w:r>
      <w:r w:rsidR="00930760" w:rsidRPr="004379F2">
        <w:t xml:space="preserve">Our findings demonstrate that </w:t>
      </w:r>
      <w:r w:rsidRPr="004379F2">
        <w:t xml:space="preserve">plaque removal mediated by </w:t>
      </w:r>
      <w:r w:rsidR="00930760" w:rsidRPr="004379F2">
        <w:t>a</w:t>
      </w:r>
      <w:r w:rsidR="00935C30" w:rsidRPr="004379F2">
        <w:t>ctive Aβ immunisation can influence tau accumulation for up to 1</w:t>
      </w:r>
      <w:r w:rsidR="007B4F8E" w:rsidRPr="004379F2">
        <w:t>4</w:t>
      </w:r>
      <w:r w:rsidR="00935C30" w:rsidRPr="004379F2">
        <w:t xml:space="preserve"> years</w:t>
      </w:r>
      <w:r w:rsidRPr="004379F2">
        <w:t xml:space="preserve">, </w:t>
      </w:r>
      <w:r w:rsidR="000A43FA" w:rsidRPr="004379F2">
        <w:t>reducing</w:t>
      </w:r>
      <w:r w:rsidRPr="004379F2">
        <w:t xml:space="preserve"> local accumulation of tangles and dystrophic neurites</w:t>
      </w:r>
      <w:r w:rsidR="004F2AF6" w:rsidRPr="004379F2">
        <w:t xml:space="preserve"> within the cerebral cortex</w:t>
      </w:r>
      <w:r w:rsidR="00A27C25" w:rsidRPr="004379F2">
        <w:t xml:space="preserve">.  </w:t>
      </w:r>
      <w:r w:rsidR="00F53514" w:rsidRPr="004379F2">
        <w:t>This implies that late in the disease, in the absence of immunotherapy, A</w:t>
      </w:r>
      <w:r w:rsidR="0082455C" w:rsidRPr="004379F2">
        <w:t>β</w:t>
      </w:r>
      <w:r w:rsidR="00F53514" w:rsidRPr="004379F2">
        <w:t xml:space="preserve"> continues to drive local accumulation of tau.</w:t>
      </w:r>
    </w:p>
    <w:p w14:paraId="5AA4BFF0" w14:textId="1C3055D5" w:rsidR="005C7209" w:rsidRDefault="005C7209" w:rsidP="007A6CAD">
      <w:pPr>
        <w:spacing w:line="360" w:lineRule="auto"/>
        <w:ind w:firstLine="284"/>
        <w:jc w:val="lowKashida"/>
      </w:pPr>
      <w:r w:rsidRPr="001212A8">
        <w:rPr>
          <w:highlight w:val="green"/>
        </w:rPr>
        <w:t>The r</w:t>
      </w:r>
      <w:r w:rsidRPr="007A6CAD">
        <w:rPr>
          <w:highlight w:val="green"/>
        </w:rPr>
        <w:t>eduction in tau</w:t>
      </w:r>
      <w:r w:rsidR="00E30188" w:rsidRPr="007A6CAD">
        <w:rPr>
          <w:highlight w:val="green"/>
        </w:rPr>
        <w:t>-</w:t>
      </w:r>
      <w:r w:rsidRPr="007A6CAD">
        <w:rPr>
          <w:highlight w:val="green"/>
        </w:rPr>
        <w:t>containing plaque-associated dystrophic neurites is a striking consequen</w:t>
      </w:r>
      <w:r w:rsidR="00E30188" w:rsidRPr="007A6CAD">
        <w:rPr>
          <w:highlight w:val="green"/>
        </w:rPr>
        <w:t>ce of</w:t>
      </w:r>
      <w:r w:rsidRPr="007A6CAD">
        <w:rPr>
          <w:highlight w:val="green"/>
        </w:rPr>
        <w:t xml:space="preserve"> immunisation-mediated removal of A</w:t>
      </w:r>
      <w:r w:rsidR="00E30188" w:rsidRPr="007A6CAD">
        <w:rPr>
          <w:highlight w:val="green"/>
        </w:rPr>
        <w:t>β</w:t>
      </w:r>
      <w:r w:rsidRPr="007A6CAD">
        <w:rPr>
          <w:highlight w:val="green"/>
        </w:rPr>
        <w:t xml:space="preserve"> from the cortex and has been described previously </w:t>
      </w:r>
      <w:r w:rsidR="007A6CAD" w:rsidRPr="007A6CAD">
        <w:rPr>
          <w:highlight w:val="green"/>
        </w:rPr>
        <w:fldChar w:fldCharType="begin">
          <w:fldData xml:space="preserve">PEVuZE5vdGU+PENpdGU+PEF1dGhvcj5OaWNvbGw8L0F1dGhvcj48WWVhcj4yMDAzPC9ZZWFyPjxS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</w:fldData>
        </w:fldChar>
      </w:r>
      <w:r w:rsidR="007A6CAD" w:rsidRPr="007A6CAD">
        <w:rPr>
          <w:highlight w:val="green"/>
        </w:rPr>
        <w:instrText xml:space="preserve"> ADDIN EN.CITE </w:instrText>
      </w:r>
      <w:r w:rsidR="007A6CAD" w:rsidRPr="007A6CAD">
        <w:rPr>
          <w:highlight w:val="green"/>
        </w:rPr>
        <w:fldChar w:fldCharType="begin">
          <w:fldData xml:space="preserve">PEVuZE5vdGU+PENpdGU+PEF1dGhvcj5OaWNvbGw8L0F1dGhvcj48WWVhcj4yMDAzPC9ZZWFyPjxS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</w:fldData>
        </w:fldChar>
      </w:r>
      <w:r w:rsidR="007A6CAD" w:rsidRPr="007A6CAD">
        <w:rPr>
          <w:highlight w:val="green"/>
        </w:rPr>
        <w:instrText xml:space="preserve"> ADDIN EN.CITE.DATA </w:instrText>
      </w:r>
      <w:r w:rsidR="007A6CAD" w:rsidRPr="007A6CAD">
        <w:rPr>
          <w:highlight w:val="green"/>
        </w:rPr>
      </w:r>
      <w:r w:rsidR="007A6CAD" w:rsidRPr="007A6CAD">
        <w:rPr>
          <w:highlight w:val="green"/>
        </w:rPr>
        <w:fldChar w:fldCharType="end"/>
      </w:r>
      <w:r w:rsidR="007A6CAD" w:rsidRPr="007A6CAD">
        <w:rPr>
          <w:highlight w:val="green"/>
        </w:rPr>
        <w:fldChar w:fldCharType="separate"/>
      </w:r>
      <w:r w:rsidR="007A6CAD" w:rsidRPr="007A6CAD">
        <w:rPr>
          <w:noProof/>
          <w:highlight w:val="green"/>
        </w:rPr>
        <w:t>(Nicoll</w:t>
      </w:r>
      <w:r w:rsidR="007A6CAD" w:rsidRPr="007A6CAD">
        <w:rPr>
          <w:i/>
          <w:noProof/>
          <w:highlight w:val="green"/>
        </w:rPr>
        <w:t xml:space="preserve"> et al.</w:t>
      </w:r>
      <w:r w:rsidR="007A6CAD" w:rsidRPr="007A6CAD">
        <w:rPr>
          <w:noProof/>
          <w:highlight w:val="green"/>
        </w:rPr>
        <w:t>, 2003; Ferrer</w:t>
      </w:r>
      <w:r w:rsidR="007A6CAD" w:rsidRPr="007A6CAD">
        <w:rPr>
          <w:i/>
          <w:noProof/>
          <w:highlight w:val="green"/>
        </w:rPr>
        <w:t xml:space="preserve"> et al.</w:t>
      </w:r>
      <w:r w:rsidR="007A6CAD" w:rsidRPr="007A6CAD">
        <w:rPr>
          <w:noProof/>
          <w:highlight w:val="green"/>
        </w:rPr>
        <w:t>, 2004; Boche</w:t>
      </w:r>
      <w:r w:rsidR="007A6CAD" w:rsidRPr="007A6CAD">
        <w:rPr>
          <w:i/>
          <w:noProof/>
          <w:highlight w:val="green"/>
        </w:rPr>
        <w:t xml:space="preserve"> et al.</w:t>
      </w:r>
      <w:r w:rsidR="007A6CAD" w:rsidRPr="007A6CAD">
        <w:rPr>
          <w:noProof/>
          <w:highlight w:val="green"/>
        </w:rPr>
        <w:t>, 2010b)</w:t>
      </w:r>
      <w:r w:rsidR="007A6CAD" w:rsidRPr="007A6CAD">
        <w:rPr>
          <w:highlight w:val="green"/>
        </w:rPr>
        <w:fldChar w:fldCharType="end"/>
      </w:r>
      <w:r w:rsidRPr="007A6CAD">
        <w:rPr>
          <w:highlight w:val="green"/>
        </w:rPr>
        <w:t xml:space="preserve">.  The mechanism for this localised reduction in tau is unclear, but </w:t>
      </w:r>
      <w:r w:rsidR="003C7F26" w:rsidRPr="007A6CAD">
        <w:rPr>
          <w:highlight w:val="green"/>
        </w:rPr>
        <w:t xml:space="preserve">it </w:t>
      </w:r>
      <w:r w:rsidRPr="007A6CAD">
        <w:rPr>
          <w:highlight w:val="green"/>
        </w:rPr>
        <w:t>could conceivably</w:t>
      </w:r>
      <w:r w:rsidR="00F8772D" w:rsidRPr="007A6CAD">
        <w:rPr>
          <w:highlight w:val="green"/>
        </w:rPr>
        <w:t xml:space="preserve"> reflect</w:t>
      </w:r>
      <w:r w:rsidR="003C7F26" w:rsidRPr="007A6CAD">
        <w:rPr>
          <w:highlight w:val="green"/>
        </w:rPr>
        <w:t>,</w:t>
      </w:r>
      <w:r w:rsidR="00F8772D" w:rsidRPr="007A6CAD">
        <w:rPr>
          <w:highlight w:val="green"/>
        </w:rPr>
        <w:t xml:space="preserve"> </w:t>
      </w:r>
      <w:r w:rsidR="003C7F26" w:rsidRPr="007A6CAD">
        <w:rPr>
          <w:highlight w:val="green"/>
        </w:rPr>
        <w:t xml:space="preserve">firstly, </w:t>
      </w:r>
      <w:r w:rsidR="00F8772D" w:rsidRPr="007A6CAD">
        <w:rPr>
          <w:highlight w:val="green"/>
        </w:rPr>
        <w:t>restored neuronal homeostasis leading to dismantling of the aggregated tau within the neuronal processes</w:t>
      </w:r>
      <w:r w:rsidR="003C7F26" w:rsidRPr="007A6CAD">
        <w:rPr>
          <w:highlight w:val="green"/>
        </w:rPr>
        <w:t>.</w:t>
      </w:r>
      <w:r w:rsidR="005007AD" w:rsidRPr="007A6CAD">
        <w:rPr>
          <w:highlight w:val="green"/>
        </w:rPr>
        <w:t xml:space="preserve"> </w:t>
      </w:r>
      <w:r w:rsidR="003C7F26" w:rsidRPr="007A6CAD">
        <w:rPr>
          <w:highlight w:val="green"/>
        </w:rPr>
        <w:t xml:space="preserve"> </w:t>
      </w:r>
      <w:r w:rsidR="00637067" w:rsidRPr="007A6CAD">
        <w:rPr>
          <w:highlight w:val="green"/>
        </w:rPr>
        <w:t xml:space="preserve">Previous studies have identified a reduction in neuritic curvature which would be consistent with “straightening” of abnormal neurites after Aβ removal </w:t>
      </w:r>
      <w:r w:rsidR="007A6CAD" w:rsidRPr="007A6CAD">
        <w:rPr>
          <w:highlight w:val="green"/>
        </w:rPr>
        <w:fldChar w:fldCharType="begin">
          <w:fldData xml:space="preserve">PEVuZE5vdGU+PENpdGU+PEF1dGhvcj5TZXJyYW5vLVBvem88L0F1dGhvcj48WWVhcj4yMDEwPC9Z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</w:fldData>
        </w:fldChar>
      </w:r>
      <w:r w:rsidR="007A6CAD" w:rsidRPr="007A6CAD">
        <w:rPr>
          <w:highlight w:val="green"/>
        </w:rPr>
        <w:instrText xml:space="preserve"> ADDIN EN.CITE </w:instrText>
      </w:r>
      <w:r w:rsidR="007A6CAD" w:rsidRPr="007A6CAD">
        <w:rPr>
          <w:highlight w:val="green"/>
        </w:rPr>
        <w:fldChar w:fldCharType="begin">
          <w:fldData xml:space="preserve">PEVuZE5vdGU+PENpdGU+PEF1dGhvcj5TZXJyYW5vLVBvem88L0F1dGhvcj48WWVhcj4yMDEwPC9Z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</w:fldData>
        </w:fldChar>
      </w:r>
      <w:r w:rsidR="007A6CAD" w:rsidRPr="007A6CAD">
        <w:rPr>
          <w:highlight w:val="green"/>
        </w:rPr>
        <w:instrText xml:space="preserve"> ADDIN EN.CITE.DATA </w:instrText>
      </w:r>
      <w:r w:rsidR="007A6CAD" w:rsidRPr="007A6CAD">
        <w:rPr>
          <w:highlight w:val="green"/>
        </w:rPr>
      </w:r>
      <w:r w:rsidR="007A6CAD" w:rsidRPr="007A6CAD">
        <w:rPr>
          <w:highlight w:val="green"/>
        </w:rPr>
        <w:fldChar w:fldCharType="end"/>
      </w:r>
      <w:r w:rsidR="007A6CAD" w:rsidRPr="007A6CAD">
        <w:rPr>
          <w:highlight w:val="green"/>
        </w:rPr>
        <w:fldChar w:fldCharType="separate"/>
      </w:r>
      <w:r w:rsidR="007A6CAD" w:rsidRPr="007A6CAD">
        <w:rPr>
          <w:noProof/>
          <w:highlight w:val="green"/>
        </w:rPr>
        <w:t>(Serrano-Pozo</w:t>
      </w:r>
      <w:r w:rsidR="007A6CAD" w:rsidRPr="007A6CAD">
        <w:rPr>
          <w:i/>
          <w:noProof/>
          <w:highlight w:val="green"/>
        </w:rPr>
        <w:t xml:space="preserve"> et al.</w:t>
      </w:r>
      <w:r w:rsidR="007A6CAD" w:rsidRPr="007A6CAD">
        <w:rPr>
          <w:noProof/>
          <w:highlight w:val="green"/>
        </w:rPr>
        <w:t>, 2010; Paquet</w:t>
      </w:r>
      <w:r w:rsidR="007A6CAD" w:rsidRPr="007A6CAD">
        <w:rPr>
          <w:i/>
          <w:noProof/>
          <w:highlight w:val="green"/>
        </w:rPr>
        <w:t xml:space="preserve"> et al.</w:t>
      </w:r>
      <w:r w:rsidR="007A6CAD" w:rsidRPr="007A6CAD">
        <w:rPr>
          <w:noProof/>
          <w:highlight w:val="green"/>
        </w:rPr>
        <w:t>, 2015)</w:t>
      </w:r>
      <w:r w:rsidR="007A6CAD" w:rsidRPr="007A6CAD">
        <w:rPr>
          <w:highlight w:val="green"/>
        </w:rPr>
        <w:fldChar w:fldCharType="end"/>
      </w:r>
      <w:r w:rsidR="00637067" w:rsidRPr="007A6CAD">
        <w:rPr>
          <w:highlight w:val="green"/>
        </w:rPr>
        <w:t xml:space="preserve"> and observation</w:t>
      </w:r>
      <w:r w:rsidR="005007AD" w:rsidRPr="007A6CAD">
        <w:rPr>
          <w:highlight w:val="green"/>
        </w:rPr>
        <w:t xml:space="preserve"> after immunisation</w:t>
      </w:r>
      <w:r w:rsidR="00637067" w:rsidRPr="007A6CAD">
        <w:rPr>
          <w:highlight w:val="green"/>
        </w:rPr>
        <w:t xml:space="preserve"> </w:t>
      </w:r>
      <w:r w:rsidR="003C7F26" w:rsidRPr="007A6CAD">
        <w:rPr>
          <w:highlight w:val="green"/>
        </w:rPr>
        <w:t>of a reduction in tau kinases responsible for phosphorylating tau</w:t>
      </w:r>
      <w:r w:rsidR="00267DB0" w:rsidRPr="007A6CAD">
        <w:rPr>
          <w:highlight w:val="green"/>
        </w:rPr>
        <w:t xml:space="preserve">, </w:t>
      </w:r>
      <w:r w:rsidR="003C7F26" w:rsidRPr="007A6CAD">
        <w:rPr>
          <w:highlight w:val="green"/>
        </w:rPr>
        <w:t xml:space="preserve">would support this possibility </w:t>
      </w:r>
      <w:r w:rsidR="007A6CAD" w:rsidRPr="007A6CAD">
        <w:rPr>
          <w:highlight w:val="green"/>
        </w:rPr>
        <w:fldChar w:fldCharType="begin">
          <w:fldData xml:space="preserve">PEVuZE5vdGU+PENpdGU+PEF1dGhvcj5GZXJyZXI8L0F1dGhvcj48WWVhcj4yMDA0PC9ZZWFyPjxS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==
</w:fldData>
        </w:fldChar>
      </w:r>
      <w:r w:rsidR="007A6CAD" w:rsidRPr="007A6CAD">
        <w:rPr>
          <w:highlight w:val="green"/>
        </w:rPr>
        <w:instrText xml:space="preserve"> ADDIN EN.CITE </w:instrText>
      </w:r>
      <w:r w:rsidR="007A6CAD" w:rsidRPr="007A6CAD">
        <w:rPr>
          <w:highlight w:val="green"/>
        </w:rPr>
        <w:fldChar w:fldCharType="begin">
          <w:fldData xml:space="preserve">PEVuZE5vdGU+PENpdGU+PEF1dGhvcj5GZXJyZXI8L0F1dGhvcj48WWVhcj4yMDA0PC9ZZWFyPjxS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==
</w:fldData>
        </w:fldChar>
      </w:r>
      <w:r w:rsidR="007A6CAD" w:rsidRPr="007A6CAD">
        <w:rPr>
          <w:highlight w:val="green"/>
        </w:rPr>
        <w:instrText xml:space="preserve"> ADDIN EN.CITE.DATA </w:instrText>
      </w:r>
      <w:r w:rsidR="007A6CAD" w:rsidRPr="007A6CAD">
        <w:rPr>
          <w:highlight w:val="green"/>
        </w:rPr>
      </w:r>
      <w:r w:rsidR="007A6CAD" w:rsidRPr="007A6CAD">
        <w:rPr>
          <w:highlight w:val="green"/>
        </w:rPr>
        <w:fldChar w:fldCharType="end"/>
      </w:r>
      <w:r w:rsidR="007A6CAD" w:rsidRPr="007A6CAD">
        <w:rPr>
          <w:highlight w:val="green"/>
        </w:rPr>
        <w:fldChar w:fldCharType="separate"/>
      </w:r>
      <w:r w:rsidR="007A6CAD" w:rsidRPr="007A6CAD">
        <w:rPr>
          <w:noProof/>
          <w:highlight w:val="green"/>
        </w:rPr>
        <w:t>(Ferrer</w:t>
      </w:r>
      <w:r w:rsidR="007A6CAD" w:rsidRPr="007A6CAD">
        <w:rPr>
          <w:i/>
          <w:noProof/>
          <w:highlight w:val="green"/>
        </w:rPr>
        <w:t xml:space="preserve"> et al.</w:t>
      </w:r>
      <w:r w:rsidR="007A6CAD" w:rsidRPr="007A6CAD">
        <w:rPr>
          <w:noProof/>
          <w:highlight w:val="green"/>
        </w:rPr>
        <w:t>, 2004; Amin</w:t>
      </w:r>
      <w:r w:rsidR="007A6CAD" w:rsidRPr="007A6CAD">
        <w:rPr>
          <w:i/>
          <w:noProof/>
          <w:highlight w:val="green"/>
        </w:rPr>
        <w:t xml:space="preserve"> et al.</w:t>
      </w:r>
      <w:r w:rsidR="007A6CAD" w:rsidRPr="007A6CAD">
        <w:rPr>
          <w:noProof/>
          <w:highlight w:val="green"/>
        </w:rPr>
        <w:t>, 2015)</w:t>
      </w:r>
      <w:r w:rsidR="007A6CAD" w:rsidRPr="007A6CAD">
        <w:rPr>
          <w:highlight w:val="green"/>
        </w:rPr>
        <w:fldChar w:fldCharType="end"/>
      </w:r>
      <w:r w:rsidR="003C7F26" w:rsidRPr="007A6CAD">
        <w:rPr>
          <w:highlight w:val="green"/>
        </w:rPr>
        <w:t xml:space="preserve">.  </w:t>
      </w:r>
      <w:r w:rsidR="00E6495E" w:rsidRPr="007A6CAD">
        <w:rPr>
          <w:highlight w:val="green"/>
        </w:rPr>
        <w:t>No extra-n</w:t>
      </w:r>
      <w:r w:rsidR="00E6495E" w:rsidRPr="001212A8">
        <w:rPr>
          <w:highlight w:val="green"/>
        </w:rPr>
        <w:t xml:space="preserve">euronal tau was identified and residual tau-negative dystrophic neurites were not identified. </w:t>
      </w:r>
      <w:r w:rsidR="005007AD">
        <w:rPr>
          <w:highlight w:val="green"/>
        </w:rPr>
        <w:t xml:space="preserve"> </w:t>
      </w:r>
      <w:r w:rsidR="006620FB" w:rsidRPr="001212A8">
        <w:rPr>
          <w:highlight w:val="green"/>
        </w:rPr>
        <w:t xml:space="preserve">Further support for improved </w:t>
      </w:r>
      <w:r w:rsidR="006620FB" w:rsidRPr="001212A8">
        <w:rPr>
          <w:highlight w:val="green"/>
        </w:rPr>
        <w:lastRenderedPageBreak/>
        <w:t>“ne</w:t>
      </w:r>
      <w:r w:rsidR="006620FB" w:rsidRPr="007A6CAD">
        <w:rPr>
          <w:highlight w:val="green"/>
        </w:rPr>
        <w:t xml:space="preserve">uronal health” after removal of Aβ would include </w:t>
      </w:r>
      <w:r w:rsidR="00A2089C" w:rsidRPr="007A6CAD">
        <w:rPr>
          <w:highlight w:val="green"/>
        </w:rPr>
        <w:t xml:space="preserve">down-regulated apoptosis and autophagy </w:t>
      </w:r>
      <w:r w:rsidR="007A6CAD" w:rsidRPr="007A6CAD">
        <w:rPr>
          <w:highlight w:val="green"/>
        </w:rPr>
        <w:fldChar w:fldCharType="begin">
          <w:fldData xml:space="preserve">PEVuZE5vdGU+PENpdGU+PEF1dGhvcj5QYXF1ZXQ8L0F1dGhvcj48WWVhcj4yMDE4PC9ZZWFyPjxS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</w:fldData>
        </w:fldChar>
      </w:r>
      <w:r w:rsidR="007A6CAD" w:rsidRPr="007A6CAD">
        <w:rPr>
          <w:highlight w:val="green"/>
        </w:rPr>
        <w:instrText xml:space="preserve"> ADDIN EN.CITE </w:instrText>
      </w:r>
      <w:r w:rsidR="007A6CAD" w:rsidRPr="007A6CAD">
        <w:rPr>
          <w:highlight w:val="green"/>
        </w:rPr>
        <w:fldChar w:fldCharType="begin">
          <w:fldData xml:space="preserve">PEVuZE5vdGU+PENpdGU+PEF1dGhvcj5QYXF1ZXQ8L0F1dGhvcj48WWVhcj4yMDE4PC9ZZWFyPjxS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</w:fldData>
        </w:fldChar>
      </w:r>
      <w:r w:rsidR="007A6CAD" w:rsidRPr="007A6CAD">
        <w:rPr>
          <w:highlight w:val="green"/>
        </w:rPr>
        <w:instrText xml:space="preserve"> ADDIN EN.CITE.DATA </w:instrText>
      </w:r>
      <w:r w:rsidR="007A6CAD" w:rsidRPr="007A6CAD">
        <w:rPr>
          <w:highlight w:val="green"/>
        </w:rPr>
      </w:r>
      <w:r w:rsidR="007A6CAD" w:rsidRPr="007A6CAD">
        <w:rPr>
          <w:highlight w:val="green"/>
        </w:rPr>
        <w:fldChar w:fldCharType="end"/>
      </w:r>
      <w:r w:rsidR="007A6CAD" w:rsidRPr="007A6CAD">
        <w:rPr>
          <w:highlight w:val="green"/>
        </w:rPr>
        <w:fldChar w:fldCharType="separate"/>
      </w:r>
      <w:r w:rsidR="007A6CAD" w:rsidRPr="007A6CAD">
        <w:rPr>
          <w:noProof/>
          <w:highlight w:val="green"/>
        </w:rPr>
        <w:t>(Paquet</w:t>
      </w:r>
      <w:r w:rsidR="007A6CAD" w:rsidRPr="007A6CAD">
        <w:rPr>
          <w:i/>
          <w:noProof/>
          <w:highlight w:val="green"/>
        </w:rPr>
        <w:t xml:space="preserve"> et al.</w:t>
      </w:r>
      <w:r w:rsidR="007A6CAD" w:rsidRPr="007A6CAD">
        <w:rPr>
          <w:noProof/>
          <w:highlight w:val="green"/>
        </w:rPr>
        <w:t>, 2018)</w:t>
      </w:r>
      <w:r w:rsidR="007A6CAD" w:rsidRPr="007A6CAD">
        <w:rPr>
          <w:highlight w:val="green"/>
        </w:rPr>
        <w:fldChar w:fldCharType="end"/>
      </w:r>
      <w:r w:rsidR="008B6933" w:rsidRPr="007A6CAD">
        <w:rPr>
          <w:highlight w:val="green"/>
        </w:rPr>
        <w:t xml:space="preserve">.  In addition, </w:t>
      </w:r>
      <w:r w:rsidR="00716C4F" w:rsidRPr="007A6CAD">
        <w:rPr>
          <w:highlight w:val="green"/>
        </w:rPr>
        <w:t>a reduction of</w:t>
      </w:r>
      <w:r w:rsidR="006620FB" w:rsidRPr="007A6CAD">
        <w:rPr>
          <w:highlight w:val="green"/>
        </w:rPr>
        <w:t xml:space="preserve"> local synap</w:t>
      </w:r>
      <w:r w:rsidR="00716C4F" w:rsidRPr="007A6CAD">
        <w:rPr>
          <w:highlight w:val="green"/>
        </w:rPr>
        <w:t>tic abnormalities</w:t>
      </w:r>
      <w:r w:rsidR="008B6933" w:rsidRPr="007A6CAD">
        <w:rPr>
          <w:highlight w:val="green"/>
        </w:rPr>
        <w:t xml:space="preserve"> was</w:t>
      </w:r>
      <w:r w:rsidR="00813FFA" w:rsidRPr="007A6CAD">
        <w:rPr>
          <w:highlight w:val="green"/>
        </w:rPr>
        <w:t xml:space="preserve"> suggested by one case study </w:t>
      </w:r>
      <w:r w:rsidR="007A6CAD" w:rsidRPr="007A6CAD">
        <w:rPr>
          <w:highlight w:val="green"/>
        </w:rPr>
        <w:fldChar w:fldCharType="begin"/>
      </w:r>
      <w:r w:rsidR="007A6CAD" w:rsidRPr="007A6CAD">
        <w:rPr>
          <w:highlight w:val="green"/>
        </w:rPr>
        <w:instrText xml:space="preserve"> ADDIN EN.CITE &lt;EndNote&gt;&lt;Cite&gt;&lt;Author&gt;Ferrer&lt;/Author&gt;&lt;Year&gt;2004&lt;/Year&gt;&lt;RecNum&gt;1185&lt;/RecNum&gt;&lt;DisplayText&gt;(Ferrer&lt;style face="italic"&gt; et al.&lt;/style&gt;, 2004)&lt;/DisplayText&gt;&lt;record&gt;&lt;rec-number&gt;1185&lt;/rec-number&gt;&lt;foreign-keys&gt;&lt;key app="EN" db-id="fsttzr9sor0v01evxfgp92sveape9pa59z0z" timestamp="1403258614"&gt;1185&lt;/key&gt;&lt;key app="ENWeb" db-id=""&gt;0&lt;/key&gt;&lt;/foreign-keys&gt;&lt;ref-type name="Journal Article"&gt;17&lt;/ref-type&gt;&lt;contributors&gt;&lt;authors&gt;&lt;author&gt;Ferrer, I.&lt;/author&gt;&lt;author&gt;Boada Rovira, M.&lt;/author&gt;&lt;author&gt;Sanchez Guerra, M. L.&lt;/author&gt;&lt;author&gt;Rey, M. J.&lt;/author&gt;&lt;author&gt;Costa-Jussa, F.&lt;/author&gt;&lt;/authors&gt;&lt;/contributors&gt;&lt;titles&gt;&lt;title&gt;Neuropathology and pathogenesis of encephalitis following amyloid-beta immunization in Alzheimer&amp;apos;s disease&lt;/title&gt;&lt;secondary-title&gt;Brain Pathol&lt;/secondary-title&gt;&lt;/titles&gt;&lt;periodical&gt;&lt;full-title&gt;Brain Pathol&lt;/full-title&gt;&lt;/periodical&gt;&lt;pages&gt;11-20.&lt;/pages&gt;&lt;volume&gt;14&lt;/volume&gt;&lt;number&gt;1&lt;/number&gt;&lt;keywords&gt;&lt;keyword&gt;Aged&lt;/keyword&gt;&lt;keyword&gt;Alzheimer Disease/*therapy&lt;/keyword&gt;&lt;keyword&gt;Alzheimer Vaccines/*adverse effects&lt;/keyword&gt;&lt;keyword&gt;Amyloid beta-Protein/*immunology&lt;/keyword&gt;&lt;keyword&gt;Brain/metabolism/*pathology&lt;/keyword&gt;&lt;keyword&gt;Encephalitis/*etiology/metabolism/*pathology&lt;/keyword&gt;&lt;keyword&gt;Humans&lt;/keyword&gt;&lt;keyword&gt;Male&lt;/keyword&gt;&lt;keyword&gt;Pilot Projects&lt;/keyword&gt;&lt;keyword&gt;Research Support, Non-U.S. Gov&amp;apos;t&lt;/keyword&gt;&lt;/keywords&gt;&lt;dates&gt;&lt;year&gt;2004&lt;/year&gt;&lt;/dates&gt;&lt;urls&gt;&lt;related-urls&gt;&lt;url&gt;http://onlinelibrary.wiley.com/store/10.1111/j.1750-3639.2004.tb00493.x/asset/j.1750-3639.2004.tb00493.x.pdf?v=1&amp;amp;t=j3oefjz9&amp;amp;s=deceaefa170e03afdbb1582bafb7fa71d0580ccb&lt;/url&gt;&lt;/related-urls&gt;&lt;/urls&gt;&lt;/record&gt;&lt;/Cite&gt;&lt;/EndNote&gt;</w:instrText>
      </w:r>
      <w:r w:rsidR="007A6CAD" w:rsidRPr="007A6CAD">
        <w:rPr>
          <w:highlight w:val="green"/>
        </w:rPr>
        <w:fldChar w:fldCharType="separate"/>
      </w:r>
      <w:r w:rsidR="007A6CAD" w:rsidRPr="007A6CAD">
        <w:rPr>
          <w:noProof/>
          <w:highlight w:val="green"/>
        </w:rPr>
        <w:t>(Ferrer</w:t>
      </w:r>
      <w:r w:rsidR="007A6CAD" w:rsidRPr="007A6CAD">
        <w:rPr>
          <w:i/>
          <w:noProof/>
          <w:highlight w:val="green"/>
        </w:rPr>
        <w:t xml:space="preserve"> et al.</w:t>
      </w:r>
      <w:r w:rsidR="007A6CAD" w:rsidRPr="007A6CAD">
        <w:rPr>
          <w:noProof/>
          <w:highlight w:val="green"/>
        </w:rPr>
        <w:t>, 2004)</w:t>
      </w:r>
      <w:r w:rsidR="007A6CAD" w:rsidRPr="007A6CAD">
        <w:rPr>
          <w:highlight w:val="green"/>
        </w:rPr>
        <w:fldChar w:fldCharType="end"/>
      </w:r>
      <w:r w:rsidR="00E176CC" w:rsidRPr="007A6CAD">
        <w:rPr>
          <w:highlight w:val="green"/>
        </w:rPr>
        <w:t>;</w:t>
      </w:r>
      <w:r w:rsidR="005007AD" w:rsidRPr="007A6CAD">
        <w:rPr>
          <w:highlight w:val="green"/>
        </w:rPr>
        <w:t xml:space="preserve"> </w:t>
      </w:r>
      <w:r w:rsidR="008B6933" w:rsidRPr="007A6CAD">
        <w:rPr>
          <w:highlight w:val="green"/>
        </w:rPr>
        <w:t>however</w:t>
      </w:r>
      <w:r w:rsidR="00E176CC" w:rsidRPr="007A6CAD">
        <w:rPr>
          <w:highlight w:val="green"/>
        </w:rPr>
        <w:t>,</w:t>
      </w:r>
      <w:r w:rsidR="00813FFA" w:rsidRPr="007A6CAD">
        <w:rPr>
          <w:highlight w:val="green"/>
        </w:rPr>
        <w:t xml:space="preserve"> overall cortical synaptic status assessed by synaptophysin immunohistochemistry did not support this finding</w:t>
      </w:r>
      <w:r w:rsidR="00E176CC" w:rsidRPr="007A6CAD">
        <w:rPr>
          <w:highlight w:val="green"/>
        </w:rPr>
        <w:t xml:space="preserve"> </w:t>
      </w:r>
      <w:r w:rsidR="007A6CAD" w:rsidRPr="007A6CAD">
        <w:rPr>
          <w:highlight w:val="green"/>
        </w:rPr>
        <w:fldChar w:fldCharType="begin"/>
      </w:r>
      <w:r w:rsidR="007A6CAD" w:rsidRPr="007A6CAD">
        <w:rPr>
          <w:highlight w:val="green"/>
        </w:rPr>
        <w:instrText xml:space="preserve"> ADDIN EN.CITE &lt;EndNote&gt;&lt;Cite&gt;&lt;Author&gt;Boche&lt;/Author&gt;&lt;Year&gt;2010&lt;/Year&gt;&lt;RecNum&gt;2145&lt;/RecNum&gt;&lt;DisplayText&gt;(Boche&lt;style face="italic"&gt; et al.&lt;/style&gt;, 2010a)&lt;/DisplayText&gt;&lt;record&gt;&lt;rec-number&gt;2145&lt;/rec-number&gt;&lt;foreign-keys&gt;&lt;key app="EN" db-id="fsttzr9sor0v01evxfgp92sveape9pa59z0z" timestamp="1403258616"&gt;2145&lt;/key&gt;&lt;key app="ENWeb" db-id=""&gt;0&lt;/key&gt;&lt;/foreign-keys&gt;&lt;ref-type name="Journal Article"&gt;17&lt;/ref-type&gt;&lt;contributors&gt;&lt;authors&gt;&lt;author&gt;Boche, D.&lt;/author&gt;&lt;author&gt;Denham, N.&lt;/author&gt;&lt;author&gt;Holmes, C.&lt;/author&gt;&lt;author&gt;Nicoll, J. A.&lt;/author&gt;&lt;/authors&gt;&lt;/contributors&gt;&lt;auth-address&gt;Division of Clinical Neurosciences, School of Medicine, Southampton General Hospital, University of Southampton, Southampton SO16 6YD, UK. d.boche@soton.ac.uk&lt;/auth-address&gt;&lt;titles&gt;&lt;title&gt;Neuropathology after active Abeta42 immunotherapy: implications for Alzheimer&amp;apos;s disease pathogenesis&lt;/title&gt;&lt;secondary-title&gt;Acta Neuropathol&lt;/secondary-title&gt;&lt;/titles&gt;&lt;periodical&gt;&lt;full-title&gt;Acta Neuropathol&lt;/full-title&gt;&lt;/periodical&gt;&lt;pages&gt;369-84&lt;/pages&gt;&lt;volume&gt;120&lt;/volume&gt;&lt;number&gt;3&lt;/number&gt;&lt;edition&gt;2010/07/16&lt;/edition&gt;&lt;dates&gt;&lt;year&gt;2010&lt;/year&gt;&lt;pub-dates&gt;&lt;date&gt;Sep&lt;/date&gt;&lt;/pub-dates&gt;&lt;/dates&gt;&lt;isbn&gt;1432-0533 (Electronic)&amp;#xD;0001-6322 (Linking)&lt;/isbn&gt;&lt;accession-num&gt;20632020&lt;/accession-num&gt;&lt;urls&gt;&lt;related-urls&gt;&lt;url&gt;http://www.ncbi.nlm.nih.gov/pubmed/20632020&lt;/url&gt;&lt;url&gt;http://download.springer.com/static/pdf/700/art%253A10.1007%252Fs00401-010-0719-5.pdf?auth66=1360770470_5e38ed7b640feba7d266ee7672e78d1c&amp;amp;ext=.pdf&lt;/url&gt;&lt;url&gt;http://download.springer.com/static/pdf/700/art%253A10.1007%252Fs00401-010-0719-5.pdf?auth66=1403285401_04500c7b66744719833feb095b1d50ab&amp;amp;ext=.pdf&lt;/url&gt;&lt;url&gt;http://download.springer.com/static/pdf/700/art%253A10.1007%252Fs00401-010-0719-5.pdf?auth66=1404551081_ba0186e5bbef3e385bd1a913f62a28a1&amp;amp;ext=.pdf&lt;/url&gt;&lt;/related-urls&gt;&lt;/urls&gt;&lt;electronic-resource-num&gt;10.1007/s00401-010-0719-5&lt;/electronic-resource-num&gt;&lt;language&gt;eng&lt;/language&gt;&lt;/record&gt;&lt;/Cite&gt;&lt;/EndNote&gt;</w:instrText>
      </w:r>
      <w:r w:rsidR="007A6CAD" w:rsidRPr="007A6CAD">
        <w:rPr>
          <w:highlight w:val="green"/>
        </w:rPr>
        <w:fldChar w:fldCharType="separate"/>
      </w:r>
      <w:r w:rsidR="007A6CAD" w:rsidRPr="007A6CAD">
        <w:rPr>
          <w:noProof/>
          <w:highlight w:val="green"/>
        </w:rPr>
        <w:t>(Boche</w:t>
      </w:r>
      <w:r w:rsidR="007A6CAD" w:rsidRPr="007A6CAD">
        <w:rPr>
          <w:i/>
          <w:noProof/>
          <w:highlight w:val="green"/>
        </w:rPr>
        <w:t xml:space="preserve"> et al.</w:t>
      </w:r>
      <w:r w:rsidR="007A6CAD" w:rsidRPr="007A6CAD">
        <w:rPr>
          <w:noProof/>
          <w:highlight w:val="green"/>
        </w:rPr>
        <w:t>, 2010a)</w:t>
      </w:r>
      <w:r w:rsidR="007A6CAD" w:rsidRPr="007A6CAD">
        <w:rPr>
          <w:highlight w:val="green"/>
        </w:rPr>
        <w:fldChar w:fldCharType="end"/>
      </w:r>
      <w:r w:rsidR="00813FFA" w:rsidRPr="007A6CAD">
        <w:rPr>
          <w:highlight w:val="green"/>
        </w:rPr>
        <w:t xml:space="preserve">. </w:t>
      </w:r>
      <w:r w:rsidR="006620FB" w:rsidRPr="007A6CAD">
        <w:rPr>
          <w:highlight w:val="green"/>
        </w:rPr>
        <w:t xml:space="preserve"> A</w:t>
      </w:r>
      <w:r w:rsidR="003C7F26" w:rsidRPr="007A6CAD">
        <w:rPr>
          <w:highlight w:val="green"/>
        </w:rPr>
        <w:t xml:space="preserve"> second</w:t>
      </w:r>
      <w:r w:rsidR="00637067" w:rsidRPr="007A6CAD">
        <w:rPr>
          <w:highlight w:val="green"/>
        </w:rPr>
        <w:t xml:space="preserve"> possible explanation for the reduction in tau-containing dystrophic neurites </w:t>
      </w:r>
      <w:r w:rsidR="003C7F26" w:rsidRPr="007A6CAD">
        <w:rPr>
          <w:highlight w:val="green"/>
        </w:rPr>
        <w:t xml:space="preserve">is </w:t>
      </w:r>
      <w:r w:rsidR="00637067" w:rsidRPr="007A6CAD">
        <w:rPr>
          <w:highlight w:val="green"/>
        </w:rPr>
        <w:t xml:space="preserve">the </w:t>
      </w:r>
      <w:r w:rsidR="003C7F26" w:rsidRPr="007A6CAD">
        <w:rPr>
          <w:highlight w:val="green"/>
        </w:rPr>
        <w:t xml:space="preserve">removal </w:t>
      </w:r>
      <w:r w:rsidR="00F8772D" w:rsidRPr="007A6CAD">
        <w:rPr>
          <w:highlight w:val="green"/>
        </w:rPr>
        <w:t>of the dystrophic neurites by microglia</w:t>
      </w:r>
      <w:r w:rsidR="00445407" w:rsidRPr="007A6CAD">
        <w:rPr>
          <w:highlight w:val="green"/>
        </w:rPr>
        <w:t>l</w:t>
      </w:r>
      <w:r w:rsidR="003C7F26" w:rsidRPr="007A6CAD">
        <w:rPr>
          <w:highlight w:val="green"/>
        </w:rPr>
        <w:t xml:space="preserve"> phagocytosis</w:t>
      </w:r>
      <w:r w:rsidR="00F8772D" w:rsidRPr="007A6CAD">
        <w:rPr>
          <w:highlight w:val="green"/>
        </w:rPr>
        <w:t xml:space="preserve">.  </w:t>
      </w:r>
      <w:r w:rsidR="00637067" w:rsidRPr="007A6CAD">
        <w:rPr>
          <w:highlight w:val="green"/>
        </w:rPr>
        <w:t>Identification of a reduced neuropil density after immunisation could support this mechanism</w:t>
      </w:r>
      <w:r w:rsidR="006C65E7" w:rsidRPr="007A6CAD">
        <w:rPr>
          <w:highlight w:val="green"/>
        </w:rPr>
        <w:t xml:space="preserve"> </w:t>
      </w:r>
      <w:r w:rsidR="007A6CAD" w:rsidRPr="007A6CAD">
        <w:rPr>
          <w:highlight w:val="green"/>
        </w:rPr>
        <w:fldChar w:fldCharType="begin"/>
      </w:r>
      <w:r w:rsidR="007A6CAD" w:rsidRPr="007A6CAD">
        <w:rPr>
          <w:highlight w:val="green"/>
        </w:rPr>
        <w:instrText xml:space="preserve"> ADDIN EN.CITE &lt;EndNote&gt;&lt;Cite&gt;&lt;Author&gt;Paquet&lt;/Author&gt;&lt;Year&gt;2015&lt;/Year&gt;&lt;RecNum&gt;3335&lt;/RecNum&gt;&lt;DisplayText&gt;(Paquet&lt;style face="italic"&gt; et al.&lt;/style&gt;, 2015)&lt;/DisplayText&gt;&lt;record&gt;&lt;rec-number&gt;3335&lt;/rec-number&gt;&lt;foreign-keys&gt;&lt;key app="EN" db-id="fsttzr9sor0v01evxfgp92sveape9pa59z0z" timestamp="1430682295"&gt;3335&lt;/key&gt;&lt;/foreign-keys&gt;&lt;ref-type name="Journal Article"&gt;17&lt;/ref-type&gt;&lt;contributors&gt;&lt;authors&gt;&lt;author&gt;Paquet, C.&lt;/author&gt;&lt;author&gt;Amin, J.&lt;/author&gt;&lt;author&gt;Mouton-Liger, F.&lt;/author&gt;&lt;author&gt;Nasser, M.&lt;/author&gt;&lt;author&gt;Love, S.&lt;/author&gt;&lt;author&gt;Gray, F.&lt;/author&gt;&lt;author&gt;Pickering, R. M.&lt;/author&gt;&lt;author&gt;Nicoll, J. A.&lt;/author&gt;&lt;author&gt;Holmes, C.&lt;/author&gt;&lt;author&gt;Hugon, J.&lt;/author&gt;&lt;author&gt;Boche, D.&lt;/author&gt;&lt;/authors&gt;&lt;/contributors&gt;&lt;auth-address&gt;Alzheimer Clinical Centre, Lariboisiere FW Saint-Louis Hospital, AP-HP University of Paris Diderot, France; Department of Histology and Biology of Ageing, Lariboisiere FW Saint-Louis Hospital, AP-HP University of Paris Diderot, France; INSERM U942, Paris, France.&lt;/auth-address&gt;&lt;titles&gt;&lt;title&gt;Effect of active Abeta immunotherapy on neurons in human Alzheimer&amp;apos;s disease&lt;/title&gt;&lt;secondary-title&gt;J Pathol&lt;/secondary-title&gt;&lt;alt-title&gt;The Journal of pathology&lt;/alt-title&gt;&lt;/titles&gt;&lt;periodical&gt;&lt;full-title&gt;J Pathol&lt;/full-title&gt;&lt;/periodical&gt;&lt;alt-periodical&gt;&lt;full-title&gt;J Pathol&lt;/full-title&gt;&lt;abbr-1&gt;The Journal of pathology&lt;/abbr-1&gt;&lt;/alt-periodical&gt;&lt;pages&gt;721-30&lt;/pages&gt;&lt;volume&gt;235&lt;/volume&gt;&lt;number&gt;5&lt;/number&gt;&lt;dates&gt;&lt;year&gt;2015&lt;/year&gt;&lt;pub-dates&gt;&lt;date&gt;Apr&lt;/date&gt;&lt;/pub-dates&gt;&lt;/dates&gt;&lt;isbn&gt;1096-9896 (Electronic)&amp;#xD;0022-3417 (Linking)&lt;/isbn&gt;&lt;accession-num&gt;25430817&lt;/accession-num&gt;&lt;urls&gt;&lt;related-urls&gt;&lt;url&gt;http://www.ncbi.nlm.nih.gov/pubmed/25430817&lt;/url&gt;&lt;url&gt;http://onlinelibrary.wiley.com/store/10.1002/path.4491/asset/path4491.pdf?v=1&amp;amp;t=i98vawiu&amp;amp;s=a40b387c013226cfb023478e3dc2d563ad9ca4ef&lt;/url&gt;&lt;url&gt;https://onlinelibrary.wiley.com/doi/pdf/10.1002/path.4491&lt;/url&gt;&lt;/related-urls&gt;&lt;/urls&gt;&lt;electronic-resource-num&gt;10.1002/path.4491&lt;/electronic-resource-num&gt;&lt;/record&gt;&lt;/Cite&gt;&lt;/EndNote&gt;</w:instrText>
      </w:r>
      <w:r w:rsidR="007A6CAD" w:rsidRPr="007A6CAD">
        <w:rPr>
          <w:highlight w:val="green"/>
        </w:rPr>
        <w:fldChar w:fldCharType="separate"/>
      </w:r>
      <w:r w:rsidR="007A6CAD" w:rsidRPr="007A6CAD">
        <w:rPr>
          <w:noProof/>
          <w:highlight w:val="green"/>
        </w:rPr>
        <w:t>(Paquet</w:t>
      </w:r>
      <w:r w:rsidR="007A6CAD" w:rsidRPr="007A6CAD">
        <w:rPr>
          <w:i/>
          <w:noProof/>
          <w:highlight w:val="green"/>
        </w:rPr>
        <w:t xml:space="preserve"> et al.</w:t>
      </w:r>
      <w:r w:rsidR="007A6CAD" w:rsidRPr="007A6CAD">
        <w:rPr>
          <w:noProof/>
          <w:highlight w:val="green"/>
        </w:rPr>
        <w:t>, 2015)</w:t>
      </w:r>
      <w:r w:rsidR="007A6CAD" w:rsidRPr="007A6CAD">
        <w:rPr>
          <w:highlight w:val="green"/>
        </w:rPr>
        <w:fldChar w:fldCharType="end"/>
      </w:r>
      <w:r w:rsidR="005007AD" w:rsidRPr="007A6CAD">
        <w:rPr>
          <w:highlight w:val="green"/>
        </w:rPr>
        <w:t>;</w:t>
      </w:r>
      <w:r w:rsidR="00637067" w:rsidRPr="007A6CAD">
        <w:rPr>
          <w:highlight w:val="green"/>
        </w:rPr>
        <w:t xml:space="preserve"> however, p</w:t>
      </w:r>
      <w:r w:rsidR="00F8772D" w:rsidRPr="007A6CAD">
        <w:rPr>
          <w:highlight w:val="green"/>
        </w:rPr>
        <w:t>hagocytosed tau, unlike Aβ, was not detected in microglia in areas of cortex cleared of plaques</w:t>
      </w:r>
      <w:r w:rsidR="00525EC4" w:rsidRPr="007A6CAD">
        <w:rPr>
          <w:highlight w:val="green"/>
        </w:rPr>
        <w:t xml:space="preserve"> making this latter possibility less likely.</w:t>
      </w:r>
      <w:r w:rsidR="00813FFA" w:rsidRPr="007A6CAD">
        <w:rPr>
          <w:highlight w:val="green"/>
        </w:rPr>
        <w:t xml:space="preserve"> </w:t>
      </w:r>
      <w:r w:rsidR="003C7F26" w:rsidRPr="007A6CAD">
        <w:rPr>
          <w:highlight w:val="green"/>
        </w:rPr>
        <w:t xml:space="preserve"> </w:t>
      </w:r>
      <w:r w:rsidR="00813FFA" w:rsidRPr="007A6CAD">
        <w:rPr>
          <w:highlight w:val="green"/>
        </w:rPr>
        <w:t>It is n</w:t>
      </w:r>
      <w:r w:rsidR="003C7F26" w:rsidRPr="007A6CAD">
        <w:rPr>
          <w:highlight w:val="green"/>
        </w:rPr>
        <w:t>otabl</w:t>
      </w:r>
      <w:r w:rsidR="00813FFA" w:rsidRPr="007A6CAD">
        <w:rPr>
          <w:highlight w:val="green"/>
        </w:rPr>
        <w:t>e that</w:t>
      </w:r>
      <w:r w:rsidR="003C7F26" w:rsidRPr="007A6CAD">
        <w:rPr>
          <w:highlight w:val="green"/>
        </w:rPr>
        <w:t xml:space="preserve"> all components of the plaque appear to be dis-assembled</w:t>
      </w:r>
      <w:r w:rsidR="00813FFA" w:rsidRPr="007A6CAD">
        <w:rPr>
          <w:highlight w:val="green"/>
        </w:rPr>
        <w:t xml:space="preserve"> following removal of Aβ by immunotherapy</w:t>
      </w:r>
      <w:r w:rsidR="008B6933" w:rsidRPr="007A6CAD">
        <w:rPr>
          <w:highlight w:val="green"/>
        </w:rPr>
        <w:t>,</w:t>
      </w:r>
      <w:r w:rsidR="003C7F26" w:rsidRPr="007A6CAD">
        <w:rPr>
          <w:highlight w:val="green"/>
        </w:rPr>
        <w:t xml:space="preserve"> including</w:t>
      </w:r>
      <w:r w:rsidR="008B6933" w:rsidRPr="007A6CAD">
        <w:rPr>
          <w:highlight w:val="green"/>
        </w:rPr>
        <w:t>:</w:t>
      </w:r>
      <w:r w:rsidR="003C7F26" w:rsidRPr="007A6CAD">
        <w:rPr>
          <w:highlight w:val="green"/>
        </w:rPr>
        <w:t xml:space="preserve"> </w:t>
      </w:r>
      <w:r w:rsidR="00813FFA" w:rsidRPr="007A6CAD">
        <w:rPr>
          <w:highlight w:val="green"/>
        </w:rPr>
        <w:t xml:space="preserve">tau within the dystrophic neurites, the </w:t>
      </w:r>
      <w:r w:rsidR="003C7F26" w:rsidRPr="007A6CAD">
        <w:rPr>
          <w:highlight w:val="green"/>
        </w:rPr>
        <w:t xml:space="preserve">dystrophic neurites themselves, </w:t>
      </w:r>
      <w:r w:rsidR="008B6933" w:rsidRPr="007A6CAD">
        <w:rPr>
          <w:highlight w:val="green"/>
        </w:rPr>
        <w:t xml:space="preserve">and </w:t>
      </w:r>
      <w:r w:rsidR="003C7F26" w:rsidRPr="007A6CAD">
        <w:rPr>
          <w:highlight w:val="green"/>
        </w:rPr>
        <w:t>also</w:t>
      </w:r>
      <w:r w:rsidR="005007AD" w:rsidRPr="007A6CAD">
        <w:rPr>
          <w:highlight w:val="green"/>
        </w:rPr>
        <w:t xml:space="preserve"> </w:t>
      </w:r>
      <w:r w:rsidR="003C7F26" w:rsidRPr="007A6CAD">
        <w:rPr>
          <w:highlight w:val="green"/>
        </w:rPr>
        <w:t>microglia</w:t>
      </w:r>
      <w:r w:rsidR="00B064C2" w:rsidRPr="007A6CAD">
        <w:rPr>
          <w:highlight w:val="green"/>
        </w:rPr>
        <w:t xml:space="preserve"> </w:t>
      </w:r>
      <w:r w:rsidR="007A6CAD" w:rsidRPr="007A6CAD">
        <w:rPr>
          <w:highlight w:val="green"/>
        </w:rPr>
        <w:fldChar w:fldCharType="begin">
          <w:fldData xml:space="preserve">PEVuZE5vdGU+PENpdGU+PEF1dGhvcj5ab3RvdmE8L0F1dGhvcj48WWVhcj4yMDExPC9ZZWFyPjxS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</w:fldData>
        </w:fldChar>
      </w:r>
      <w:r w:rsidR="007A6CAD" w:rsidRPr="007A6CAD">
        <w:rPr>
          <w:highlight w:val="green"/>
        </w:rPr>
        <w:instrText xml:space="preserve"> ADDIN EN.CITE </w:instrText>
      </w:r>
      <w:r w:rsidR="007A6CAD" w:rsidRPr="007A6CAD">
        <w:rPr>
          <w:highlight w:val="green"/>
        </w:rPr>
        <w:fldChar w:fldCharType="begin">
          <w:fldData xml:space="preserve">PEVuZE5vdGU+PENpdGU+PEF1dGhvcj5ab3RvdmE8L0F1dGhvcj48WWVhcj4yMDExPC9ZZWFyPjxS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</w:fldData>
        </w:fldChar>
      </w:r>
      <w:r w:rsidR="007A6CAD" w:rsidRPr="007A6CAD">
        <w:rPr>
          <w:highlight w:val="green"/>
        </w:rPr>
        <w:instrText xml:space="preserve"> ADDIN EN.CITE.DATA </w:instrText>
      </w:r>
      <w:r w:rsidR="007A6CAD" w:rsidRPr="007A6CAD">
        <w:rPr>
          <w:highlight w:val="green"/>
        </w:rPr>
      </w:r>
      <w:r w:rsidR="007A6CAD" w:rsidRPr="007A6CAD">
        <w:rPr>
          <w:highlight w:val="green"/>
        </w:rPr>
        <w:fldChar w:fldCharType="end"/>
      </w:r>
      <w:r w:rsidR="007A6CAD" w:rsidRPr="007A6CAD">
        <w:rPr>
          <w:highlight w:val="green"/>
        </w:rPr>
        <w:fldChar w:fldCharType="separate"/>
      </w:r>
      <w:r w:rsidR="007A6CAD" w:rsidRPr="007A6CAD">
        <w:rPr>
          <w:noProof/>
          <w:highlight w:val="green"/>
        </w:rPr>
        <w:t>(Zotova</w:t>
      </w:r>
      <w:r w:rsidR="007A6CAD" w:rsidRPr="007A6CAD">
        <w:rPr>
          <w:i/>
          <w:noProof/>
          <w:highlight w:val="green"/>
        </w:rPr>
        <w:t xml:space="preserve"> et al.</w:t>
      </w:r>
      <w:r w:rsidR="007A6CAD" w:rsidRPr="007A6CAD">
        <w:rPr>
          <w:noProof/>
          <w:highlight w:val="green"/>
        </w:rPr>
        <w:t>, 2011)</w:t>
      </w:r>
      <w:r w:rsidR="007A6CAD" w:rsidRPr="007A6CAD">
        <w:rPr>
          <w:highlight w:val="green"/>
        </w:rPr>
        <w:fldChar w:fldCharType="end"/>
      </w:r>
      <w:r w:rsidR="00813FFA" w:rsidRPr="007A6CAD">
        <w:rPr>
          <w:highlight w:val="green"/>
        </w:rPr>
        <w:t>,</w:t>
      </w:r>
      <w:r w:rsidR="003C7F26" w:rsidRPr="007A6CAD">
        <w:rPr>
          <w:highlight w:val="green"/>
        </w:rPr>
        <w:t xml:space="preserve"> astrocytes </w:t>
      </w:r>
      <w:r w:rsidR="00813FFA" w:rsidRPr="007A6CAD">
        <w:rPr>
          <w:highlight w:val="green"/>
        </w:rPr>
        <w:t xml:space="preserve">and apoE </w:t>
      </w:r>
      <w:r w:rsidR="003C7F26" w:rsidRPr="007A6CAD">
        <w:rPr>
          <w:highlight w:val="green"/>
        </w:rPr>
        <w:t>associated with plaque</w:t>
      </w:r>
      <w:r w:rsidR="005007AD" w:rsidRPr="007A6CAD">
        <w:rPr>
          <w:highlight w:val="green"/>
        </w:rPr>
        <w:t>s</w:t>
      </w:r>
      <w:r w:rsidR="003C7F26" w:rsidRPr="007A6CAD">
        <w:rPr>
          <w:highlight w:val="green"/>
        </w:rPr>
        <w:t xml:space="preserve"> </w:t>
      </w:r>
      <w:r w:rsidR="007A6CAD" w:rsidRPr="007A6CAD">
        <w:rPr>
          <w:highlight w:val="green"/>
        </w:rPr>
        <w:fldChar w:fldCharType="begin">
          <w:fldData xml:space="preserve">PEVuZE5vdGU+PENpdGU+PEF1dGhvcj5OaWNvbGw8L0F1dGhvcj48WWVhcj4yMDA2PC9ZZWFyPjxS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==
</w:fldData>
        </w:fldChar>
      </w:r>
      <w:r w:rsidR="007A6CAD" w:rsidRPr="007A6CAD">
        <w:rPr>
          <w:highlight w:val="green"/>
        </w:rPr>
        <w:instrText xml:space="preserve"> ADDIN EN.CITE </w:instrText>
      </w:r>
      <w:r w:rsidR="007A6CAD" w:rsidRPr="007A6CAD">
        <w:rPr>
          <w:highlight w:val="green"/>
        </w:rPr>
        <w:fldChar w:fldCharType="begin">
          <w:fldData xml:space="preserve">PEVuZE5vdGU+PENpdGU+PEF1dGhvcj5OaWNvbGw8L0F1dGhvcj48WWVhcj4yMDA2PC9ZZWFyPjxS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==
</w:fldData>
        </w:fldChar>
      </w:r>
      <w:r w:rsidR="007A6CAD" w:rsidRPr="007A6CAD">
        <w:rPr>
          <w:highlight w:val="green"/>
        </w:rPr>
        <w:instrText xml:space="preserve"> ADDIN EN.CITE.DATA </w:instrText>
      </w:r>
      <w:r w:rsidR="007A6CAD" w:rsidRPr="007A6CAD">
        <w:rPr>
          <w:highlight w:val="green"/>
        </w:rPr>
      </w:r>
      <w:r w:rsidR="007A6CAD" w:rsidRPr="007A6CAD">
        <w:rPr>
          <w:highlight w:val="green"/>
        </w:rPr>
        <w:fldChar w:fldCharType="end"/>
      </w:r>
      <w:r w:rsidR="007A6CAD" w:rsidRPr="007A6CAD">
        <w:rPr>
          <w:highlight w:val="green"/>
        </w:rPr>
        <w:fldChar w:fldCharType="separate"/>
      </w:r>
      <w:r w:rsidR="007A6CAD" w:rsidRPr="007A6CAD">
        <w:rPr>
          <w:noProof/>
          <w:highlight w:val="green"/>
        </w:rPr>
        <w:t>(Nicoll</w:t>
      </w:r>
      <w:r w:rsidR="007A6CAD" w:rsidRPr="007A6CAD">
        <w:rPr>
          <w:i/>
          <w:noProof/>
          <w:highlight w:val="green"/>
        </w:rPr>
        <w:t xml:space="preserve"> et al.</w:t>
      </w:r>
      <w:r w:rsidR="007A6CAD" w:rsidRPr="007A6CAD">
        <w:rPr>
          <w:noProof/>
          <w:highlight w:val="green"/>
        </w:rPr>
        <w:t>, 2006a)</w:t>
      </w:r>
      <w:r w:rsidR="007A6CAD" w:rsidRPr="007A6CAD">
        <w:rPr>
          <w:highlight w:val="green"/>
        </w:rPr>
        <w:fldChar w:fldCharType="end"/>
      </w:r>
      <w:r w:rsidR="003C7F26" w:rsidRPr="007A6CAD">
        <w:rPr>
          <w:highlight w:val="green"/>
        </w:rPr>
        <w:t xml:space="preserve">.  </w:t>
      </w:r>
      <w:r w:rsidR="00813FFA" w:rsidRPr="007A6CAD">
        <w:rPr>
          <w:highlight w:val="green"/>
        </w:rPr>
        <w:t>The neur</w:t>
      </w:r>
      <w:r w:rsidR="00813FFA" w:rsidRPr="001212A8">
        <w:rPr>
          <w:highlight w:val="green"/>
        </w:rPr>
        <w:t>itic plaque is the single point at which many of the key features of AD pathophysiology converge: Aβ, tau, microglia and apoE and</w:t>
      </w:r>
      <w:r w:rsidR="005007AD" w:rsidRPr="005007AD">
        <w:rPr>
          <w:highlight w:val="green"/>
        </w:rPr>
        <w:t xml:space="preserve"> </w:t>
      </w:r>
      <w:r w:rsidR="005007AD" w:rsidRPr="001212A8">
        <w:rPr>
          <w:highlight w:val="green"/>
        </w:rPr>
        <w:t>therefore</w:t>
      </w:r>
      <w:r w:rsidR="00813FFA" w:rsidRPr="001212A8">
        <w:rPr>
          <w:highlight w:val="green"/>
        </w:rPr>
        <w:t xml:space="preserve"> it seems likely to </w:t>
      </w:r>
      <w:r w:rsidR="005007AD">
        <w:rPr>
          <w:highlight w:val="green"/>
        </w:rPr>
        <w:t>re</w:t>
      </w:r>
      <w:r w:rsidR="00813FFA" w:rsidRPr="001212A8">
        <w:rPr>
          <w:highlight w:val="green"/>
        </w:rPr>
        <w:t>present a key component of the evolution of the disease process.</w:t>
      </w:r>
      <w:r w:rsidR="00813FFA">
        <w:t xml:space="preserve">  </w:t>
      </w:r>
    </w:p>
    <w:p w14:paraId="7D642E7A" w14:textId="77777777" w:rsidR="00935C30" w:rsidRPr="004379F2" w:rsidRDefault="00F53514" w:rsidP="00463092">
      <w:pPr>
        <w:spacing w:line="360" w:lineRule="auto"/>
        <w:ind w:firstLine="284"/>
        <w:jc w:val="lowKashida"/>
      </w:pPr>
      <w:r w:rsidRPr="004379F2">
        <w:t xml:space="preserve">  </w:t>
      </w:r>
      <w:r w:rsidR="000A43FA" w:rsidRPr="004379F2">
        <w:t>Nevertheless, we found that all patients had progressed to Braak stage V/VI, which represents an advanced spread of tangle pathology throughout the brain</w:t>
      </w:r>
      <w:r w:rsidR="00A27C25" w:rsidRPr="004379F2">
        <w:t xml:space="preserve">.  </w:t>
      </w:r>
      <w:r w:rsidR="0040108C" w:rsidRPr="004379F2">
        <w:t xml:space="preserve">Tau </w:t>
      </w:r>
      <w:r w:rsidR="004F2AF6" w:rsidRPr="004379F2">
        <w:t xml:space="preserve">has been proposed to spread through the brain from neuron to neuron by </w:t>
      </w:r>
      <w:r w:rsidR="00707CA8" w:rsidRPr="004379F2">
        <w:t xml:space="preserve">a </w:t>
      </w:r>
      <w:r w:rsidR="004F2AF6" w:rsidRPr="004379F2">
        <w:t>“prion-like” mechanism</w:t>
      </w:r>
      <w:r w:rsidR="004379F2" w:rsidRPr="004379F2">
        <w:t xml:space="preserve"> </w:t>
      </w:r>
      <w:r w:rsidR="00E76130">
        <w:fldChar w:fldCharType="begin">
          <w:fldData xml:space="preserve">PEVuZE5vdGU+PENpdGU+PEF1dGhvcj5DbGF2YWd1ZXJhPC9BdXRob3I+PFllYXI+MjAwOTwvWWVh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</w:fldData>
        </w:fldChar>
      </w:r>
      <w:r w:rsidR="00463092">
        <w:instrText xml:space="preserve"> ADDIN EN.CITE </w:instrText>
      </w:r>
      <w:r w:rsidR="00463092">
        <w:fldChar w:fldCharType="begin">
          <w:fldData xml:space="preserve">PEVuZE5vdGU+PENpdGU+PEF1dGhvcj5DbGF2YWd1ZXJhPC9BdXRob3I+PFllYXI+MjAwOTwvWWVh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</w:fldData>
        </w:fldChar>
      </w:r>
      <w:r w:rsidR="00463092">
        <w:instrText xml:space="preserve"> ADDIN EN.CITE.DATA </w:instrText>
      </w:r>
      <w:r w:rsidR="00463092">
        <w:fldChar w:fldCharType="end"/>
      </w:r>
      <w:r w:rsidR="00E76130">
        <w:fldChar w:fldCharType="separate"/>
      </w:r>
      <w:r w:rsidR="00463092">
        <w:rPr>
          <w:noProof/>
        </w:rPr>
        <w:t>(Clavaguera</w:t>
      </w:r>
      <w:r w:rsidR="00463092" w:rsidRPr="00463092">
        <w:rPr>
          <w:i/>
          <w:noProof/>
        </w:rPr>
        <w:t xml:space="preserve"> et al.</w:t>
      </w:r>
      <w:r w:rsidR="00463092">
        <w:rPr>
          <w:noProof/>
        </w:rPr>
        <w:t>, 2009; Spillantini and Goedert, 2013)</w:t>
      </w:r>
      <w:r w:rsidR="00E76130">
        <w:fldChar w:fldCharType="end"/>
      </w:r>
      <w:r w:rsidR="00A27C25" w:rsidRPr="004379F2">
        <w:t xml:space="preserve">.  </w:t>
      </w:r>
      <w:r w:rsidR="004F2AF6" w:rsidRPr="004379F2">
        <w:t>Our observation</w:t>
      </w:r>
      <w:r w:rsidR="0082455C" w:rsidRPr="004379F2">
        <w:t>s</w:t>
      </w:r>
      <w:r w:rsidR="004F2AF6" w:rsidRPr="004379F2">
        <w:t xml:space="preserve"> </w:t>
      </w:r>
      <w:r w:rsidR="00707CA8" w:rsidRPr="004379F2">
        <w:t>suggest</w:t>
      </w:r>
      <w:r w:rsidR="004F2AF6" w:rsidRPr="004379F2">
        <w:t xml:space="preserve"> that removal of </w:t>
      </w:r>
      <w:r w:rsidR="00707CA8" w:rsidRPr="004379F2">
        <w:t xml:space="preserve">plaque-associated </w:t>
      </w:r>
      <w:r w:rsidR="004F2AF6" w:rsidRPr="004379F2">
        <w:t xml:space="preserve">Aβ after the initiation of tau accumulation </w:t>
      </w:r>
      <w:r w:rsidR="00444BC7" w:rsidRPr="004379F2">
        <w:t xml:space="preserve">may </w:t>
      </w:r>
      <w:r w:rsidR="004F2AF6" w:rsidRPr="004379F2">
        <w:t>not prevent the continued spread of tau</w:t>
      </w:r>
      <w:r w:rsidR="00707CA8" w:rsidRPr="004379F2">
        <w:t xml:space="preserve"> pathology</w:t>
      </w:r>
      <w:r w:rsidR="00E22D5A" w:rsidRPr="004379F2">
        <w:t xml:space="preserve">, </w:t>
      </w:r>
      <w:r w:rsidR="00D82E36" w:rsidRPr="004379F2">
        <w:t xml:space="preserve">a contention supported </w:t>
      </w:r>
      <w:r w:rsidR="000C2DC3">
        <w:t xml:space="preserve">by </w:t>
      </w:r>
      <w:r w:rsidR="00E22D5A" w:rsidRPr="004379F2">
        <w:t>our previous observations when compared to a non–immunised A</w:t>
      </w:r>
      <w:r w:rsidR="004379F2" w:rsidRPr="004379F2">
        <w:t>lzheimer’s</w:t>
      </w:r>
      <w:r w:rsidR="00E22D5A" w:rsidRPr="004379F2">
        <w:t xml:space="preserve"> cohort</w:t>
      </w:r>
      <w:r w:rsidR="00D82E36" w:rsidRPr="004379F2">
        <w:t xml:space="preserve"> </w:t>
      </w:r>
      <w:r w:rsidR="00E76130">
        <w:fldChar w:fldCharType="begin">
          <w:fldData xml:space="preserve">PEVuZE5vdGU+PENpdGU+PEF1dGhvcj5Cb2NoZTwvQXV0aG9yPjxZZWFyPjIwMTA8L1llYXI+PFJl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</w:fldData>
        </w:fldChar>
      </w:r>
      <w:r w:rsidR="00E76130">
        <w:instrText xml:space="preserve"> ADDIN EN.CITE </w:instrText>
      </w:r>
      <w:r w:rsidR="00E76130">
        <w:fldChar w:fldCharType="begin">
          <w:fldData xml:space="preserve">PEVuZE5vdGU+PENpdGU+PEF1dGhvcj5Cb2NoZTwvQXV0aG9yPjxZZWFyPjIwMTA8L1llYXI+PFJl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</w:fldData>
        </w:fldChar>
      </w:r>
      <w:r w:rsidR="00E76130">
        <w:instrText xml:space="preserve"> ADDIN EN.CITE.DATA </w:instrText>
      </w:r>
      <w:r w:rsidR="00E76130">
        <w:fldChar w:fldCharType="end"/>
      </w:r>
      <w:r w:rsidR="00E76130">
        <w:fldChar w:fldCharType="separate"/>
      </w:r>
      <w:r w:rsidR="00E76130">
        <w:rPr>
          <w:noProof/>
        </w:rPr>
        <w:t>(Boche</w:t>
      </w:r>
      <w:r w:rsidR="00E76130" w:rsidRPr="00E76130">
        <w:rPr>
          <w:i/>
          <w:noProof/>
        </w:rPr>
        <w:t xml:space="preserve"> et al.</w:t>
      </w:r>
      <w:r w:rsidR="00E76130">
        <w:rPr>
          <w:noProof/>
        </w:rPr>
        <w:t>, 2010b)</w:t>
      </w:r>
      <w:r w:rsidR="00E76130">
        <w:fldChar w:fldCharType="end"/>
      </w:r>
      <w:r w:rsidR="00A27C25" w:rsidRPr="004379F2">
        <w:t xml:space="preserve">.  </w:t>
      </w:r>
      <w:r w:rsidR="004F2AF6" w:rsidRPr="004379F2">
        <w:t xml:space="preserve">This </w:t>
      </w:r>
      <w:r w:rsidR="000C2DC3">
        <w:t>finding</w:t>
      </w:r>
      <w:r w:rsidR="000C2DC3" w:rsidRPr="004379F2">
        <w:t xml:space="preserve"> </w:t>
      </w:r>
      <w:r w:rsidR="004F2AF6" w:rsidRPr="004379F2">
        <w:t xml:space="preserve">is relevant to the lack of observed benefit to cognitive function in our study and subsequent phase III trials of Aβ immunotherapy </w:t>
      </w:r>
      <w:r w:rsidRPr="004379F2">
        <w:t>in established A</w:t>
      </w:r>
      <w:r w:rsidR="000E2776">
        <w:t>lzheimer’s disease</w:t>
      </w:r>
      <w:r w:rsidR="000C2DC3">
        <w:t>,</w:t>
      </w:r>
      <w:r w:rsidRPr="004379F2">
        <w:t xml:space="preserve"> </w:t>
      </w:r>
      <w:r w:rsidR="004F2AF6" w:rsidRPr="004379F2">
        <w:t xml:space="preserve">as </w:t>
      </w:r>
      <w:r w:rsidR="000C2DC3" w:rsidRPr="004379F2">
        <w:t xml:space="preserve">cognitive dysfunction is known to correlate more closely </w:t>
      </w:r>
      <w:r w:rsidR="000C2DC3">
        <w:t xml:space="preserve">with </w:t>
      </w:r>
      <w:r w:rsidR="000C2DC3" w:rsidRPr="004379F2">
        <w:t xml:space="preserve">accumulation </w:t>
      </w:r>
      <w:r w:rsidR="000C2DC3">
        <w:t xml:space="preserve">of </w:t>
      </w:r>
      <w:r w:rsidR="004F2AF6" w:rsidRPr="004379F2">
        <w:t xml:space="preserve">tau than </w:t>
      </w:r>
      <w:r w:rsidR="000C2DC3">
        <w:t xml:space="preserve">that </w:t>
      </w:r>
      <w:r w:rsidR="00444BC7" w:rsidRPr="004379F2">
        <w:t>of</w:t>
      </w:r>
      <w:r w:rsidR="004F2AF6" w:rsidRPr="004379F2">
        <w:t xml:space="preserve"> </w:t>
      </w:r>
      <w:r w:rsidR="00444BC7" w:rsidRPr="004379F2">
        <w:t>Aβ</w:t>
      </w:r>
      <w:r w:rsidR="004379F2" w:rsidRPr="004379F2">
        <w:t xml:space="preserve"> </w:t>
      </w:r>
      <w:r w:rsidR="00E76130">
        <w:fldChar w:fldCharType="begin">
          <w:fldData xml:space="preserve">PEVuZE5vdGU+PENpdGU+PEF1dGhvcj5NaW5ldHQ8L0F1dGhvcj48WWVhcj4yMDE2PC9ZZWFyPjxS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</w:fldData>
        </w:fldChar>
      </w:r>
      <w:r w:rsidR="00E76130">
        <w:instrText xml:space="preserve"> ADDIN EN.CITE </w:instrText>
      </w:r>
      <w:r w:rsidR="00E76130">
        <w:fldChar w:fldCharType="begin">
          <w:fldData xml:space="preserve">PEVuZE5vdGU+PENpdGU+PEF1dGhvcj5NaW5ldHQ8L0F1dGhvcj48WWVhcj4yMDE2PC9ZZWFyPjxS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</w:fldData>
        </w:fldChar>
      </w:r>
      <w:r w:rsidR="00E76130">
        <w:instrText xml:space="preserve"> ADDIN EN.CITE.DATA </w:instrText>
      </w:r>
      <w:r w:rsidR="00E76130">
        <w:fldChar w:fldCharType="end"/>
      </w:r>
      <w:r w:rsidR="00E76130">
        <w:fldChar w:fldCharType="separate"/>
      </w:r>
      <w:r w:rsidR="00E76130">
        <w:rPr>
          <w:noProof/>
        </w:rPr>
        <w:t>(Minett</w:t>
      </w:r>
      <w:r w:rsidR="00E76130" w:rsidRPr="00E76130">
        <w:rPr>
          <w:i/>
          <w:noProof/>
        </w:rPr>
        <w:t xml:space="preserve"> et al.</w:t>
      </w:r>
      <w:r w:rsidR="00E76130">
        <w:rPr>
          <w:noProof/>
        </w:rPr>
        <w:t>, 2016)</w:t>
      </w:r>
      <w:r w:rsidR="00E76130">
        <w:fldChar w:fldCharType="end"/>
      </w:r>
      <w:r w:rsidR="00A27C25" w:rsidRPr="004379F2">
        <w:t xml:space="preserve">.  </w:t>
      </w:r>
      <w:r w:rsidR="00444BC7" w:rsidRPr="004379F2">
        <w:t>Tau ligands for PET imaging are becoming available and may in future provide further information on th</w:t>
      </w:r>
      <w:r w:rsidR="00593A53" w:rsidRPr="004379F2">
        <w:t xml:space="preserve">e persistence or progression of tau </w:t>
      </w:r>
      <w:r w:rsidR="00707CA8" w:rsidRPr="004379F2">
        <w:t xml:space="preserve">pathology </w:t>
      </w:r>
      <w:r w:rsidR="00593A53" w:rsidRPr="004379F2">
        <w:t>after</w:t>
      </w:r>
      <w:r w:rsidR="00764FC1" w:rsidRPr="004379F2">
        <w:t xml:space="preserve"> </w:t>
      </w:r>
      <w:r w:rsidR="00D82E36" w:rsidRPr="004379F2">
        <w:t xml:space="preserve">Aβ </w:t>
      </w:r>
      <w:r w:rsidR="00764FC1" w:rsidRPr="004379F2">
        <w:t>immunotherapy</w:t>
      </w:r>
      <w:r w:rsidR="00A27C25" w:rsidRPr="004379F2">
        <w:t xml:space="preserve">.  </w:t>
      </w:r>
      <w:r w:rsidR="00707CA8" w:rsidRPr="004379F2">
        <w:t>There is</w:t>
      </w:r>
      <w:r w:rsidR="00444BC7" w:rsidRPr="004379F2">
        <w:t xml:space="preserve"> growing interest in use of Aβ immunotherapy early in the course of the A</w:t>
      </w:r>
      <w:r w:rsidR="000E2776">
        <w:t>lzheimer’s</w:t>
      </w:r>
      <w:r w:rsidR="00444BC7" w:rsidRPr="004379F2">
        <w:t xml:space="preserve"> process</w:t>
      </w:r>
      <w:r w:rsidR="00F3333B" w:rsidRPr="004379F2">
        <w:t>, for example at the stage of mild cognitive impairment,</w:t>
      </w:r>
      <w:r w:rsidR="00444BC7" w:rsidRPr="004379F2">
        <w:t xml:space="preserve"> or </w:t>
      </w:r>
      <w:r w:rsidR="00707CA8" w:rsidRPr="004379F2">
        <w:t xml:space="preserve">even </w:t>
      </w:r>
      <w:r w:rsidR="00444BC7" w:rsidRPr="004379F2">
        <w:t>as a preventative measure</w:t>
      </w:r>
      <w:r w:rsidR="004379F2" w:rsidRPr="004379F2">
        <w:t xml:space="preserve"> </w:t>
      </w:r>
      <w:r w:rsidR="00E76130">
        <w:fldChar w:fldCharType="begin"/>
      </w:r>
      <w:r w:rsidR="006B646F">
        <w:instrText xml:space="preserve"> ADDIN EN.CITE &lt;EndNote&gt;&lt;Cite&gt;&lt;Author&gt;The Lancet&lt;/Author&gt;&lt;Year&gt;2012&lt;/Year&gt;&lt;RecNum&gt;4593&lt;/RecNum&gt;&lt;DisplayText&gt;(The Lancet, 2012)&lt;/DisplayText&gt;&lt;record&gt;&lt;rec-number&gt;4593&lt;/rec-number&gt;&lt;foreign-keys&gt;&lt;key app="EN" db-id="fsttzr9sor0v01evxfgp92sveape9pa59z0z" timestamp="1533561404"&gt;4593&lt;/key&gt;&lt;/foreign-keys&gt;&lt;ref-type name="Journal Article"&gt;17&lt;/ref-type&gt;&lt;contributors&gt;&lt;authors&gt;&lt;author&gt;The Lancet, Neurology&lt;/author&gt;&lt;/authors&gt;&lt;/contributors&gt;&lt;titles&gt;&lt;title&gt;Colombia at the centre of preclinical AD research&lt;/title&gt;&lt;secondary-title&gt;The Lancet Neurology&lt;/secondary-title&gt;&lt;/titles&gt;&lt;periodical&gt;&lt;full-title&gt;The Lancet Neurology&lt;/full-title&gt;&lt;/periodical&gt;&lt;pages&gt;567&lt;/pages&gt;&lt;volume&gt;11&lt;/volume&gt;&lt;number&gt;7&lt;/number&gt;&lt;dates&gt;&lt;year&gt;2012&lt;/year&gt;&lt;pub-dates&gt;&lt;date&gt;2012/07/01/&lt;/date&gt;&lt;/pub-dates&gt;&lt;/dates&gt;&lt;isbn&gt;1474-4422&lt;/isbn&gt;&lt;urls&gt;&lt;related-urls&gt;&lt;url&gt;http://www.sciencedirect.com/science/article/pii/S1474442212701448&lt;/url&gt;&lt;url&gt;https://ac.els-cdn.com/S1474442212701448/1-s2.0-S1474442212701448-main.pdf?_tid=72f6ae8c-492f-4a51-b85f-2eb8da2daccc&amp;amp;acdnat=1533561598_90c2864e5c9748e608193546cf58a8b2&lt;/url&gt;&lt;/related-urls&gt;&lt;/urls&gt;&lt;electronic-resource-num&gt;https://doi.org/10.1016/S1474-4422(12)70144-8&lt;/electronic-resource-num&gt;&lt;/record&gt;&lt;/Cite&gt;&lt;/EndNote&gt;</w:instrText>
      </w:r>
      <w:r w:rsidR="00E76130">
        <w:fldChar w:fldCharType="separate"/>
      </w:r>
      <w:r w:rsidR="006B646F">
        <w:rPr>
          <w:noProof/>
        </w:rPr>
        <w:t>(The Lancet, 2012)</w:t>
      </w:r>
      <w:r w:rsidR="00E76130">
        <w:fldChar w:fldCharType="end"/>
      </w:r>
      <w:r w:rsidR="00A27C25" w:rsidRPr="004379F2">
        <w:t xml:space="preserve">.  </w:t>
      </w:r>
      <w:r w:rsidRPr="004379F2">
        <w:t xml:space="preserve">Our findings in this </w:t>
      </w:r>
      <w:r w:rsidRPr="004379F2">
        <w:lastRenderedPageBreak/>
        <w:t xml:space="preserve">study in relation to tau </w:t>
      </w:r>
      <w:r w:rsidR="000C2DC3">
        <w:t>suggest</w:t>
      </w:r>
      <w:r w:rsidRPr="004379F2">
        <w:t xml:space="preserve"> that </w:t>
      </w:r>
      <w:r w:rsidR="000C2DC3">
        <w:t xml:space="preserve">very </w:t>
      </w:r>
      <w:r w:rsidRPr="004379F2">
        <w:t xml:space="preserve">early intervention, before significant self-propagating accumulation of tau, </w:t>
      </w:r>
      <w:r w:rsidR="000C2DC3">
        <w:t>is</w:t>
      </w:r>
      <w:r w:rsidRPr="004379F2">
        <w:t xml:space="preserve"> </w:t>
      </w:r>
      <w:r w:rsidR="000C2DC3">
        <w:t>desirable to prevent progression</w:t>
      </w:r>
      <w:r w:rsidRPr="004379F2">
        <w:t xml:space="preserve">.  </w:t>
      </w:r>
      <w:r w:rsidR="00444BC7" w:rsidRPr="004379F2">
        <w:t xml:space="preserve">The outcome of such </w:t>
      </w:r>
      <w:r w:rsidR="000C2DC3">
        <w:t xml:space="preserve">preventative </w:t>
      </w:r>
      <w:r w:rsidR="00444BC7" w:rsidRPr="004379F2">
        <w:t>studies, the ultimate test for the amyloid cascade hypothesis, is eagerly awaited.</w:t>
      </w:r>
    </w:p>
    <w:p w14:paraId="07580BCA" w14:textId="77777777" w:rsidR="006D0645" w:rsidRPr="004379F2" w:rsidRDefault="00866E13" w:rsidP="00CB6237">
      <w:pPr>
        <w:spacing w:line="360" w:lineRule="auto"/>
        <w:ind w:firstLine="284"/>
        <w:jc w:val="lowKashida"/>
      </w:pPr>
      <w:r w:rsidRPr="004379F2">
        <w:t>Aβ i</w:t>
      </w:r>
      <w:r w:rsidR="006065D8" w:rsidRPr="004379F2">
        <w:t>mmunotherapy trials subsequent to AN1792 have rep</w:t>
      </w:r>
      <w:r w:rsidR="00E6187C" w:rsidRPr="004379F2">
        <w:t>resent</w:t>
      </w:r>
      <w:r w:rsidR="006065D8" w:rsidRPr="004379F2">
        <w:t>ed</w:t>
      </w:r>
      <w:r w:rsidR="00E6187C" w:rsidRPr="004379F2">
        <w:t xml:space="preserve"> a huge</w:t>
      </w:r>
      <w:r w:rsidR="00A303B5">
        <w:t xml:space="preserve"> financial</w:t>
      </w:r>
      <w:r w:rsidR="00E6187C" w:rsidRPr="004379F2">
        <w:t xml:space="preserve"> investment</w:t>
      </w:r>
      <w:r w:rsidRPr="004379F2">
        <w:t xml:space="preserve"> amounting to many hundreds of millions of dollars</w:t>
      </w:r>
      <w:r w:rsidR="00E6187C" w:rsidRPr="004379F2">
        <w:t xml:space="preserve"> and it is disappointing that no systematic </w:t>
      </w:r>
      <w:r w:rsidR="00CC28A3" w:rsidRPr="004379F2">
        <w:rPr>
          <w:i/>
          <w:iCs/>
        </w:rPr>
        <w:t>post-mortem</w:t>
      </w:r>
      <w:r w:rsidR="00E6187C" w:rsidRPr="004379F2">
        <w:t xml:space="preserve"> neuropathology </w:t>
      </w:r>
      <w:r w:rsidR="00707CA8" w:rsidRPr="004379F2">
        <w:t>follow-</w:t>
      </w:r>
      <w:r w:rsidR="00E6187C" w:rsidRPr="004379F2">
        <w:t xml:space="preserve">up </w:t>
      </w:r>
      <w:r w:rsidR="00707CA8" w:rsidRPr="004379F2">
        <w:t xml:space="preserve">seems to have been </w:t>
      </w:r>
      <w:r w:rsidR="00E6187C" w:rsidRPr="004379F2">
        <w:t xml:space="preserve">organised for </w:t>
      </w:r>
      <w:r w:rsidR="00707CA8" w:rsidRPr="004379F2">
        <w:t xml:space="preserve">those </w:t>
      </w:r>
      <w:r w:rsidR="00E6187C" w:rsidRPr="004379F2">
        <w:t>trials</w:t>
      </w:r>
      <w:r w:rsidR="006065D8" w:rsidRPr="004379F2">
        <w:t xml:space="preserve"> </w:t>
      </w:r>
      <w:r w:rsidR="00707CA8" w:rsidRPr="004379F2">
        <w:t>to help</w:t>
      </w:r>
      <w:r w:rsidR="006065D8" w:rsidRPr="004379F2">
        <w:t xml:space="preserve"> </w:t>
      </w:r>
      <w:r w:rsidR="004768D7" w:rsidRPr="004379F2">
        <w:t xml:space="preserve">to </w:t>
      </w:r>
      <w:r w:rsidR="006065D8" w:rsidRPr="004379F2">
        <w:t xml:space="preserve">understand the </w:t>
      </w:r>
      <w:r w:rsidR="00707CA8" w:rsidRPr="004379F2">
        <w:t xml:space="preserve">reasons for the </w:t>
      </w:r>
      <w:r w:rsidR="00F043A3" w:rsidRPr="004379F2">
        <w:t>limited clinical benefit</w:t>
      </w:r>
      <w:r w:rsidR="006065D8" w:rsidRPr="004379F2">
        <w:t xml:space="preserve"> and </w:t>
      </w:r>
      <w:r w:rsidR="00482ADD" w:rsidRPr="004379F2">
        <w:t xml:space="preserve">to </w:t>
      </w:r>
      <w:r w:rsidR="006065D8" w:rsidRPr="004379F2">
        <w:t xml:space="preserve">inform future </w:t>
      </w:r>
      <w:r w:rsidR="00482ADD" w:rsidRPr="004379F2">
        <w:t>research studies</w:t>
      </w:r>
      <w:r w:rsidR="00A27C25" w:rsidRPr="004379F2">
        <w:t xml:space="preserve">.  </w:t>
      </w:r>
      <w:r w:rsidR="00F043A3" w:rsidRPr="004379F2">
        <w:t xml:space="preserve">Even though the </w:t>
      </w:r>
      <w:r w:rsidR="00482ADD" w:rsidRPr="004379F2">
        <w:t xml:space="preserve">trials of Aβ immunisation </w:t>
      </w:r>
      <w:r w:rsidR="00F043A3" w:rsidRPr="004379F2">
        <w:t xml:space="preserve">have so far failed to meet their primary cognitive endpoints, </w:t>
      </w:r>
      <w:r w:rsidR="000C2DC3">
        <w:t xml:space="preserve">analysis of </w:t>
      </w:r>
      <w:r w:rsidR="00F043A3" w:rsidRPr="004379F2">
        <w:t xml:space="preserve">the varying </w:t>
      </w:r>
      <w:r w:rsidR="000C2DC3">
        <w:t xml:space="preserve">neuropathological </w:t>
      </w:r>
      <w:r w:rsidR="00F043A3" w:rsidRPr="004379F2">
        <w:t>effects of targeting different specific forms of Aβ</w:t>
      </w:r>
      <w:r w:rsidRPr="004379F2">
        <w:t>, such as oligomeric and fibrillary forms,</w:t>
      </w:r>
      <w:r w:rsidR="00F043A3" w:rsidRPr="004379F2">
        <w:t xml:space="preserve"> could provide important information on key correlates between Alzheimer pathophysiology</w:t>
      </w:r>
      <w:r w:rsidR="00E22D5A" w:rsidRPr="004379F2">
        <w:t xml:space="preserve">, </w:t>
      </w:r>
      <w:r w:rsidR="00695209" w:rsidRPr="004379F2">
        <w:t xml:space="preserve">the </w:t>
      </w:r>
      <w:r w:rsidR="00E22D5A" w:rsidRPr="004379F2">
        <w:t>immune response</w:t>
      </w:r>
      <w:r w:rsidR="00F043A3" w:rsidRPr="004379F2">
        <w:t xml:space="preserve"> and cognitive function which are as yet poorly understood.</w:t>
      </w:r>
    </w:p>
    <w:p w14:paraId="57C8F576" w14:textId="77777777" w:rsidR="00E6187C" w:rsidRDefault="00E6187C" w:rsidP="008B5BC2">
      <w:pPr>
        <w:spacing w:line="360" w:lineRule="auto"/>
        <w:jc w:val="lowKashida"/>
      </w:pPr>
    </w:p>
    <w:p w14:paraId="537D88BB" w14:textId="77777777" w:rsidR="00CB6237" w:rsidRPr="00B827F4" w:rsidRDefault="00CB6237" w:rsidP="00CB6237">
      <w:pPr>
        <w:spacing w:line="360" w:lineRule="auto"/>
        <w:jc w:val="lowKashida"/>
        <w:rPr>
          <w:b/>
          <w:bCs/>
          <w:sz w:val="28"/>
          <w:szCs w:val="28"/>
        </w:rPr>
      </w:pPr>
      <w:r w:rsidRPr="00B827F4">
        <w:rPr>
          <w:b/>
          <w:bCs/>
          <w:sz w:val="28"/>
          <w:szCs w:val="28"/>
        </w:rPr>
        <w:t>Acknowledgments</w:t>
      </w:r>
    </w:p>
    <w:p w14:paraId="11F3581C" w14:textId="77777777" w:rsidR="00CB6237" w:rsidRPr="004379F2" w:rsidRDefault="00CB6237" w:rsidP="00CB6237">
      <w:pPr>
        <w:autoSpaceDE w:val="0"/>
        <w:autoSpaceDN w:val="0"/>
        <w:adjustRightInd w:val="0"/>
        <w:spacing w:line="360" w:lineRule="auto"/>
        <w:ind w:firstLine="284"/>
        <w:jc w:val="lowKashida"/>
      </w:pPr>
      <w:r w:rsidRPr="004379F2">
        <w:t>We are grateful to all patients and carers who took part in the study.  We thank Elan Pharmaceuticals for access to phase I AN1792 treatment study data and AN1792 antibodies, with special thanks to Dora Games and Peter Seubert; J Gifford, Helen Cartwright, Carol Hall and other clinical research staff at Southampton, Cardiff, Swindon, Bath and Bristol; staff of the neuropathology laboratory, including Sammy Reynolds, Histochemistry Research Unit and Biomedical Imaging Unit at Southampton General Hospital; Prof Margaret Esiri and Dr Catherine Joachim at the University of Oxford.</w:t>
      </w:r>
    </w:p>
    <w:p w14:paraId="3F87EC69" w14:textId="77777777" w:rsidR="00CB6237" w:rsidRDefault="00CB6237" w:rsidP="008B5BC2">
      <w:pPr>
        <w:spacing w:line="360" w:lineRule="auto"/>
        <w:jc w:val="lowKashida"/>
      </w:pPr>
    </w:p>
    <w:p w14:paraId="5C85417F" w14:textId="77777777" w:rsidR="00B827F4" w:rsidRPr="00B827F4" w:rsidRDefault="00B827F4" w:rsidP="00B827F4">
      <w:pPr>
        <w:spacing w:line="360" w:lineRule="auto"/>
        <w:jc w:val="lowKashida"/>
        <w:rPr>
          <w:b/>
          <w:bCs/>
          <w:sz w:val="28"/>
          <w:szCs w:val="28"/>
        </w:rPr>
      </w:pPr>
      <w:r w:rsidRPr="00B827F4">
        <w:rPr>
          <w:b/>
          <w:bCs/>
          <w:sz w:val="28"/>
          <w:szCs w:val="28"/>
        </w:rPr>
        <w:t>Funding</w:t>
      </w:r>
    </w:p>
    <w:p w14:paraId="7F2E9EAB" w14:textId="77777777" w:rsidR="00B827F4" w:rsidRPr="004379F2" w:rsidRDefault="00B827F4" w:rsidP="00B827F4">
      <w:pPr>
        <w:autoSpaceDE w:val="0"/>
        <w:autoSpaceDN w:val="0"/>
        <w:adjustRightInd w:val="0"/>
        <w:spacing w:line="360" w:lineRule="auto"/>
        <w:ind w:firstLine="284"/>
        <w:jc w:val="lowKashida"/>
      </w:pPr>
      <w:r w:rsidRPr="004379F2">
        <w:t>Alzheimer’s Research UK (ART/PG2006/4, ART-EXT2010-1</w:t>
      </w:r>
      <w:r>
        <w:t>, ARUK-EG2015A-4</w:t>
      </w:r>
      <w:r w:rsidRPr="004379F2">
        <w:t>) and the Medical Research Council (G0501033) funded this study.</w:t>
      </w:r>
    </w:p>
    <w:p w14:paraId="3A89F7CA" w14:textId="77777777" w:rsidR="00B827F4" w:rsidRPr="004379F2" w:rsidRDefault="00B827F4" w:rsidP="008B5BC2">
      <w:pPr>
        <w:spacing w:line="360" w:lineRule="auto"/>
        <w:jc w:val="lowKashida"/>
      </w:pPr>
    </w:p>
    <w:p w14:paraId="59F3C8FD" w14:textId="77777777" w:rsidR="004566BF" w:rsidRPr="00B827F4" w:rsidRDefault="004566BF" w:rsidP="008B5BC2">
      <w:pPr>
        <w:spacing w:line="360" w:lineRule="auto"/>
        <w:jc w:val="lowKashida"/>
        <w:rPr>
          <w:b/>
          <w:bCs/>
          <w:sz w:val="28"/>
          <w:szCs w:val="28"/>
        </w:rPr>
      </w:pPr>
      <w:r w:rsidRPr="00B827F4">
        <w:rPr>
          <w:b/>
          <w:bCs/>
          <w:sz w:val="28"/>
          <w:szCs w:val="28"/>
        </w:rPr>
        <w:t>References</w:t>
      </w:r>
    </w:p>
    <w:p w14:paraId="5FE44B5F" w14:textId="09623C86" w:rsidR="007A6CAD" w:rsidRPr="007A6CAD" w:rsidRDefault="00E76130" w:rsidP="004268FA">
      <w:pPr>
        <w:pStyle w:val="EndNoteBibliography"/>
      </w:pPr>
      <w:r>
        <w:fldChar w:fldCharType="begin"/>
      </w:r>
      <w:r>
        <w:instrText xml:space="preserve"> ADDIN EN.REFLIST </w:instrText>
      </w:r>
      <w:r>
        <w:fldChar w:fldCharType="separate"/>
      </w:r>
      <w:r w:rsidR="007A6CAD" w:rsidRPr="007A6CAD">
        <w:t xml:space="preserve">Aging NIo. People at genetic risk for Alzheimer's disease to test prevention drugs 2016  [cited; </w:t>
      </w:r>
      <w:hyperlink r:id="rId9" w:history="1">
        <w:r w:rsidR="007A6CAD" w:rsidRPr="007A6CAD">
          <w:rPr>
            <w:rStyle w:val="Hyperlink"/>
          </w:rPr>
          <w:t>https://www.nia.nih.gov/news/people-genetic-risk-alzheimers-disease-test-prevention-drugs</w:t>
        </w:r>
      </w:hyperlink>
      <w:r w:rsidR="007A6CAD" w:rsidRPr="007A6CAD">
        <w:t xml:space="preserve"> ]. </w:t>
      </w:r>
    </w:p>
    <w:p w14:paraId="75E3630F" w14:textId="77777777" w:rsidR="007A6CAD" w:rsidRPr="007A6CAD" w:rsidRDefault="007A6CAD" w:rsidP="007A6CAD">
      <w:pPr>
        <w:pStyle w:val="EndNoteBibliography"/>
      </w:pPr>
      <w:r w:rsidRPr="007A6CAD">
        <w:lastRenderedPageBreak/>
        <w:t>Alafuzoff I, Arzberger T, Al-Sarraj S, Bodi I, Bogdanovic N, Braak H</w:t>
      </w:r>
      <w:r w:rsidRPr="007A6CAD">
        <w:rPr>
          <w:i/>
        </w:rPr>
        <w:t>, et al.</w:t>
      </w:r>
      <w:r w:rsidRPr="007A6CAD">
        <w:t xml:space="preserve"> Staging of neurofibrillary pathology in Alzheimer's disease: a study of the BrainNet Europe Consortium. Brain Pathol 2008; 18(4): 484-96.</w:t>
      </w:r>
    </w:p>
    <w:p w14:paraId="1B56D666" w14:textId="77777777" w:rsidR="007A6CAD" w:rsidRPr="007A6CAD" w:rsidRDefault="007A6CAD" w:rsidP="007A6CAD">
      <w:pPr>
        <w:pStyle w:val="EndNoteBibliography"/>
      </w:pPr>
      <w:r w:rsidRPr="007A6CAD">
        <w:t>Amin J, Paquet C, Baker A, Asuni AA, Love S, Holmes C</w:t>
      </w:r>
      <w:r w:rsidRPr="007A6CAD">
        <w:rPr>
          <w:i/>
        </w:rPr>
        <w:t>, et al.</w:t>
      </w:r>
      <w:r w:rsidRPr="007A6CAD">
        <w:t xml:space="preserve"> Effect of amyloid-beta (Abeta) immunization on hyperphosphorylated tau: a potential role for glycogen synthase kinase (GSK)-3beta. Neuropathol Appl Neurobiol 2015; 41(4): 445-57.</w:t>
      </w:r>
    </w:p>
    <w:p w14:paraId="0B686071" w14:textId="77777777" w:rsidR="007A6CAD" w:rsidRPr="007A6CAD" w:rsidRDefault="007A6CAD" w:rsidP="007A6CAD">
      <w:pPr>
        <w:pStyle w:val="EndNoteBibliography"/>
      </w:pPr>
      <w:r w:rsidRPr="007A6CAD">
        <w:t>Bayer AJ, Bullock R, Jones RW, Wilkinson D, Paterson KR, Jenkins L</w:t>
      </w:r>
      <w:r w:rsidRPr="007A6CAD">
        <w:rPr>
          <w:i/>
        </w:rPr>
        <w:t>, et al.</w:t>
      </w:r>
      <w:r w:rsidRPr="007A6CAD">
        <w:t xml:space="preserve"> Evaluation of the safety and immunogenicity of synthetic Abeta42 (AN1792) in patients with AD. Neurology 2005; 64(1): 94-101.</w:t>
      </w:r>
    </w:p>
    <w:p w14:paraId="3AC8C79C" w14:textId="77777777" w:rsidR="007A6CAD" w:rsidRPr="007A6CAD" w:rsidRDefault="007A6CAD" w:rsidP="007A6CAD">
      <w:pPr>
        <w:pStyle w:val="EndNoteBibliography"/>
      </w:pPr>
      <w:r w:rsidRPr="007A6CAD">
        <w:t>Boche D, Denham N, Holmes C, Nicoll JA. Neuropathology after active Abeta42 immunotherapy: implications for Alzheimer's disease pathogenesis. Acta Neuropathol 2010a; 120(3): 369-84.</w:t>
      </w:r>
    </w:p>
    <w:p w14:paraId="01876194" w14:textId="77777777" w:rsidR="007A6CAD" w:rsidRPr="007A6CAD" w:rsidRDefault="007A6CAD" w:rsidP="007A6CAD">
      <w:pPr>
        <w:pStyle w:val="EndNoteBibliography"/>
      </w:pPr>
      <w:r w:rsidRPr="007A6CAD">
        <w:t>Boche D, Donald J, Love S, Harris S, Neal JW, Holmes C</w:t>
      </w:r>
      <w:r w:rsidRPr="007A6CAD">
        <w:rPr>
          <w:i/>
        </w:rPr>
        <w:t>, et al.</w:t>
      </w:r>
      <w:r w:rsidRPr="007A6CAD">
        <w:t xml:space="preserve"> Reduction of aggregated Tau in neuronal processes but not in the cell bodies after Abeta42 immunisation in Alzheimer's disease. Acta Neuropathol 2010b; 120(1): 13-20.</w:t>
      </w:r>
    </w:p>
    <w:p w14:paraId="288048AA" w14:textId="77777777" w:rsidR="007A6CAD" w:rsidRPr="007A6CAD" w:rsidRDefault="007A6CAD" w:rsidP="007A6CAD">
      <w:pPr>
        <w:pStyle w:val="EndNoteBibliography"/>
      </w:pPr>
      <w:r w:rsidRPr="007A6CAD">
        <w:t>Boche D, Zotova E, Weller RO, Love S, Neal JW, Pickering RM</w:t>
      </w:r>
      <w:r w:rsidRPr="007A6CAD">
        <w:rPr>
          <w:i/>
        </w:rPr>
        <w:t>, et al.</w:t>
      </w:r>
      <w:r w:rsidRPr="007A6CAD">
        <w:t xml:space="preserve"> Consequence of Abeta immunization on the vasculature of human Alzheimer's disease brain. Brain 2008; 131(Pt 12): 3299-310.</w:t>
      </w:r>
    </w:p>
    <w:p w14:paraId="476A2A23" w14:textId="77777777" w:rsidR="007A6CAD" w:rsidRPr="007A6CAD" w:rsidRDefault="007A6CAD" w:rsidP="007A6CAD">
      <w:pPr>
        <w:pStyle w:val="EndNoteBibliography"/>
      </w:pPr>
      <w:r w:rsidRPr="007A6CAD">
        <w:t>Clavaguera F, Bolmont T, Crowther RA, Abramowski D, Frank S, Probst A</w:t>
      </w:r>
      <w:r w:rsidRPr="007A6CAD">
        <w:rPr>
          <w:i/>
        </w:rPr>
        <w:t>, et al.</w:t>
      </w:r>
      <w:r w:rsidRPr="007A6CAD">
        <w:t xml:space="preserve"> Transmission and spreading of tauopathy in transgenic mouse brain. Nat Cell Biol 2009; 11(7): 909-13.</w:t>
      </w:r>
    </w:p>
    <w:p w14:paraId="69590105" w14:textId="77777777" w:rsidR="007A6CAD" w:rsidRPr="007A6CAD" w:rsidRDefault="007A6CAD" w:rsidP="007A6CAD">
      <w:pPr>
        <w:pStyle w:val="EndNoteBibliography"/>
      </w:pPr>
      <w:r w:rsidRPr="007A6CAD">
        <w:t>Ferrer I, Boada Rovira M, Sanchez Guerra ML, Rey MJ, Costa-Jussa F. Neuropathology and pathogenesis of encephalitis following amyloid-beta immunization in Alzheimer's disease. Brain Pathol 2004; 14(1): 11-20.</w:t>
      </w:r>
    </w:p>
    <w:p w14:paraId="50C18107" w14:textId="77777777" w:rsidR="007A6CAD" w:rsidRPr="007A6CAD" w:rsidRDefault="007A6CAD" w:rsidP="007A6CAD">
      <w:pPr>
        <w:pStyle w:val="EndNoteBibliography"/>
      </w:pPr>
      <w:r w:rsidRPr="007A6CAD">
        <w:t>Holmes C, Boche D, Wilkinson D, Yadegarfar G, Hopkins V, Bayer A</w:t>
      </w:r>
      <w:r w:rsidRPr="007A6CAD">
        <w:rPr>
          <w:i/>
        </w:rPr>
        <w:t>, et al.</w:t>
      </w:r>
      <w:r w:rsidRPr="007A6CAD">
        <w:t xml:space="preserve"> Long-term effects of Abeta42 immunisation in Alzheimer's disease: follow-up of a randomised, placebo-controlled phase I trial. Lancet 2008; 372(9634): 216-23.</w:t>
      </w:r>
    </w:p>
    <w:p w14:paraId="181B24F2" w14:textId="77777777" w:rsidR="007A6CAD" w:rsidRPr="007A6CAD" w:rsidRDefault="007A6CAD" w:rsidP="007A6CAD">
      <w:pPr>
        <w:pStyle w:val="EndNoteBibliography"/>
      </w:pPr>
      <w:r w:rsidRPr="007A6CAD">
        <w:t>Hyman BT, Phelps CH, Beach TG, Bigio EH, Cairns NJ, Carrillo MC</w:t>
      </w:r>
      <w:r w:rsidRPr="007A6CAD">
        <w:rPr>
          <w:i/>
        </w:rPr>
        <w:t>, et al.</w:t>
      </w:r>
      <w:r w:rsidRPr="007A6CAD">
        <w:t xml:space="preserve"> National Institute on Aging-Alzheimer's Association guidelines for the neuropathologic assessment of Alzheimer's disease. Alzheimers Dement 2012; 8(1): 1-13.</w:t>
      </w:r>
    </w:p>
    <w:p w14:paraId="0CDDB09A" w14:textId="478E6B96" w:rsidR="007A6CAD" w:rsidRPr="007A6CAD" w:rsidRDefault="007A6CAD" w:rsidP="004268FA">
      <w:pPr>
        <w:pStyle w:val="EndNoteBibliography"/>
      </w:pPr>
      <w:r w:rsidRPr="007A6CAD">
        <w:t>Kalaria R, Ferrer I, Love S. Vascular disease, hypoxia, and related conditions. In: Love S, Budka H, Ironside JW, Perry A, editors. Greenfield's Neuropathology. New-York: CRC Press</w:t>
      </w:r>
      <w:r w:rsidR="004268FA">
        <w:t xml:space="preserve"> </w:t>
      </w:r>
      <w:bookmarkStart w:id="0" w:name="_GoBack"/>
      <w:bookmarkEnd w:id="0"/>
      <w:r w:rsidRPr="007A6CAD">
        <w:t>Taylor &amp; Francis Group; 2015. p. 148-9.</w:t>
      </w:r>
    </w:p>
    <w:p w14:paraId="05C66D30" w14:textId="77777777" w:rsidR="007A6CAD" w:rsidRPr="007A6CAD" w:rsidRDefault="007A6CAD" w:rsidP="007A6CAD">
      <w:pPr>
        <w:pStyle w:val="EndNoteBibliography"/>
      </w:pPr>
      <w:r w:rsidRPr="007A6CAD">
        <w:t>Liu E, Schmidt ME, Margolin R, Sperling R, Koeppe R, Mason NS</w:t>
      </w:r>
      <w:r w:rsidRPr="007A6CAD">
        <w:rPr>
          <w:i/>
        </w:rPr>
        <w:t>, et al.</w:t>
      </w:r>
      <w:r w:rsidRPr="007A6CAD">
        <w:t xml:space="preserve"> Amyloid-beta 11C-PiB-PET imaging results from 2 randomized bapineuzumab phase 3 AD trials. Neurology 2015; 85(8): 692-700.</w:t>
      </w:r>
    </w:p>
    <w:p w14:paraId="7F08590A" w14:textId="77777777" w:rsidR="007A6CAD" w:rsidRPr="007A6CAD" w:rsidRDefault="007A6CAD" w:rsidP="007A6CAD">
      <w:pPr>
        <w:pStyle w:val="EndNoteBibliography"/>
      </w:pPr>
      <w:r w:rsidRPr="007A6CAD">
        <w:t>Maarouf CL, Daugs ID, Kokjohn TA, Kalback WM, Patton RL, Luehrs DC</w:t>
      </w:r>
      <w:r w:rsidRPr="007A6CAD">
        <w:rPr>
          <w:i/>
        </w:rPr>
        <w:t>, et al.</w:t>
      </w:r>
      <w:r w:rsidRPr="007A6CAD">
        <w:t xml:space="preserve"> The biochemical aftermath of anti-amyloid immunotherapy. Mol Neurodegener 2010; 5: 39.</w:t>
      </w:r>
    </w:p>
    <w:p w14:paraId="799EA510" w14:textId="77777777" w:rsidR="007A6CAD" w:rsidRPr="007A6CAD" w:rsidRDefault="007A6CAD" w:rsidP="007A6CAD">
      <w:pPr>
        <w:pStyle w:val="EndNoteBibliography"/>
      </w:pPr>
      <w:r w:rsidRPr="007A6CAD">
        <w:t>Miners JS, Schulz I, Love S. Differing associations between Abeta accumulation, hypoperfusion, blood-brain barrier dysfunction and loss of PDGFRB pericyte marker in the precuneus and parietal white matter in Alzheimer's disease. J Cereb Blood Flow Metab 2018; 38(1): 103-15.</w:t>
      </w:r>
    </w:p>
    <w:p w14:paraId="62803CE7" w14:textId="77777777" w:rsidR="007A6CAD" w:rsidRPr="007A6CAD" w:rsidRDefault="007A6CAD" w:rsidP="007A6CAD">
      <w:pPr>
        <w:pStyle w:val="EndNoteBibliography"/>
      </w:pPr>
      <w:r w:rsidRPr="007A6CAD">
        <w:t>Minett T, Classey J, Matthews FE, Fahrenhold M, Taga M, Brayne C</w:t>
      </w:r>
      <w:r w:rsidRPr="007A6CAD">
        <w:rPr>
          <w:i/>
        </w:rPr>
        <w:t>, et al.</w:t>
      </w:r>
      <w:r w:rsidRPr="007A6CAD">
        <w:t xml:space="preserve"> Microglial immunophenotype in dementia with Alzheimer's pathology. J Neuroinflam 2016; 13(1): 135-45.</w:t>
      </w:r>
    </w:p>
    <w:p w14:paraId="38C18A8C" w14:textId="77777777" w:rsidR="007A6CAD" w:rsidRPr="007A6CAD" w:rsidRDefault="007A6CAD" w:rsidP="007A6CAD">
      <w:pPr>
        <w:pStyle w:val="EndNoteBibliography"/>
      </w:pPr>
      <w:r w:rsidRPr="007A6CAD">
        <w:lastRenderedPageBreak/>
        <w:t>Mirra SS, Heyman A, McKeel D, Sumi SM, Crain BJ, Brownlee LM</w:t>
      </w:r>
      <w:r w:rsidRPr="007A6CAD">
        <w:rPr>
          <w:i/>
        </w:rPr>
        <w:t>, et al.</w:t>
      </w:r>
      <w:r w:rsidRPr="007A6CAD">
        <w:t xml:space="preserve"> The Consortium to Establish a Registry for Alzheimer's Disease (CERAD). Part II. Standardization of the neuropathologic assessment of Alzheimer's disease. Neurology 1991; 41(4): 479-86.</w:t>
      </w:r>
    </w:p>
    <w:p w14:paraId="7F61EA07" w14:textId="77777777" w:rsidR="007A6CAD" w:rsidRPr="007A6CAD" w:rsidRDefault="007A6CAD" w:rsidP="007A6CAD">
      <w:pPr>
        <w:pStyle w:val="EndNoteBibliography"/>
      </w:pPr>
      <w:r w:rsidRPr="007A6CAD">
        <w:t>Montine TJ, Phelps CH, Beach TG, Bigio EH, Cairns NJ, Dickson DW</w:t>
      </w:r>
      <w:r w:rsidRPr="007A6CAD">
        <w:rPr>
          <w:i/>
        </w:rPr>
        <w:t>, et al.</w:t>
      </w:r>
      <w:r w:rsidRPr="007A6CAD">
        <w:t xml:space="preserve"> National Institute on Aging-Alzheimer's Association guidelines for the neuropathologic assessment of Alzheimer's disease: a practical approach. Acta Neuropathol 2012; 123(1): 1-11.</w:t>
      </w:r>
    </w:p>
    <w:p w14:paraId="686C6A08" w14:textId="77777777" w:rsidR="007A6CAD" w:rsidRPr="007A6CAD" w:rsidRDefault="007A6CAD" w:rsidP="007A6CAD">
      <w:pPr>
        <w:pStyle w:val="EndNoteBibliography"/>
      </w:pPr>
      <w:r w:rsidRPr="007A6CAD">
        <w:t>Morgan D, Diamond DM, Gottschall PE, Ugen KE, Dickey C, Hardy J</w:t>
      </w:r>
      <w:r w:rsidRPr="007A6CAD">
        <w:rPr>
          <w:i/>
        </w:rPr>
        <w:t>, et al.</w:t>
      </w:r>
      <w:r w:rsidRPr="007A6CAD">
        <w:t xml:space="preserve"> Abeta peptide vaccination prevents memory loss in an animal model of Alzheimer's disease. Nature 2000; 408(6815): 982-5.</w:t>
      </w:r>
    </w:p>
    <w:p w14:paraId="0657D826" w14:textId="77777777" w:rsidR="007A6CAD" w:rsidRPr="007A6CAD" w:rsidRDefault="007A6CAD" w:rsidP="007A6CAD">
      <w:pPr>
        <w:pStyle w:val="EndNoteBibliography"/>
      </w:pPr>
      <w:r w:rsidRPr="007A6CAD">
        <w:t>Nicoll J, Barton E, Boche D, Neal J, Ferrer I, Thompson P</w:t>
      </w:r>
      <w:r w:rsidRPr="007A6CAD">
        <w:rPr>
          <w:i/>
        </w:rPr>
        <w:t>, et al.</w:t>
      </w:r>
      <w:r w:rsidRPr="007A6CAD">
        <w:t xml:space="preserve"> A beta species removal after A beta(42) immunization. Journal of Neuropathology and Experimental Neurology 2006a; 65(11): 1040-8.</w:t>
      </w:r>
    </w:p>
    <w:p w14:paraId="3421CAFE" w14:textId="77777777" w:rsidR="007A6CAD" w:rsidRPr="007A6CAD" w:rsidRDefault="007A6CAD" w:rsidP="007A6CAD">
      <w:pPr>
        <w:pStyle w:val="EndNoteBibliography"/>
      </w:pPr>
      <w:r w:rsidRPr="007A6CAD">
        <w:t>Nicoll JA, Barton E, Boche D, Neal JW, Ferrer I, Thompson P</w:t>
      </w:r>
      <w:r w:rsidRPr="007A6CAD">
        <w:rPr>
          <w:i/>
        </w:rPr>
        <w:t>, et al.</w:t>
      </w:r>
      <w:r w:rsidRPr="007A6CAD">
        <w:t xml:space="preserve"> Abeta Species Removal After Abeta42 Immunization. J Neuropathol Exp Neurol 2006b; 65(11): 1040-8.</w:t>
      </w:r>
    </w:p>
    <w:p w14:paraId="29C84571" w14:textId="77777777" w:rsidR="007A6CAD" w:rsidRPr="007A6CAD" w:rsidRDefault="007A6CAD" w:rsidP="007A6CAD">
      <w:pPr>
        <w:pStyle w:val="EndNoteBibliography"/>
      </w:pPr>
      <w:r w:rsidRPr="007A6CAD">
        <w:t>Nicoll JA, Wilkinson D, Holmes C, Steart P, Markham H, Weller RO. Neuropathology of human Alzheimer disease after immunization with amyloid-beta peptide: a case report. Nat Med 2003; 9(4): 448-52.</w:t>
      </w:r>
    </w:p>
    <w:p w14:paraId="03C05E70" w14:textId="77777777" w:rsidR="007A6CAD" w:rsidRPr="007A6CAD" w:rsidRDefault="007A6CAD" w:rsidP="007A6CAD">
      <w:pPr>
        <w:pStyle w:val="EndNoteBibliography"/>
      </w:pPr>
      <w:r w:rsidRPr="007A6CAD">
        <w:t>Orgogozo JM, Gilman S, Dartigues JF, Laurent B, Puel M, Kirby LC</w:t>
      </w:r>
      <w:r w:rsidRPr="007A6CAD">
        <w:rPr>
          <w:i/>
        </w:rPr>
        <w:t>, et al.</w:t>
      </w:r>
      <w:r w:rsidRPr="007A6CAD">
        <w:t xml:space="preserve"> Subacute meningoencephalitis in a subset of patients with AD after Abeta42 immunization. Neurology 2003; 61(1): 46-54.</w:t>
      </w:r>
    </w:p>
    <w:p w14:paraId="41AAE941" w14:textId="77777777" w:rsidR="007A6CAD" w:rsidRPr="007A6CAD" w:rsidRDefault="007A6CAD" w:rsidP="007A6CAD">
      <w:pPr>
        <w:pStyle w:val="EndNoteBibliography"/>
      </w:pPr>
      <w:r w:rsidRPr="007A6CAD">
        <w:t>Paquet C, Amin J, Mouton-Liger F, Nasser M, Love S, Gray F</w:t>
      </w:r>
      <w:r w:rsidRPr="007A6CAD">
        <w:rPr>
          <w:i/>
        </w:rPr>
        <w:t>, et al.</w:t>
      </w:r>
      <w:r w:rsidRPr="007A6CAD">
        <w:t xml:space="preserve"> Effect of active Abeta immunotherapy on neurons in human Alzheimer's disease. J Pathol 2015; 235(5): 721-30.</w:t>
      </w:r>
    </w:p>
    <w:p w14:paraId="34893F4A" w14:textId="77777777" w:rsidR="007A6CAD" w:rsidRPr="007A6CAD" w:rsidRDefault="007A6CAD" w:rsidP="007A6CAD">
      <w:pPr>
        <w:pStyle w:val="EndNoteBibliography"/>
      </w:pPr>
      <w:r w:rsidRPr="007A6CAD">
        <w:t>Paquet C, Nicoll JA, Love S, Mouton-Liger F, Holmes C, Hugon J</w:t>
      </w:r>
      <w:r w:rsidRPr="007A6CAD">
        <w:rPr>
          <w:i/>
        </w:rPr>
        <w:t>, et al.</w:t>
      </w:r>
      <w:r w:rsidRPr="007A6CAD">
        <w:t xml:space="preserve"> Downregulated apoptosis and autophagy after anti-Abeta immunotherapy in Alzheimer's disease. Brain Pathol 2018; 28(5): 603-10.</w:t>
      </w:r>
    </w:p>
    <w:p w14:paraId="0D7AC5CA" w14:textId="77777777" w:rsidR="007A6CAD" w:rsidRPr="007A6CAD" w:rsidRDefault="007A6CAD" w:rsidP="007A6CAD">
      <w:pPr>
        <w:pStyle w:val="EndNoteBibliography"/>
      </w:pPr>
      <w:r w:rsidRPr="007A6CAD">
        <w:t>Rinne JO, Brooks DJ, Rossor MN, Fox NC, Bullock R, Klunk WE</w:t>
      </w:r>
      <w:r w:rsidRPr="007A6CAD">
        <w:rPr>
          <w:i/>
        </w:rPr>
        <w:t>, et al.</w:t>
      </w:r>
      <w:r w:rsidRPr="007A6CAD">
        <w:t xml:space="preserve"> 11C-PiB PET assessment of change in fibrillar amyloid-beta load in patients with Alzheimer's disease treated with bapineuzumab: a phase 2, double-blind, placebo-controlled, ascending-dose study. Lancet Neurol 2010; 9(4): 363-72.</w:t>
      </w:r>
    </w:p>
    <w:p w14:paraId="3D713FEC" w14:textId="77777777" w:rsidR="007A6CAD" w:rsidRPr="007A6CAD" w:rsidRDefault="007A6CAD" w:rsidP="007A6CAD">
      <w:pPr>
        <w:pStyle w:val="EndNoteBibliography"/>
      </w:pPr>
      <w:r w:rsidRPr="007A6CAD">
        <w:t>Sagare AP, Bell RD, Zhao Z, Ma Q, Winkler EA, Ramanathan A</w:t>
      </w:r>
      <w:r w:rsidRPr="007A6CAD">
        <w:rPr>
          <w:i/>
        </w:rPr>
        <w:t>, et al.</w:t>
      </w:r>
      <w:r w:rsidRPr="007A6CAD">
        <w:t xml:space="preserve"> Pericyte loss influences Alzheimer-like neurodegeneration in mice. Nature communications 2013; 4: 2932.</w:t>
      </w:r>
    </w:p>
    <w:p w14:paraId="7BD446E0" w14:textId="77777777" w:rsidR="007A6CAD" w:rsidRPr="007A6CAD" w:rsidRDefault="007A6CAD" w:rsidP="007A6CAD">
      <w:pPr>
        <w:pStyle w:val="EndNoteBibliography"/>
      </w:pPr>
      <w:r w:rsidRPr="007A6CAD">
        <w:t>Sakai K, Boche D, Carare R, Johnston D, Holmes C, Love S</w:t>
      </w:r>
      <w:r w:rsidRPr="007A6CAD">
        <w:rPr>
          <w:i/>
        </w:rPr>
        <w:t>, et al.</w:t>
      </w:r>
      <w:r w:rsidRPr="007A6CAD">
        <w:t xml:space="preserve"> Abeta immunotherapy for Alzheimer's disease: effects on apoE and cerebral vasculopathy. Acta Neuropathol 2014.</w:t>
      </w:r>
    </w:p>
    <w:p w14:paraId="09FA051F" w14:textId="77777777" w:rsidR="007A6CAD" w:rsidRPr="007A6CAD" w:rsidRDefault="007A6CAD" w:rsidP="007A6CAD">
      <w:pPr>
        <w:pStyle w:val="EndNoteBibliography"/>
      </w:pPr>
      <w:r w:rsidRPr="007A6CAD">
        <w:t>Salloway S, Sperling R, Fox NC, Blennow K, Klunk W, Raskind M</w:t>
      </w:r>
      <w:r w:rsidRPr="007A6CAD">
        <w:rPr>
          <w:i/>
        </w:rPr>
        <w:t>, et al.</w:t>
      </w:r>
      <w:r w:rsidRPr="007A6CAD">
        <w:t xml:space="preserve"> Two phase 3 trials of bapineuzumab in mild-to-moderate Alzheimer's disease. N Engl J Med 2014; 370(4): 322-33.</w:t>
      </w:r>
    </w:p>
    <w:p w14:paraId="66032CBC" w14:textId="77777777" w:rsidR="007A6CAD" w:rsidRPr="007A6CAD" w:rsidRDefault="007A6CAD" w:rsidP="007A6CAD">
      <w:pPr>
        <w:pStyle w:val="EndNoteBibliography"/>
      </w:pPr>
      <w:r w:rsidRPr="007A6CAD">
        <w:t>Schenk D, Barbour R, Dunn W, Gordon G, Grajeda H, Guido T</w:t>
      </w:r>
      <w:r w:rsidRPr="007A6CAD">
        <w:rPr>
          <w:i/>
        </w:rPr>
        <w:t>, et al.</w:t>
      </w:r>
      <w:r w:rsidRPr="007A6CAD">
        <w:t xml:space="preserve"> Immunization with amyloid-beta attenuates Alzheimer-disease-like pathology in the PDAPP mouse. Nature 1999; 400(6740): 173-7.</w:t>
      </w:r>
    </w:p>
    <w:p w14:paraId="550A5C8C" w14:textId="77777777" w:rsidR="007A6CAD" w:rsidRPr="007A6CAD" w:rsidRDefault="007A6CAD" w:rsidP="007A6CAD">
      <w:pPr>
        <w:pStyle w:val="EndNoteBibliography"/>
      </w:pPr>
      <w:r w:rsidRPr="007A6CAD">
        <w:t>Schroeter S, Khan K, Barbour R, Doan M, Chen M, Guido T</w:t>
      </w:r>
      <w:r w:rsidRPr="007A6CAD">
        <w:rPr>
          <w:i/>
        </w:rPr>
        <w:t>, et al.</w:t>
      </w:r>
      <w:r w:rsidRPr="007A6CAD">
        <w:t xml:space="preserve"> Immunotherapy reduces vascular amyloid-beta in PDAPP mice. J Neurosci 2008; 28(27): 6787-93.</w:t>
      </w:r>
    </w:p>
    <w:p w14:paraId="5EA426C1" w14:textId="77777777" w:rsidR="007A6CAD" w:rsidRPr="007A6CAD" w:rsidRDefault="007A6CAD" w:rsidP="007A6CAD">
      <w:pPr>
        <w:pStyle w:val="EndNoteBibliography"/>
      </w:pPr>
      <w:r w:rsidRPr="007A6CAD">
        <w:lastRenderedPageBreak/>
        <w:t>Scolding NJ, Joseph F, Kirby PA, Mazanti I, Gray F, Mikol J</w:t>
      </w:r>
      <w:r w:rsidRPr="007A6CAD">
        <w:rPr>
          <w:i/>
        </w:rPr>
        <w:t>, et al.</w:t>
      </w:r>
      <w:r w:rsidRPr="007A6CAD">
        <w:t xml:space="preserve"> Abeta-related angiitis: primary angiitis of the central nervous system associated with cerebral amyloid angiopathy. Brain 2005; 128(Pt 3): 500-15.</w:t>
      </w:r>
    </w:p>
    <w:p w14:paraId="6A5E6E0C" w14:textId="77777777" w:rsidR="007A6CAD" w:rsidRPr="007A6CAD" w:rsidRDefault="007A6CAD" w:rsidP="007A6CAD">
      <w:pPr>
        <w:pStyle w:val="EndNoteBibliography"/>
      </w:pPr>
      <w:r w:rsidRPr="007A6CAD">
        <w:t>Selkoe DJ, Hardy J. The amyloid hypothesis of Alzheimer's disease at 25 years. EMBO molecular medicine 2016; 8(6): 595-608.</w:t>
      </w:r>
    </w:p>
    <w:p w14:paraId="5D8197D9" w14:textId="77777777" w:rsidR="007A6CAD" w:rsidRPr="007A6CAD" w:rsidRDefault="007A6CAD" w:rsidP="007A6CAD">
      <w:pPr>
        <w:pStyle w:val="EndNoteBibliography"/>
      </w:pPr>
      <w:r w:rsidRPr="007A6CAD">
        <w:t>Serrano-Pozo A, William CM, Ferrer I, Uro-Coste E, Delisle MB, Maurage CA</w:t>
      </w:r>
      <w:r w:rsidRPr="007A6CAD">
        <w:rPr>
          <w:i/>
        </w:rPr>
        <w:t>, et al.</w:t>
      </w:r>
      <w:r w:rsidRPr="007A6CAD">
        <w:t xml:space="preserve"> Beneficial effect of human anti-amyloid-beta active immunization on neurite morphology and tau pathology. Brain 2010; 133(Pt 5): 1312-27.</w:t>
      </w:r>
    </w:p>
    <w:p w14:paraId="7903B3CE" w14:textId="77777777" w:rsidR="007A6CAD" w:rsidRPr="007A6CAD" w:rsidRDefault="007A6CAD" w:rsidP="007A6CAD">
      <w:pPr>
        <w:pStyle w:val="EndNoteBibliography"/>
      </w:pPr>
      <w:r w:rsidRPr="007A6CAD">
        <w:t>Sevigny J, Chiao P, Bussiere T, Weinreb PH, Williams L, Maier M</w:t>
      </w:r>
      <w:r w:rsidRPr="007A6CAD">
        <w:rPr>
          <w:i/>
        </w:rPr>
        <w:t>, et al.</w:t>
      </w:r>
      <w:r w:rsidRPr="007A6CAD">
        <w:t xml:space="preserve"> The antibody aducanumab reduces Abeta plaques in Alzheimer's disease. Nature 2016; 537(7618): 50-6.</w:t>
      </w:r>
    </w:p>
    <w:p w14:paraId="4DFA5C50" w14:textId="77777777" w:rsidR="007A6CAD" w:rsidRPr="007A6CAD" w:rsidRDefault="007A6CAD" w:rsidP="007A6CAD">
      <w:pPr>
        <w:pStyle w:val="EndNoteBibliography"/>
      </w:pPr>
      <w:r w:rsidRPr="007A6CAD">
        <w:t>Skrobot OA, Attems J, Esiri M, Hortobagyi T, Ironside JW, Kalaria RN</w:t>
      </w:r>
      <w:r w:rsidRPr="007A6CAD">
        <w:rPr>
          <w:i/>
        </w:rPr>
        <w:t>, et al.</w:t>
      </w:r>
      <w:r w:rsidRPr="007A6CAD">
        <w:t xml:space="preserve"> Vascular cognitive impairment neuropathology guidelines (VCING): the contribution of cerebrovascular pathology to cognitive impairment. Brain 2016; 139(11): 2957-69.</w:t>
      </w:r>
    </w:p>
    <w:p w14:paraId="1A6938D1" w14:textId="77777777" w:rsidR="007A6CAD" w:rsidRPr="007A6CAD" w:rsidRDefault="007A6CAD" w:rsidP="007A6CAD">
      <w:pPr>
        <w:pStyle w:val="EndNoteBibliography"/>
      </w:pPr>
      <w:r w:rsidRPr="007A6CAD">
        <w:t>Sperling R, Salloway S, Brooks DJ, Tampieri D, Barakos J, Fox NC</w:t>
      </w:r>
      <w:r w:rsidRPr="007A6CAD">
        <w:rPr>
          <w:i/>
        </w:rPr>
        <w:t>, et al.</w:t>
      </w:r>
      <w:r w:rsidRPr="007A6CAD">
        <w:t xml:space="preserve"> Amyloid-related imaging abnormalities in patients with Alzheimer's disease treated with bapineuzumab: a retrospective analysis. Lancet Neurol 2012; 11(3): 241-9.</w:t>
      </w:r>
    </w:p>
    <w:p w14:paraId="121C0883" w14:textId="77777777" w:rsidR="007A6CAD" w:rsidRPr="007A6CAD" w:rsidRDefault="007A6CAD" w:rsidP="007A6CAD">
      <w:pPr>
        <w:pStyle w:val="EndNoteBibliography"/>
      </w:pPr>
      <w:r w:rsidRPr="007A6CAD">
        <w:t>Sperling RA, Jack CR, Jr., Black SE, Frosch MP, Greenberg SM, Hyman BT</w:t>
      </w:r>
      <w:r w:rsidRPr="007A6CAD">
        <w:rPr>
          <w:i/>
        </w:rPr>
        <w:t>, et al.</w:t>
      </w:r>
      <w:r w:rsidRPr="007A6CAD">
        <w:t xml:space="preserve"> Amyloid-related imaging abnormalities in amyloid-modifying therapeutic trials: recommendations from the Alzheimer's Association Research Roundtable Workgroup. Alzheimers Dement 2011; 7(4): 367-85.</w:t>
      </w:r>
    </w:p>
    <w:p w14:paraId="5B113D04" w14:textId="77777777" w:rsidR="007A6CAD" w:rsidRPr="007A6CAD" w:rsidRDefault="007A6CAD" w:rsidP="007A6CAD">
      <w:pPr>
        <w:pStyle w:val="EndNoteBibliography"/>
      </w:pPr>
      <w:r w:rsidRPr="007A6CAD">
        <w:t>Spillantini MG, Goedert M. Tau pathology and neurodegeneration. Lancet Neurol 2013; 12(6): 609-22.</w:t>
      </w:r>
    </w:p>
    <w:p w14:paraId="2AB5E565" w14:textId="77777777" w:rsidR="007A6CAD" w:rsidRPr="007A6CAD" w:rsidRDefault="007A6CAD" w:rsidP="007A6CAD">
      <w:pPr>
        <w:pStyle w:val="EndNoteBibliography"/>
      </w:pPr>
      <w:r w:rsidRPr="007A6CAD">
        <w:t>The Lancet N. Colombia at the centre of preclinical AD research. The Lancet Neurology 2012; 11(7): 567.</w:t>
      </w:r>
    </w:p>
    <w:p w14:paraId="0B6FF00B" w14:textId="77777777" w:rsidR="007A6CAD" w:rsidRPr="007A6CAD" w:rsidRDefault="007A6CAD" w:rsidP="007A6CAD">
      <w:pPr>
        <w:pStyle w:val="EndNoteBibliography"/>
      </w:pPr>
      <w:r w:rsidRPr="007A6CAD">
        <w:t>Vellas B, Black R, Thal LJ, Fox NC, Daniels M, McLennan G</w:t>
      </w:r>
      <w:r w:rsidRPr="007A6CAD">
        <w:rPr>
          <w:i/>
        </w:rPr>
        <w:t>, et al.</w:t>
      </w:r>
      <w:r w:rsidRPr="007A6CAD">
        <w:t xml:space="preserve"> Long-term follow-up of patients immunized with AN1792: reduced functional decline in antibody responders. Curr Alzheimer Res 2009; 6(2): 144-51.</w:t>
      </w:r>
    </w:p>
    <w:p w14:paraId="27786DCA" w14:textId="77777777" w:rsidR="007A6CAD" w:rsidRPr="007A6CAD" w:rsidRDefault="007A6CAD" w:rsidP="007A6CAD">
      <w:pPr>
        <w:pStyle w:val="EndNoteBibliography"/>
      </w:pPr>
      <w:r w:rsidRPr="007A6CAD">
        <w:t>Zotova E, Bharambe V, Cheaveau M, Morgan W, Holmes C, Harris S</w:t>
      </w:r>
      <w:r w:rsidRPr="007A6CAD">
        <w:rPr>
          <w:i/>
        </w:rPr>
        <w:t>, et al.</w:t>
      </w:r>
      <w:r w:rsidRPr="007A6CAD">
        <w:t xml:space="preserve"> Inflammatory components in human Alzheimer's disease and after active amyloid-beta42 immunization. Brain 2013; 136(Pt 9): 2677-96.</w:t>
      </w:r>
    </w:p>
    <w:p w14:paraId="160A7ACB" w14:textId="77777777" w:rsidR="007A6CAD" w:rsidRPr="007A6CAD" w:rsidRDefault="007A6CAD" w:rsidP="007A6CAD">
      <w:pPr>
        <w:pStyle w:val="EndNoteBibliography"/>
      </w:pPr>
      <w:r w:rsidRPr="007A6CAD">
        <w:t>Zotova E, Holmes C, Johnston D, Neal JW, Nicoll JA, Boche D. Microglial alterations in human Alzheimer's disease following Abeta42 immunization. Neuropathol Appl Neurobiol 2011; 37(5): 513-24.</w:t>
      </w:r>
    </w:p>
    <w:p w14:paraId="2FA5E592" w14:textId="5218A1F8" w:rsidR="00CA6BB6" w:rsidRDefault="00E76130" w:rsidP="007A6CAD">
      <w:pPr>
        <w:spacing w:line="360" w:lineRule="auto"/>
        <w:jc w:val="lowKashida"/>
      </w:pPr>
      <w:r>
        <w:fldChar w:fldCharType="end"/>
      </w:r>
    </w:p>
    <w:p w14:paraId="0A64EB36" w14:textId="77777777" w:rsidR="00CA6BB6" w:rsidRDefault="00CA6BB6">
      <w:r>
        <w:br w:type="page"/>
      </w:r>
    </w:p>
    <w:p w14:paraId="5CA02093" w14:textId="77777777" w:rsidR="00CA6BB6" w:rsidRPr="00D32834" w:rsidRDefault="00CA6BB6" w:rsidP="00CA6BB6">
      <w:pPr>
        <w:spacing w:line="360" w:lineRule="auto"/>
        <w:jc w:val="lowKashida"/>
        <w:rPr>
          <w:b/>
          <w:bCs/>
          <w:sz w:val="28"/>
          <w:szCs w:val="28"/>
        </w:rPr>
      </w:pPr>
      <w:r w:rsidRPr="00D32834">
        <w:rPr>
          <w:b/>
          <w:bCs/>
          <w:sz w:val="28"/>
          <w:szCs w:val="28"/>
        </w:rPr>
        <w:lastRenderedPageBreak/>
        <w:t>Legends</w:t>
      </w:r>
    </w:p>
    <w:p w14:paraId="060E9CD2" w14:textId="77777777" w:rsidR="00CA6BB6" w:rsidRPr="004379F2" w:rsidRDefault="00CA6BB6" w:rsidP="00CA6BB6">
      <w:pPr>
        <w:spacing w:line="360" w:lineRule="auto"/>
        <w:jc w:val="lowKashida"/>
        <w:rPr>
          <w:b/>
          <w:bCs/>
        </w:rPr>
      </w:pPr>
    </w:p>
    <w:p w14:paraId="79A2C99A" w14:textId="77777777" w:rsidR="00CA6BB6" w:rsidRPr="00FC603F" w:rsidRDefault="00CA6BB6" w:rsidP="00CA6BB6">
      <w:pPr>
        <w:spacing w:line="360" w:lineRule="auto"/>
        <w:jc w:val="lowKashida"/>
        <w:rPr>
          <w:bCs/>
        </w:rPr>
      </w:pPr>
      <w:r w:rsidRPr="004379F2">
        <w:rPr>
          <w:b/>
          <w:bCs/>
        </w:rPr>
        <w:t xml:space="preserve">Figure 1.  </w:t>
      </w:r>
      <w:r w:rsidRPr="00FC603F">
        <w:rPr>
          <w:bCs/>
        </w:rPr>
        <w:t xml:space="preserve">Illustrations of the morphological features of amyloid-β immunohistochemistry associated with plaque clearance.  </w:t>
      </w:r>
      <w:r>
        <w:rPr>
          <w:bCs/>
        </w:rPr>
        <w:t>(</w:t>
      </w:r>
      <w:r w:rsidRPr="00FC603F">
        <w:rPr>
          <w:bCs/>
        </w:rPr>
        <w:t>A</w:t>
      </w:r>
      <w:r>
        <w:rPr>
          <w:bCs/>
        </w:rPr>
        <w:t>)</w:t>
      </w:r>
      <w:r w:rsidRPr="00FC603F">
        <w:rPr>
          <w:bCs/>
        </w:rPr>
        <w:t xml:space="preserve"> Plaque-free areas of cerebral cortex containing scattered “naked” residual plaque cores, lacking surrounding diffuse amyloid-β.  </w:t>
      </w:r>
      <w:r>
        <w:rPr>
          <w:bCs/>
        </w:rPr>
        <w:t>(</w:t>
      </w:r>
      <w:r w:rsidRPr="00FC603F">
        <w:rPr>
          <w:bCs/>
        </w:rPr>
        <w:t>B</w:t>
      </w:r>
      <w:r>
        <w:rPr>
          <w:bCs/>
        </w:rPr>
        <w:t>)</w:t>
      </w:r>
      <w:r w:rsidRPr="00FC603F">
        <w:rPr>
          <w:bCs/>
        </w:rPr>
        <w:t xml:space="preserve"> A “moth-eaten” appearance of some remaining plaques.  </w:t>
      </w:r>
      <w:r>
        <w:rPr>
          <w:bCs/>
        </w:rPr>
        <w:t>(</w:t>
      </w:r>
      <w:r w:rsidRPr="00FC603F">
        <w:rPr>
          <w:bCs/>
        </w:rPr>
        <w:t>C</w:t>
      </w:r>
      <w:r>
        <w:rPr>
          <w:bCs/>
        </w:rPr>
        <w:t>)</w:t>
      </w:r>
      <w:r w:rsidRPr="00FC603F">
        <w:rPr>
          <w:bCs/>
        </w:rPr>
        <w:t xml:space="preserve"> A granular pattern of intracytoplasmic Aβ within microglia (arrows) with some “moth-eaten” extracellular amyloid-β (right of image).  </w:t>
      </w:r>
      <w:r>
        <w:rPr>
          <w:bCs/>
        </w:rPr>
        <w:t>(</w:t>
      </w:r>
      <w:r w:rsidRPr="00FC603F">
        <w:rPr>
          <w:bCs/>
        </w:rPr>
        <w:t>D</w:t>
      </w:r>
      <w:r>
        <w:rPr>
          <w:bCs/>
        </w:rPr>
        <w:t>)</w:t>
      </w:r>
      <w:r w:rsidRPr="00FC603F">
        <w:rPr>
          <w:bCs/>
        </w:rPr>
        <w:t xml:space="preserve"> </w:t>
      </w:r>
      <w:r>
        <w:rPr>
          <w:bCs/>
        </w:rPr>
        <w:t>Triple</w:t>
      </w:r>
      <w:r w:rsidRPr="00FC603F">
        <w:rPr>
          <w:bCs/>
        </w:rPr>
        <w:t xml:space="preserve"> label confocal image demonstrating microglia clustered around a remaining plaque</w:t>
      </w:r>
      <w:r>
        <w:rPr>
          <w:bCs/>
        </w:rPr>
        <w:t xml:space="preserve"> (A</w:t>
      </w:r>
      <w:r w:rsidRPr="00953447">
        <w:rPr>
          <w:rFonts w:ascii="Symbol" w:hAnsi="Symbol"/>
          <w:bCs/>
        </w:rPr>
        <w:t></w:t>
      </w:r>
      <w:r>
        <w:rPr>
          <w:bCs/>
        </w:rPr>
        <w:t>, cyan; HLA-DR, green; CD68, red; overlap, yellow)</w:t>
      </w:r>
      <w:r w:rsidRPr="00FC603F">
        <w:rPr>
          <w:bCs/>
        </w:rPr>
        <w:t xml:space="preserve">.  </w:t>
      </w:r>
      <w:r>
        <w:rPr>
          <w:bCs/>
        </w:rPr>
        <w:t>(</w:t>
      </w:r>
      <w:r w:rsidRPr="00FC603F">
        <w:rPr>
          <w:bCs/>
        </w:rPr>
        <w:t>E</w:t>
      </w:r>
      <w:r>
        <w:rPr>
          <w:bCs/>
        </w:rPr>
        <w:t>)</w:t>
      </w:r>
      <w:r w:rsidRPr="00FC603F">
        <w:rPr>
          <w:bCs/>
        </w:rPr>
        <w:t xml:space="preserve"> A small cortical area lacking plaques, with remaining plaques on either side, associated with full-thickness, full-circumference amyloid-β staining of overlying leptomeningeal arteries indicating severe cerebral amyloid angiopathy.  </w:t>
      </w:r>
      <w:r>
        <w:rPr>
          <w:bCs/>
        </w:rPr>
        <w:t>(</w:t>
      </w:r>
      <w:r w:rsidRPr="00FC603F">
        <w:rPr>
          <w:bCs/>
        </w:rPr>
        <w:t>F</w:t>
      </w:r>
      <w:r>
        <w:rPr>
          <w:bCs/>
        </w:rPr>
        <w:t>)</w:t>
      </w:r>
      <w:r w:rsidRPr="00FC603F">
        <w:rPr>
          <w:bCs/>
        </w:rPr>
        <w:t xml:space="preserve"> Numerous capillaries with amyloid-β staining, indicating capillary angiopathy, in a plaque-free area of cerebral cortex.  Figures A-C, E and F: immunohistochemistry for pan-Aβ.  Figure: D </w:t>
      </w:r>
      <w:r>
        <w:rPr>
          <w:bCs/>
        </w:rPr>
        <w:t>triple</w:t>
      </w:r>
      <w:r w:rsidRPr="00FC603F">
        <w:rPr>
          <w:bCs/>
        </w:rPr>
        <w:t xml:space="preserve"> label confocal microscopy for am</w:t>
      </w:r>
      <w:r>
        <w:rPr>
          <w:bCs/>
        </w:rPr>
        <w:t>yloid-β, HLA-DR and CD68.  Scale bar A, B, C and F = 100</w:t>
      </w:r>
      <w:r w:rsidRPr="00BD70EE">
        <w:rPr>
          <w:rFonts w:ascii="Symbol" w:hAnsi="Symbol"/>
          <w:bCs/>
        </w:rPr>
        <w:t></w:t>
      </w:r>
      <w:r>
        <w:rPr>
          <w:bCs/>
        </w:rPr>
        <w:t>m; D = 50</w:t>
      </w:r>
      <w:r w:rsidRPr="00BD70EE">
        <w:rPr>
          <w:rFonts w:ascii="Symbol" w:hAnsi="Symbol"/>
          <w:bCs/>
        </w:rPr>
        <w:t></w:t>
      </w:r>
      <w:r>
        <w:rPr>
          <w:bCs/>
        </w:rPr>
        <w:t>m; E = 1mm.</w:t>
      </w:r>
    </w:p>
    <w:p w14:paraId="751D0451" w14:textId="77777777" w:rsidR="00CA6BB6" w:rsidRDefault="00CA6BB6" w:rsidP="00CA6BB6">
      <w:pPr>
        <w:spacing w:line="360" w:lineRule="auto"/>
        <w:jc w:val="lowKashida"/>
        <w:rPr>
          <w:b/>
          <w:bCs/>
        </w:rPr>
      </w:pPr>
    </w:p>
    <w:p w14:paraId="753B7C80" w14:textId="77777777" w:rsidR="00CA6BB6" w:rsidRPr="004379F2" w:rsidRDefault="00CA6BB6" w:rsidP="00CA6BB6">
      <w:pPr>
        <w:spacing w:line="360" w:lineRule="auto"/>
        <w:jc w:val="lowKashida"/>
      </w:pPr>
      <w:r w:rsidRPr="004379F2">
        <w:rPr>
          <w:b/>
          <w:bCs/>
        </w:rPr>
        <w:t>Figure 2.</w:t>
      </w:r>
      <w:r>
        <w:rPr>
          <w:b/>
          <w:bCs/>
        </w:rPr>
        <w:t xml:space="preserve">  </w:t>
      </w:r>
      <w:r w:rsidRPr="004379F2">
        <w:t>Scans of coronal histological sections of cerebral hemisphere from participants in the AN1792 trial immunolabelled to demonstrate A</w:t>
      </w:r>
      <w:r w:rsidRPr="004379F2">
        <w:rPr>
          <w:rFonts w:ascii="Symbol" w:hAnsi="Symbol"/>
        </w:rPr>
        <w:t></w:t>
      </w:r>
      <w:r w:rsidRPr="004379F2">
        <w:rPr>
          <w:rFonts w:ascii="Symbol" w:hAnsi="Symbol"/>
        </w:rPr>
        <w:t></w:t>
      </w:r>
      <w:r w:rsidRPr="004379F2">
        <w:rPr>
          <w:rFonts w:ascii="Symbol" w:hAnsi="Symbol"/>
        </w:rPr>
        <w:t></w:t>
      </w:r>
      <w:r w:rsidRPr="004379F2">
        <w:t>appearing black).  The cases are grouped according to the extent of positive histological evidence of plaque removal on examination of all brain regions (method 1).  (A) placebo with neuropathologically confirmed AD demonstrating a continuous band of plaques throughout the cerebral neocortex</w:t>
      </w:r>
      <w:r>
        <w:t xml:space="preserve"> (case 15)</w:t>
      </w:r>
      <w:r w:rsidRPr="004379F2">
        <w:t>; (B) AD subjects with nearly complete plaque removal</w:t>
      </w:r>
      <w:r>
        <w:t xml:space="preserve"> (cases 7, 8, 16, 20 and 21)</w:t>
      </w:r>
      <w:r w:rsidRPr="004379F2">
        <w:t>; (C) AD subjects with intermediate plaque removal</w:t>
      </w:r>
      <w:r>
        <w:t xml:space="preserve"> (cases 1, 2, 6 and 9)</w:t>
      </w:r>
      <w:r w:rsidRPr="004379F2">
        <w:t>; (D) AD subjects with limited plaque removal</w:t>
      </w:r>
      <w:r>
        <w:t xml:space="preserve"> (cases 4, 10, 11, 27 and 22)</w:t>
      </w:r>
      <w:r w:rsidRPr="004379F2">
        <w:t xml:space="preserve">; (E) AD subjects with no evidence of plaque removal </w:t>
      </w:r>
      <w:r>
        <w:t xml:space="preserve">(cases 3 and 19) </w:t>
      </w:r>
      <w:r w:rsidRPr="004379F2">
        <w:t>and (F) non-AD subjects</w:t>
      </w:r>
      <w:r>
        <w:t xml:space="preserve"> (cases 5, 12, 13, 14 and 18)</w:t>
      </w:r>
      <w:r w:rsidRPr="004379F2">
        <w:t>.  A</w:t>
      </w:r>
      <w:r w:rsidRPr="004379F2">
        <w:rPr>
          <w:rFonts w:ascii="Symbol" w:hAnsi="Symbol"/>
        </w:rPr>
        <w:t></w:t>
      </w:r>
      <w:r w:rsidRPr="004379F2">
        <w:t xml:space="preserve"> plaque density was scored throughout the neocortex of </w:t>
      </w:r>
      <w:r>
        <w:t xml:space="preserve">each </w:t>
      </w:r>
      <w:r w:rsidRPr="004379F2">
        <w:t>hemisphere section using a CERAD-adapted method (method 2) with the results colour-coded for illustrative purposes as: frequent plaques=red, moderate=yellow, sparse=green, none=blue, expressed as % of each category.</w:t>
      </w:r>
      <w:r>
        <w:t xml:space="preserve"> </w:t>
      </w:r>
    </w:p>
    <w:p w14:paraId="06243C0E" w14:textId="77777777" w:rsidR="00CA6BB6" w:rsidRPr="004379F2" w:rsidRDefault="00CA6BB6" w:rsidP="00CA6BB6">
      <w:pPr>
        <w:spacing w:line="360" w:lineRule="auto"/>
        <w:jc w:val="lowKashida"/>
      </w:pPr>
    </w:p>
    <w:p w14:paraId="37209ACF" w14:textId="77777777" w:rsidR="00CA6BB6" w:rsidRPr="004379F2" w:rsidRDefault="00CA6BB6" w:rsidP="00CA6BB6">
      <w:pPr>
        <w:spacing w:line="360" w:lineRule="auto"/>
        <w:jc w:val="lowKashida"/>
      </w:pPr>
      <w:r w:rsidRPr="004379F2">
        <w:rPr>
          <w:b/>
          <w:bCs/>
        </w:rPr>
        <w:lastRenderedPageBreak/>
        <w:t xml:space="preserve">Figure </w:t>
      </w:r>
      <w:r>
        <w:rPr>
          <w:b/>
          <w:bCs/>
        </w:rPr>
        <w:t>3</w:t>
      </w:r>
      <w:r w:rsidRPr="004379F2">
        <w:rPr>
          <w:b/>
          <w:bCs/>
        </w:rPr>
        <w:t xml:space="preserve">.  </w:t>
      </w:r>
      <w:r w:rsidRPr="004379F2">
        <w:t>Negative association between the mean anti-A</w:t>
      </w:r>
      <w:r>
        <w:t>N1792</w:t>
      </w:r>
      <w:r w:rsidRPr="004379F2">
        <w:t xml:space="preserve"> antibody response </w:t>
      </w:r>
      <w:r>
        <w:t xml:space="preserve">during the trial period </w:t>
      </w:r>
      <w:r w:rsidRPr="004379F2">
        <w:t xml:space="preserve">and </w:t>
      </w:r>
      <w:r>
        <w:t>po</w:t>
      </w:r>
      <w:r w:rsidRPr="000A220E">
        <w:rPr>
          <w:i/>
          <w:iCs/>
        </w:rPr>
        <w:t>st-mortem</w:t>
      </w:r>
      <w:r w:rsidRPr="004379F2">
        <w:t xml:space="preserve"> A</w:t>
      </w:r>
      <w:r w:rsidRPr="004379F2">
        <w:rPr>
          <w:rFonts w:ascii="Symbol" w:hAnsi="Symbol"/>
        </w:rPr>
        <w:t></w:t>
      </w:r>
      <w:r w:rsidRPr="004379F2">
        <w:t xml:space="preserve"> plaque score indicating that the magnitude of the immune response to A</w:t>
      </w:r>
      <w:r>
        <w:t xml:space="preserve">N1792 </w:t>
      </w:r>
      <w:r w:rsidRPr="004379F2">
        <w:t>influenced the degree of A</w:t>
      </w:r>
      <w:r w:rsidRPr="004379F2">
        <w:rPr>
          <w:rFonts w:ascii="Symbol" w:hAnsi="Symbol"/>
        </w:rPr>
        <w:t></w:t>
      </w:r>
      <w:r w:rsidRPr="004379F2">
        <w:t xml:space="preserve"> removal from the brain.</w:t>
      </w:r>
    </w:p>
    <w:p w14:paraId="78DFDA1A" w14:textId="77777777" w:rsidR="00CA6BB6" w:rsidRPr="004379F2" w:rsidRDefault="00CA6BB6" w:rsidP="00CA6BB6">
      <w:pPr>
        <w:spacing w:line="360" w:lineRule="auto"/>
        <w:jc w:val="lowKashida"/>
      </w:pPr>
    </w:p>
    <w:p w14:paraId="3EBF0EA8" w14:textId="77777777" w:rsidR="00CA6BB6" w:rsidRPr="004379F2" w:rsidRDefault="00CA6BB6" w:rsidP="00CA6BB6">
      <w:pPr>
        <w:spacing w:line="360" w:lineRule="auto"/>
        <w:jc w:val="lowKashida"/>
      </w:pPr>
      <w:r w:rsidRPr="004379F2">
        <w:rPr>
          <w:b/>
          <w:bCs/>
        </w:rPr>
        <w:t xml:space="preserve">Figure </w:t>
      </w:r>
      <w:r>
        <w:rPr>
          <w:b/>
          <w:bCs/>
        </w:rPr>
        <w:t>4</w:t>
      </w:r>
      <w:r w:rsidRPr="004379F2">
        <w:rPr>
          <w:b/>
          <w:bCs/>
        </w:rPr>
        <w:t xml:space="preserve">.  </w:t>
      </w:r>
      <w:r>
        <w:t>The</w:t>
      </w:r>
      <w:r w:rsidRPr="004379F2">
        <w:t xml:space="preserve"> effect of A</w:t>
      </w:r>
      <w:r w:rsidRPr="004379F2">
        <w:rPr>
          <w:rFonts w:ascii="Symbol" w:hAnsi="Symbol"/>
        </w:rPr>
        <w:t></w:t>
      </w:r>
      <w:r w:rsidRPr="004379F2">
        <w:t xml:space="preserve"> removal was quantified </w:t>
      </w:r>
      <w:r>
        <w:t>for each</w:t>
      </w:r>
      <w:r w:rsidRPr="004379F2">
        <w:t xml:space="preserve"> of the different histological features of intraneuronal tau accumulation</w:t>
      </w:r>
      <w:r>
        <w:t xml:space="preserve"> (tangles</w:t>
      </w:r>
      <w:r w:rsidRPr="004379F2">
        <w:t>, dystrophic neurite clusters and neuropil threads</w:t>
      </w:r>
      <w:r>
        <w:t>)</w:t>
      </w:r>
      <w:r w:rsidRPr="004379F2">
        <w:t xml:space="preserve"> by comparing cortical regions with A</w:t>
      </w:r>
      <w:r w:rsidRPr="004379F2">
        <w:rPr>
          <w:rFonts w:ascii="Symbol" w:hAnsi="Symbol"/>
        </w:rPr>
        <w:t></w:t>
      </w:r>
      <w:r w:rsidRPr="004379F2">
        <w:t xml:space="preserve"> plaques remaining (A</w:t>
      </w:r>
      <w:r w:rsidRPr="004379F2">
        <w:rPr>
          <w:rFonts w:ascii="Symbol" w:hAnsi="Symbol"/>
        </w:rPr>
        <w:t></w:t>
      </w:r>
      <w:r w:rsidRPr="004379F2">
        <w:t>+) to regions with A</w:t>
      </w:r>
      <w:r w:rsidRPr="004379F2">
        <w:rPr>
          <w:rFonts w:ascii="Symbol" w:hAnsi="Symbol"/>
        </w:rPr>
        <w:t></w:t>
      </w:r>
      <w:r w:rsidRPr="004379F2">
        <w:t xml:space="preserve"> plaques removed (A</w:t>
      </w:r>
      <w:r w:rsidRPr="004379F2">
        <w:rPr>
          <w:rFonts w:ascii="Symbol" w:hAnsi="Symbol"/>
        </w:rPr>
        <w:t></w:t>
      </w:r>
      <w:r w:rsidRPr="004379F2">
        <w:t>-).  There were significantly fewer ta</w:t>
      </w:r>
      <w:r>
        <w:t>ngles</w:t>
      </w:r>
      <w:r w:rsidRPr="004379F2">
        <w:t xml:space="preserve"> and dystrophic neurite</w:t>
      </w:r>
      <w:r>
        <w:t xml:space="preserve"> cluster</w:t>
      </w:r>
      <w:r w:rsidRPr="004379F2">
        <w:t>s in the regions where A</w:t>
      </w:r>
      <w:r w:rsidRPr="004379F2">
        <w:rPr>
          <w:rFonts w:ascii="Symbol" w:hAnsi="Symbol"/>
        </w:rPr>
        <w:t></w:t>
      </w:r>
      <w:r w:rsidRPr="004379F2">
        <w:t xml:space="preserve"> plaques had been removed in response to the A</w:t>
      </w:r>
      <w:r w:rsidRPr="004379F2">
        <w:rPr>
          <w:rFonts w:ascii="Symbol" w:hAnsi="Symbol"/>
        </w:rPr>
        <w:t></w:t>
      </w:r>
      <w:r w:rsidRPr="004379F2">
        <w:rPr>
          <w:rFonts w:ascii="Symbol" w:hAnsi="Symbol"/>
        </w:rPr>
        <w:t></w:t>
      </w:r>
      <w:r w:rsidRPr="004379F2">
        <w:t xml:space="preserve">immunotherapy; not significant for neuropil threads.  Scale </w:t>
      </w:r>
      <w:r w:rsidRPr="00360371">
        <w:t>bar = 50</w:t>
      </w:r>
      <w:r w:rsidRPr="00360371">
        <w:rPr>
          <w:rFonts w:ascii="Symbol" w:hAnsi="Symbol"/>
        </w:rPr>
        <w:t></w:t>
      </w:r>
      <w:r w:rsidRPr="00360371">
        <w:t>m</w:t>
      </w:r>
    </w:p>
    <w:p w14:paraId="42A21C92" w14:textId="77777777" w:rsidR="00CA6BB6" w:rsidRPr="004379F2" w:rsidRDefault="00CA6BB6" w:rsidP="00CA6BB6">
      <w:pPr>
        <w:spacing w:line="360" w:lineRule="auto"/>
        <w:jc w:val="lowKashida"/>
      </w:pPr>
    </w:p>
    <w:p w14:paraId="602EE933" w14:textId="77777777" w:rsidR="00CA6BB6" w:rsidRPr="00FC603F" w:rsidRDefault="00CA6BB6" w:rsidP="00CA6BB6">
      <w:pPr>
        <w:spacing w:line="360" w:lineRule="auto"/>
        <w:jc w:val="lowKashida"/>
        <w:rPr>
          <w:b/>
          <w:bCs/>
        </w:rPr>
      </w:pPr>
      <w:r w:rsidRPr="004379F2">
        <w:rPr>
          <w:b/>
          <w:bCs/>
        </w:rPr>
        <w:t xml:space="preserve">Figure </w:t>
      </w:r>
      <w:r>
        <w:rPr>
          <w:b/>
          <w:bCs/>
        </w:rPr>
        <w:t>5</w:t>
      </w:r>
      <w:r w:rsidRPr="004379F2">
        <w:rPr>
          <w:b/>
          <w:bCs/>
        </w:rPr>
        <w:t>.</w:t>
      </w:r>
      <w:r>
        <w:rPr>
          <w:b/>
          <w:bCs/>
        </w:rPr>
        <w:t xml:space="preserve">  </w:t>
      </w:r>
      <w:r w:rsidRPr="00442F0E">
        <w:rPr>
          <w:bCs/>
        </w:rPr>
        <w:t xml:space="preserve">Illustrations of the single case of </w:t>
      </w:r>
      <w:r w:rsidRPr="00442F0E">
        <w:t>post-immu</w:t>
      </w:r>
      <w:r>
        <w:t>nisation meningoencephalitis (case 1).  Numerous lymphocytes in the subarachnoid space clustered around arteries showing the “double-barrel” morphology associated with severe cerebral amyloid angiopathy (A) haematoxylin &amp; eosin and (B) CD3 immunohistochemistry for T lymphocytes.  (C) Lymphocytes were relatively scanty in the cerebral cortex (CD3 immunohistochemistry).  (D) Cerebral white matter showed focal rarefaction of myelinated fibres (Kluver Barrera).  (E) Old cortical microbleed indicated by the presence of a cluster of haemosiderin pigment granules.  (F) Severe cerebral amyloid angiopathy with full thickness, full circumference involvement of the walls of leptomeningeal and parenchymal arteries by amyloid-β (immunohistochemistry for pan-Aβ).  Scale bar A and E = 100</w:t>
      </w:r>
      <w:r w:rsidRPr="00C473FC">
        <w:rPr>
          <w:rFonts w:ascii="Symbol" w:hAnsi="Symbol"/>
        </w:rPr>
        <w:t></w:t>
      </w:r>
      <w:r>
        <w:t>m; B and D = 50</w:t>
      </w:r>
      <w:r w:rsidRPr="00C473FC">
        <w:rPr>
          <w:rFonts w:ascii="Symbol" w:hAnsi="Symbol"/>
        </w:rPr>
        <w:t></w:t>
      </w:r>
      <w:r>
        <w:t>m; C = 30</w:t>
      </w:r>
      <w:r w:rsidRPr="00C473FC">
        <w:rPr>
          <w:rFonts w:ascii="Symbol" w:hAnsi="Symbol"/>
        </w:rPr>
        <w:t></w:t>
      </w:r>
      <w:r>
        <w:t>m; F = 500</w:t>
      </w:r>
      <w:r w:rsidRPr="00C473FC">
        <w:rPr>
          <w:rFonts w:ascii="Symbol" w:hAnsi="Symbol"/>
        </w:rPr>
        <w:t></w:t>
      </w:r>
      <w:r>
        <w:t>m.</w:t>
      </w:r>
    </w:p>
    <w:p w14:paraId="02B53368" w14:textId="77777777" w:rsidR="00CA6BB6" w:rsidRDefault="00CA6BB6" w:rsidP="00CA6BB6"/>
    <w:sectPr w:rsidR="00CA6BB6">
      <w:footerReference w:type="even" r:id="rId10"/>
      <w:footerReference w:type="default" r:id="rId11"/>
      <w:pgSz w:w="12240" w:h="15840"/>
      <w:pgMar w:top="1440" w:right="1800" w:bottom="1440" w:left="180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64523B" w16cid:durableId="1F1D589E"/>
  <w16cid:commentId w16cid:paraId="0A917FB6" w16cid:durableId="1F1D6AB4"/>
  <w16cid:commentId w16cid:paraId="3EB368D1" w16cid:durableId="1F1D6E8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0E17C3" w14:textId="77777777" w:rsidR="007A6CAD" w:rsidRDefault="007A6CAD">
      <w:r>
        <w:separator/>
      </w:r>
    </w:p>
  </w:endnote>
  <w:endnote w:type="continuationSeparator" w:id="0">
    <w:p w14:paraId="37A41EA5" w14:textId="77777777" w:rsidR="007A6CAD" w:rsidRDefault="007A6C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DengXian Light">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DengXian">
    <w:altName w:val="等线"/>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888327" w14:textId="77777777" w:rsidR="007A6CAD" w:rsidRDefault="007A6CAD" w:rsidP="00D11B9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1C3F31" w14:textId="77777777" w:rsidR="007A6CAD" w:rsidRDefault="007A6CAD" w:rsidP="0010032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6629C4" w14:textId="77777777" w:rsidR="007A6CAD" w:rsidRDefault="007A6CAD" w:rsidP="00D11B9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268FA">
      <w:rPr>
        <w:rStyle w:val="PageNumber"/>
        <w:noProof/>
      </w:rPr>
      <w:t>22</w:t>
    </w:r>
    <w:r>
      <w:rPr>
        <w:rStyle w:val="PageNumber"/>
      </w:rPr>
      <w:fldChar w:fldCharType="end"/>
    </w:r>
  </w:p>
  <w:p w14:paraId="585D2E13" w14:textId="77777777" w:rsidR="007A6CAD" w:rsidRDefault="007A6CAD" w:rsidP="0010032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B2E9F1" w14:textId="77777777" w:rsidR="007A6CAD" w:rsidRDefault="007A6CAD">
      <w:r>
        <w:separator/>
      </w:r>
    </w:p>
  </w:footnote>
  <w:footnote w:type="continuationSeparator" w:id="0">
    <w:p w14:paraId="1AB9C6BC" w14:textId="77777777" w:rsidR="007A6CAD" w:rsidRDefault="007A6CA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8D718E"/>
    <w:multiLevelType w:val="hybridMultilevel"/>
    <w:tmpl w:val="4AE0F93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AEA30B8"/>
    <w:multiLevelType w:val="hybridMultilevel"/>
    <w:tmpl w:val="916E973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35203B4E"/>
    <w:multiLevelType w:val="hybridMultilevel"/>
    <w:tmpl w:val="E1900D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7AD26E7"/>
    <w:multiLevelType w:val="multilevel"/>
    <w:tmpl w:val="3F74C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76212F5"/>
    <w:multiLevelType w:val="hybridMultilevel"/>
    <w:tmpl w:val="F3F6EDF6"/>
    <w:lvl w:ilvl="0" w:tplc="B812063C">
      <w:start w:val="1"/>
      <w:numFmt w:val="bullet"/>
      <w:lvlText w:val="•"/>
      <w:lvlJc w:val="left"/>
      <w:pPr>
        <w:tabs>
          <w:tab w:val="num" w:pos="720"/>
        </w:tabs>
        <w:ind w:left="720" w:hanging="360"/>
      </w:pPr>
      <w:rPr>
        <w:rFonts w:ascii="Times New Roman" w:hAnsi="Times New Roman" w:hint="default"/>
      </w:rPr>
    </w:lvl>
    <w:lvl w:ilvl="1" w:tplc="741A68BE" w:tentative="1">
      <w:start w:val="1"/>
      <w:numFmt w:val="bullet"/>
      <w:lvlText w:val="•"/>
      <w:lvlJc w:val="left"/>
      <w:pPr>
        <w:tabs>
          <w:tab w:val="num" w:pos="1440"/>
        </w:tabs>
        <w:ind w:left="1440" w:hanging="360"/>
      </w:pPr>
      <w:rPr>
        <w:rFonts w:ascii="Times New Roman" w:hAnsi="Times New Roman" w:hint="default"/>
      </w:rPr>
    </w:lvl>
    <w:lvl w:ilvl="2" w:tplc="D666BAAC" w:tentative="1">
      <w:start w:val="1"/>
      <w:numFmt w:val="bullet"/>
      <w:lvlText w:val="•"/>
      <w:lvlJc w:val="left"/>
      <w:pPr>
        <w:tabs>
          <w:tab w:val="num" w:pos="2160"/>
        </w:tabs>
        <w:ind w:left="2160" w:hanging="360"/>
      </w:pPr>
      <w:rPr>
        <w:rFonts w:ascii="Times New Roman" w:hAnsi="Times New Roman" w:hint="default"/>
      </w:rPr>
    </w:lvl>
    <w:lvl w:ilvl="3" w:tplc="CA2474A6" w:tentative="1">
      <w:start w:val="1"/>
      <w:numFmt w:val="bullet"/>
      <w:lvlText w:val="•"/>
      <w:lvlJc w:val="left"/>
      <w:pPr>
        <w:tabs>
          <w:tab w:val="num" w:pos="2880"/>
        </w:tabs>
        <w:ind w:left="2880" w:hanging="360"/>
      </w:pPr>
      <w:rPr>
        <w:rFonts w:ascii="Times New Roman" w:hAnsi="Times New Roman" w:hint="default"/>
      </w:rPr>
    </w:lvl>
    <w:lvl w:ilvl="4" w:tplc="8072179C" w:tentative="1">
      <w:start w:val="1"/>
      <w:numFmt w:val="bullet"/>
      <w:lvlText w:val="•"/>
      <w:lvlJc w:val="left"/>
      <w:pPr>
        <w:tabs>
          <w:tab w:val="num" w:pos="3600"/>
        </w:tabs>
        <w:ind w:left="3600" w:hanging="360"/>
      </w:pPr>
      <w:rPr>
        <w:rFonts w:ascii="Times New Roman" w:hAnsi="Times New Roman" w:hint="default"/>
      </w:rPr>
    </w:lvl>
    <w:lvl w:ilvl="5" w:tplc="0CDCAB52" w:tentative="1">
      <w:start w:val="1"/>
      <w:numFmt w:val="bullet"/>
      <w:lvlText w:val="•"/>
      <w:lvlJc w:val="left"/>
      <w:pPr>
        <w:tabs>
          <w:tab w:val="num" w:pos="4320"/>
        </w:tabs>
        <w:ind w:left="4320" w:hanging="360"/>
      </w:pPr>
      <w:rPr>
        <w:rFonts w:ascii="Times New Roman" w:hAnsi="Times New Roman" w:hint="default"/>
      </w:rPr>
    </w:lvl>
    <w:lvl w:ilvl="6" w:tplc="18B6852E" w:tentative="1">
      <w:start w:val="1"/>
      <w:numFmt w:val="bullet"/>
      <w:lvlText w:val="•"/>
      <w:lvlJc w:val="left"/>
      <w:pPr>
        <w:tabs>
          <w:tab w:val="num" w:pos="5040"/>
        </w:tabs>
        <w:ind w:left="5040" w:hanging="360"/>
      </w:pPr>
      <w:rPr>
        <w:rFonts w:ascii="Times New Roman" w:hAnsi="Times New Roman" w:hint="default"/>
      </w:rPr>
    </w:lvl>
    <w:lvl w:ilvl="7" w:tplc="ACC200FC" w:tentative="1">
      <w:start w:val="1"/>
      <w:numFmt w:val="bullet"/>
      <w:lvlText w:val="•"/>
      <w:lvlJc w:val="left"/>
      <w:pPr>
        <w:tabs>
          <w:tab w:val="num" w:pos="5760"/>
        </w:tabs>
        <w:ind w:left="5760" w:hanging="360"/>
      </w:pPr>
      <w:rPr>
        <w:rFonts w:ascii="Times New Roman" w:hAnsi="Times New Roman" w:hint="default"/>
      </w:rPr>
    </w:lvl>
    <w:lvl w:ilvl="8" w:tplc="110A0E24"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75924200"/>
    <w:multiLevelType w:val="hybridMultilevel"/>
    <w:tmpl w:val="547EDF14"/>
    <w:lvl w:ilvl="0" w:tplc="C652BD1E">
      <w:start w:val="1"/>
      <w:numFmt w:val="bullet"/>
      <w:lvlText w:val="•"/>
      <w:lvlJc w:val="left"/>
      <w:pPr>
        <w:tabs>
          <w:tab w:val="num" w:pos="720"/>
        </w:tabs>
        <w:ind w:left="720" w:hanging="360"/>
      </w:pPr>
      <w:rPr>
        <w:rFonts w:ascii="Times New Roman" w:hAnsi="Times New Roman" w:hint="default"/>
      </w:rPr>
    </w:lvl>
    <w:lvl w:ilvl="1" w:tplc="BD9477D2" w:tentative="1">
      <w:start w:val="1"/>
      <w:numFmt w:val="bullet"/>
      <w:lvlText w:val="•"/>
      <w:lvlJc w:val="left"/>
      <w:pPr>
        <w:tabs>
          <w:tab w:val="num" w:pos="1440"/>
        </w:tabs>
        <w:ind w:left="1440" w:hanging="360"/>
      </w:pPr>
      <w:rPr>
        <w:rFonts w:ascii="Times New Roman" w:hAnsi="Times New Roman" w:hint="default"/>
      </w:rPr>
    </w:lvl>
    <w:lvl w:ilvl="2" w:tplc="49AEFA1A" w:tentative="1">
      <w:start w:val="1"/>
      <w:numFmt w:val="bullet"/>
      <w:lvlText w:val="•"/>
      <w:lvlJc w:val="left"/>
      <w:pPr>
        <w:tabs>
          <w:tab w:val="num" w:pos="2160"/>
        </w:tabs>
        <w:ind w:left="2160" w:hanging="360"/>
      </w:pPr>
      <w:rPr>
        <w:rFonts w:ascii="Times New Roman" w:hAnsi="Times New Roman" w:hint="default"/>
      </w:rPr>
    </w:lvl>
    <w:lvl w:ilvl="3" w:tplc="55EA6658" w:tentative="1">
      <w:start w:val="1"/>
      <w:numFmt w:val="bullet"/>
      <w:lvlText w:val="•"/>
      <w:lvlJc w:val="left"/>
      <w:pPr>
        <w:tabs>
          <w:tab w:val="num" w:pos="2880"/>
        </w:tabs>
        <w:ind w:left="2880" w:hanging="360"/>
      </w:pPr>
      <w:rPr>
        <w:rFonts w:ascii="Times New Roman" w:hAnsi="Times New Roman" w:hint="default"/>
      </w:rPr>
    </w:lvl>
    <w:lvl w:ilvl="4" w:tplc="C20A8298" w:tentative="1">
      <w:start w:val="1"/>
      <w:numFmt w:val="bullet"/>
      <w:lvlText w:val="•"/>
      <w:lvlJc w:val="left"/>
      <w:pPr>
        <w:tabs>
          <w:tab w:val="num" w:pos="3600"/>
        </w:tabs>
        <w:ind w:left="3600" w:hanging="360"/>
      </w:pPr>
      <w:rPr>
        <w:rFonts w:ascii="Times New Roman" w:hAnsi="Times New Roman" w:hint="default"/>
      </w:rPr>
    </w:lvl>
    <w:lvl w:ilvl="5" w:tplc="A5D45CEE" w:tentative="1">
      <w:start w:val="1"/>
      <w:numFmt w:val="bullet"/>
      <w:lvlText w:val="•"/>
      <w:lvlJc w:val="left"/>
      <w:pPr>
        <w:tabs>
          <w:tab w:val="num" w:pos="4320"/>
        </w:tabs>
        <w:ind w:left="4320" w:hanging="360"/>
      </w:pPr>
      <w:rPr>
        <w:rFonts w:ascii="Times New Roman" w:hAnsi="Times New Roman" w:hint="default"/>
      </w:rPr>
    </w:lvl>
    <w:lvl w:ilvl="6" w:tplc="85D0FBBC" w:tentative="1">
      <w:start w:val="1"/>
      <w:numFmt w:val="bullet"/>
      <w:lvlText w:val="•"/>
      <w:lvlJc w:val="left"/>
      <w:pPr>
        <w:tabs>
          <w:tab w:val="num" w:pos="5040"/>
        </w:tabs>
        <w:ind w:left="5040" w:hanging="360"/>
      </w:pPr>
      <w:rPr>
        <w:rFonts w:ascii="Times New Roman" w:hAnsi="Times New Roman" w:hint="default"/>
      </w:rPr>
    </w:lvl>
    <w:lvl w:ilvl="7" w:tplc="048001FA" w:tentative="1">
      <w:start w:val="1"/>
      <w:numFmt w:val="bullet"/>
      <w:lvlText w:val="•"/>
      <w:lvlJc w:val="left"/>
      <w:pPr>
        <w:tabs>
          <w:tab w:val="num" w:pos="5760"/>
        </w:tabs>
        <w:ind w:left="5760" w:hanging="360"/>
      </w:pPr>
      <w:rPr>
        <w:rFonts w:ascii="Times New Roman" w:hAnsi="Times New Roman" w:hint="default"/>
      </w:rPr>
    </w:lvl>
    <w:lvl w:ilvl="8" w:tplc="54301758" w:tentative="1">
      <w:start w:val="1"/>
      <w:numFmt w:val="bullet"/>
      <w:lvlText w:val="•"/>
      <w:lvlJc w:val="left"/>
      <w:pPr>
        <w:tabs>
          <w:tab w:val="num" w:pos="6480"/>
        </w:tabs>
        <w:ind w:left="6480" w:hanging="360"/>
      </w:pPr>
      <w:rPr>
        <w:rFonts w:ascii="Times New Roman" w:hAnsi="Times New Roman" w:hint="default"/>
      </w:rPr>
    </w:lvl>
  </w:abstractNum>
  <w:num w:numId="1">
    <w:abstractNumId w:val="1"/>
  </w:num>
  <w:num w:numId="2">
    <w:abstractNumId w:val="2"/>
  </w:num>
  <w:num w:numId="3">
    <w:abstractNumId w:val="5"/>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fr-FR" w:vendorID="64" w:dllVersion="6" w:nlCheck="1" w:checkStyle="1"/>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fr-FR" w:vendorID="64" w:dllVersion="131078" w:nlCheck="1" w:checkStyle="0"/>
  <w:activeWritingStyle w:appName="MSWord" w:lang="en-GB" w:vendorID="64" w:dllVersion="131078" w:nlCheck="1" w:checkStyle="1"/>
  <w:activeWritingStyle w:appName="MSWord" w:lang="it-IT" w:vendorID="64" w:dllVersion="131078" w:nlCheck="1" w:checkStyle="0"/>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rai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tzr9sor0v01evxfgp92sveape9pa59z0z&quot;&gt;BIBLIO&lt;record-ids&gt;&lt;item&gt;1185&lt;/item&gt;&lt;item&gt;1234&lt;/item&gt;&lt;item&gt;1241&lt;/item&gt;&lt;item&gt;1249&lt;/item&gt;&lt;item&gt;1262&lt;/item&gt;&lt;item&gt;1298&lt;/item&gt;&lt;item&gt;1324&lt;/item&gt;&lt;item&gt;1383&lt;/item&gt;&lt;item&gt;1573&lt;/item&gt;&lt;item&gt;1668&lt;/item&gt;&lt;item&gt;1669&lt;/item&gt;&lt;item&gt;1739&lt;/item&gt;&lt;item&gt;1767&lt;/item&gt;&lt;item&gt;2072&lt;/item&gt;&lt;item&gt;2145&lt;/item&gt;&lt;item&gt;2177&lt;/item&gt;&lt;item&gt;2417&lt;/item&gt;&lt;item&gt;2495&lt;/item&gt;&lt;item&gt;2502&lt;/item&gt;&lt;item&gt;2593&lt;/item&gt;&lt;item&gt;2608&lt;/item&gt;&lt;item&gt;2618&lt;/item&gt;&lt;item&gt;2762&lt;/item&gt;&lt;item&gt;2819&lt;/item&gt;&lt;item&gt;2948&lt;/item&gt;&lt;item&gt;3164&lt;/item&gt;&lt;item&gt;3335&lt;/item&gt;&lt;item&gt;3523&lt;/item&gt;&lt;item&gt;3795&lt;/item&gt;&lt;item&gt;4028&lt;/item&gt;&lt;item&gt;4107&lt;/item&gt;&lt;item&gt;4174&lt;/item&gt;&lt;item&gt;4175&lt;/item&gt;&lt;item&gt;4176&lt;/item&gt;&lt;item&gt;4210&lt;/item&gt;&lt;item&gt;4247&lt;/item&gt;&lt;item&gt;4274&lt;/item&gt;&lt;item&gt;4569&lt;/item&gt;&lt;item&gt;4593&lt;/item&gt;&lt;item&gt;4594&lt;/item&gt;&lt;item&gt;4597&lt;/item&gt;&lt;item&gt;4598&lt;/item&gt;&lt;item&gt;4599&lt;/item&gt;&lt;/record-ids&gt;&lt;/item&gt;&lt;/Libraries&gt;"/>
  </w:docVars>
  <w:rsids>
    <w:rsidRoot w:val="000414CF"/>
    <w:rsid w:val="0000036A"/>
    <w:rsid w:val="00001068"/>
    <w:rsid w:val="000011C2"/>
    <w:rsid w:val="000015E7"/>
    <w:rsid w:val="00002105"/>
    <w:rsid w:val="00004877"/>
    <w:rsid w:val="000053A1"/>
    <w:rsid w:val="00005960"/>
    <w:rsid w:val="00005A0B"/>
    <w:rsid w:val="00005A9A"/>
    <w:rsid w:val="0000610A"/>
    <w:rsid w:val="00006A11"/>
    <w:rsid w:val="00010417"/>
    <w:rsid w:val="00011574"/>
    <w:rsid w:val="000125B0"/>
    <w:rsid w:val="000127B4"/>
    <w:rsid w:val="00012C36"/>
    <w:rsid w:val="00012FE6"/>
    <w:rsid w:val="00013584"/>
    <w:rsid w:val="0001377C"/>
    <w:rsid w:val="00013816"/>
    <w:rsid w:val="000155D5"/>
    <w:rsid w:val="00015844"/>
    <w:rsid w:val="000159B4"/>
    <w:rsid w:val="00015F0F"/>
    <w:rsid w:val="0001682B"/>
    <w:rsid w:val="00016E4D"/>
    <w:rsid w:val="0001770B"/>
    <w:rsid w:val="00017830"/>
    <w:rsid w:val="0001790A"/>
    <w:rsid w:val="00020CC4"/>
    <w:rsid w:val="00020E68"/>
    <w:rsid w:val="000213BD"/>
    <w:rsid w:val="00021577"/>
    <w:rsid w:val="000228C2"/>
    <w:rsid w:val="00022C1C"/>
    <w:rsid w:val="00022D6F"/>
    <w:rsid w:val="00022F9E"/>
    <w:rsid w:val="000241DB"/>
    <w:rsid w:val="00024703"/>
    <w:rsid w:val="0002538B"/>
    <w:rsid w:val="00025B6A"/>
    <w:rsid w:val="00025B96"/>
    <w:rsid w:val="00027472"/>
    <w:rsid w:val="0003021D"/>
    <w:rsid w:val="0003028A"/>
    <w:rsid w:val="00030AC7"/>
    <w:rsid w:val="00030BA0"/>
    <w:rsid w:val="00031D68"/>
    <w:rsid w:val="00032181"/>
    <w:rsid w:val="00032303"/>
    <w:rsid w:val="00033E89"/>
    <w:rsid w:val="00034137"/>
    <w:rsid w:val="000346A6"/>
    <w:rsid w:val="00034B15"/>
    <w:rsid w:val="0003576A"/>
    <w:rsid w:val="000360FD"/>
    <w:rsid w:val="00037F52"/>
    <w:rsid w:val="000414CF"/>
    <w:rsid w:val="000414E7"/>
    <w:rsid w:val="00041CDE"/>
    <w:rsid w:val="00043A12"/>
    <w:rsid w:val="00043D78"/>
    <w:rsid w:val="00044A34"/>
    <w:rsid w:val="000454A4"/>
    <w:rsid w:val="000454C6"/>
    <w:rsid w:val="00047FDB"/>
    <w:rsid w:val="0005006A"/>
    <w:rsid w:val="000514F8"/>
    <w:rsid w:val="00052366"/>
    <w:rsid w:val="00052F5B"/>
    <w:rsid w:val="000531BA"/>
    <w:rsid w:val="000538C8"/>
    <w:rsid w:val="00053C29"/>
    <w:rsid w:val="00054BEF"/>
    <w:rsid w:val="00054DFE"/>
    <w:rsid w:val="0005516B"/>
    <w:rsid w:val="000556C5"/>
    <w:rsid w:val="00056030"/>
    <w:rsid w:val="00056614"/>
    <w:rsid w:val="00056BC8"/>
    <w:rsid w:val="000615AE"/>
    <w:rsid w:val="0006340A"/>
    <w:rsid w:val="00063CB7"/>
    <w:rsid w:val="00063DC7"/>
    <w:rsid w:val="00063EF4"/>
    <w:rsid w:val="00064165"/>
    <w:rsid w:val="000644E2"/>
    <w:rsid w:val="00064ADD"/>
    <w:rsid w:val="00064B1D"/>
    <w:rsid w:val="00064B50"/>
    <w:rsid w:val="00064B9D"/>
    <w:rsid w:val="00065764"/>
    <w:rsid w:val="00065934"/>
    <w:rsid w:val="00067409"/>
    <w:rsid w:val="00072221"/>
    <w:rsid w:val="000723B5"/>
    <w:rsid w:val="000723E1"/>
    <w:rsid w:val="00073784"/>
    <w:rsid w:val="0007736C"/>
    <w:rsid w:val="00077D7C"/>
    <w:rsid w:val="00080239"/>
    <w:rsid w:val="00080F9D"/>
    <w:rsid w:val="00083226"/>
    <w:rsid w:val="00083A8C"/>
    <w:rsid w:val="00084024"/>
    <w:rsid w:val="00084346"/>
    <w:rsid w:val="000843BC"/>
    <w:rsid w:val="00084639"/>
    <w:rsid w:val="00085169"/>
    <w:rsid w:val="000856E9"/>
    <w:rsid w:val="0008584F"/>
    <w:rsid w:val="00086F91"/>
    <w:rsid w:val="00087891"/>
    <w:rsid w:val="0009024A"/>
    <w:rsid w:val="000902B6"/>
    <w:rsid w:val="00091190"/>
    <w:rsid w:val="00092C7B"/>
    <w:rsid w:val="00092F69"/>
    <w:rsid w:val="000931B7"/>
    <w:rsid w:val="00093BE3"/>
    <w:rsid w:val="00093EF4"/>
    <w:rsid w:val="0009406B"/>
    <w:rsid w:val="00094D77"/>
    <w:rsid w:val="00094FFA"/>
    <w:rsid w:val="000955FE"/>
    <w:rsid w:val="000962BE"/>
    <w:rsid w:val="0009730A"/>
    <w:rsid w:val="000977D4"/>
    <w:rsid w:val="000A0C34"/>
    <w:rsid w:val="000A2719"/>
    <w:rsid w:val="000A39D4"/>
    <w:rsid w:val="000A3EBD"/>
    <w:rsid w:val="000A3F35"/>
    <w:rsid w:val="000A405B"/>
    <w:rsid w:val="000A40F9"/>
    <w:rsid w:val="000A43FA"/>
    <w:rsid w:val="000A686E"/>
    <w:rsid w:val="000A6BD4"/>
    <w:rsid w:val="000A6F84"/>
    <w:rsid w:val="000B00B7"/>
    <w:rsid w:val="000B0AC9"/>
    <w:rsid w:val="000B1BE0"/>
    <w:rsid w:val="000B1D87"/>
    <w:rsid w:val="000B1EB9"/>
    <w:rsid w:val="000B2737"/>
    <w:rsid w:val="000B2744"/>
    <w:rsid w:val="000B346A"/>
    <w:rsid w:val="000B5242"/>
    <w:rsid w:val="000B6402"/>
    <w:rsid w:val="000B6EC6"/>
    <w:rsid w:val="000B78A9"/>
    <w:rsid w:val="000B78B0"/>
    <w:rsid w:val="000B78EE"/>
    <w:rsid w:val="000B7E69"/>
    <w:rsid w:val="000B7EC2"/>
    <w:rsid w:val="000C0887"/>
    <w:rsid w:val="000C09B0"/>
    <w:rsid w:val="000C0E72"/>
    <w:rsid w:val="000C0F4E"/>
    <w:rsid w:val="000C1586"/>
    <w:rsid w:val="000C1812"/>
    <w:rsid w:val="000C1944"/>
    <w:rsid w:val="000C1F26"/>
    <w:rsid w:val="000C1F90"/>
    <w:rsid w:val="000C225A"/>
    <w:rsid w:val="000C234D"/>
    <w:rsid w:val="000C279C"/>
    <w:rsid w:val="000C2DC3"/>
    <w:rsid w:val="000C3507"/>
    <w:rsid w:val="000C3EB7"/>
    <w:rsid w:val="000C47C5"/>
    <w:rsid w:val="000C54FF"/>
    <w:rsid w:val="000C5808"/>
    <w:rsid w:val="000C6766"/>
    <w:rsid w:val="000C72CF"/>
    <w:rsid w:val="000C77D0"/>
    <w:rsid w:val="000C7A10"/>
    <w:rsid w:val="000C7C1D"/>
    <w:rsid w:val="000D15B8"/>
    <w:rsid w:val="000D1EC1"/>
    <w:rsid w:val="000D2869"/>
    <w:rsid w:val="000D31C4"/>
    <w:rsid w:val="000D453E"/>
    <w:rsid w:val="000D49CB"/>
    <w:rsid w:val="000D56FB"/>
    <w:rsid w:val="000D6D6D"/>
    <w:rsid w:val="000E05C3"/>
    <w:rsid w:val="000E0F41"/>
    <w:rsid w:val="000E2776"/>
    <w:rsid w:val="000E2A9D"/>
    <w:rsid w:val="000E47D3"/>
    <w:rsid w:val="000E60CC"/>
    <w:rsid w:val="000E6CB4"/>
    <w:rsid w:val="000E6F74"/>
    <w:rsid w:val="000E76C2"/>
    <w:rsid w:val="000E79B1"/>
    <w:rsid w:val="000E7D9D"/>
    <w:rsid w:val="000F1D79"/>
    <w:rsid w:val="000F355F"/>
    <w:rsid w:val="000F4AEE"/>
    <w:rsid w:val="000F6145"/>
    <w:rsid w:val="000F64C0"/>
    <w:rsid w:val="000F6F84"/>
    <w:rsid w:val="000F75B4"/>
    <w:rsid w:val="001001BC"/>
    <w:rsid w:val="00100321"/>
    <w:rsid w:val="00100612"/>
    <w:rsid w:val="00101DC4"/>
    <w:rsid w:val="00102072"/>
    <w:rsid w:val="00103735"/>
    <w:rsid w:val="001037D0"/>
    <w:rsid w:val="00103EAF"/>
    <w:rsid w:val="00104213"/>
    <w:rsid w:val="00104C89"/>
    <w:rsid w:val="00104FF4"/>
    <w:rsid w:val="001063CA"/>
    <w:rsid w:val="001065F2"/>
    <w:rsid w:val="001076DB"/>
    <w:rsid w:val="001103D9"/>
    <w:rsid w:val="00110639"/>
    <w:rsid w:val="00110CC0"/>
    <w:rsid w:val="00111077"/>
    <w:rsid w:val="00113612"/>
    <w:rsid w:val="0011430F"/>
    <w:rsid w:val="001144CA"/>
    <w:rsid w:val="00114F90"/>
    <w:rsid w:val="00116381"/>
    <w:rsid w:val="00116402"/>
    <w:rsid w:val="00116597"/>
    <w:rsid w:val="00116A8A"/>
    <w:rsid w:val="001172DB"/>
    <w:rsid w:val="0011788A"/>
    <w:rsid w:val="00120265"/>
    <w:rsid w:val="001212A8"/>
    <w:rsid w:val="001225BF"/>
    <w:rsid w:val="0012412E"/>
    <w:rsid w:val="00124C02"/>
    <w:rsid w:val="00131047"/>
    <w:rsid w:val="001312DF"/>
    <w:rsid w:val="00131547"/>
    <w:rsid w:val="00131675"/>
    <w:rsid w:val="00132287"/>
    <w:rsid w:val="0013320F"/>
    <w:rsid w:val="001336C5"/>
    <w:rsid w:val="00133AF9"/>
    <w:rsid w:val="00134A34"/>
    <w:rsid w:val="00134F1C"/>
    <w:rsid w:val="00135FE8"/>
    <w:rsid w:val="001361CC"/>
    <w:rsid w:val="001361EC"/>
    <w:rsid w:val="00136AE3"/>
    <w:rsid w:val="00136FE7"/>
    <w:rsid w:val="00137A08"/>
    <w:rsid w:val="00140657"/>
    <w:rsid w:val="00140669"/>
    <w:rsid w:val="00140790"/>
    <w:rsid w:val="001412A9"/>
    <w:rsid w:val="00141E79"/>
    <w:rsid w:val="00142B61"/>
    <w:rsid w:val="00142C10"/>
    <w:rsid w:val="0014320D"/>
    <w:rsid w:val="001439B8"/>
    <w:rsid w:val="00143E39"/>
    <w:rsid w:val="001443D0"/>
    <w:rsid w:val="00144582"/>
    <w:rsid w:val="00144922"/>
    <w:rsid w:val="00144C0A"/>
    <w:rsid w:val="00144C63"/>
    <w:rsid w:val="001456C5"/>
    <w:rsid w:val="00146949"/>
    <w:rsid w:val="001469F1"/>
    <w:rsid w:val="001503AD"/>
    <w:rsid w:val="00150B22"/>
    <w:rsid w:val="0015240A"/>
    <w:rsid w:val="001527B2"/>
    <w:rsid w:val="00153AE2"/>
    <w:rsid w:val="001547DF"/>
    <w:rsid w:val="00154FEA"/>
    <w:rsid w:val="00156147"/>
    <w:rsid w:val="001569C6"/>
    <w:rsid w:val="0015705E"/>
    <w:rsid w:val="00157195"/>
    <w:rsid w:val="0015765A"/>
    <w:rsid w:val="001604E3"/>
    <w:rsid w:val="0016143E"/>
    <w:rsid w:val="001616D2"/>
    <w:rsid w:val="001629BE"/>
    <w:rsid w:val="00162BCC"/>
    <w:rsid w:val="00163C52"/>
    <w:rsid w:val="00164957"/>
    <w:rsid w:val="00165C5D"/>
    <w:rsid w:val="00166847"/>
    <w:rsid w:val="001675AB"/>
    <w:rsid w:val="001704A3"/>
    <w:rsid w:val="00170E24"/>
    <w:rsid w:val="00171990"/>
    <w:rsid w:val="00171B3A"/>
    <w:rsid w:val="00171EB2"/>
    <w:rsid w:val="00172521"/>
    <w:rsid w:val="00174C11"/>
    <w:rsid w:val="001752E0"/>
    <w:rsid w:val="00175EF3"/>
    <w:rsid w:val="00176FB0"/>
    <w:rsid w:val="00180CDA"/>
    <w:rsid w:val="0018161A"/>
    <w:rsid w:val="00181922"/>
    <w:rsid w:val="00182009"/>
    <w:rsid w:val="0018316D"/>
    <w:rsid w:val="001840B6"/>
    <w:rsid w:val="001847FE"/>
    <w:rsid w:val="001853E4"/>
    <w:rsid w:val="00185FB8"/>
    <w:rsid w:val="001865A5"/>
    <w:rsid w:val="00186B0A"/>
    <w:rsid w:val="001876C3"/>
    <w:rsid w:val="001904B8"/>
    <w:rsid w:val="001905EC"/>
    <w:rsid w:val="00190935"/>
    <w:rsid w:val="001912A4"/>
    <w:rsid w:val="0019363B"/>
    <w:rsid w:val="0019378A"/>
    <w:rsid w:val="001938F5"/>
    <w:rsid w:val="00193D5C"/>
    <w:rsid w:val="00193FED"/>
    <w:rsid w:val="001953D3"/>
    <w:rsid w:val="00195684"/>
    <w:rsid w:val="00195E1C"/>
    <w:rsid w:val="00196535"/>
    <w:rsid w:val="001970F9"/>
    <w:rsid w:val="00197BEE"/>
    <w:rsid w:val="00197F75"/>
    <w:rsid w:val="001A16DE"/>
    <w:rsid w:val="001A1787"/>
    <w:rsid w:val="001A1DBA"/>
    <w:rsid w:val="001A2030"/>
    <w:rsid w:val="001A2541"/>
    <w:rsid w:val="001A5216"/>
    <w:rsid w:val="001A56A2"/>
    <w:rsid w:val="001A5935"/>
    <w:rsid w:val="001A60C9"/>
    <w:rsid w:val="001A641B"/>
    <w:rsid w:val="001A643A"/>
    <w:rsid w:val="001A687F"/>
    <w:rsid w:val="001A70CD"/>
    <w:rsid w:val="001A7874"/>
    <w:rsid w:val="001B0040"/>
    <w:rsid w:val="001B0239"/>
    <w:rsid w:val="001B04FC"/>
    <w:rsid w:val="001B0A3D"/>
    <w:rsid w:val="001B0E66"/>
    <w:rsid w:val="001B105E"/>
    <w:rsid w:val="001B1506"/>
    <w:rsid w:val="001B1843"/>
    <w:rsid w:val="001B4DB4"/>
    <w:rsid w:val="001B5386"/>
    <w:rsid w:val="001B61F0"/>
    <w:rsid w:val="001B72DD"/>
    <w:rsid w:val="001C00A8"/>
    <w:rsid w:val="001C0309"/>
    <w:rsid w:val="001C16B0"/>
    <w:rsid w:val="001C1F55"/>
    <w:rsid w:val="001C30CC"/>
    <w:rsid w:val="001C3332"/>
    <w:rsid w:val="001C3898"/>
    <w:rsid w:val="001C3D76"/>
    <w:rsid w:val="001C3E9E"/>
    <w:rsid w:val="001C4BD3"/>
    <w:rsid w:val="001C4F20"/>
    <w:rsid w:val="001C53C2"/>
    <w:rsid w:val="001C5473"/>
    <w:rsid w:val="001C5520"/>
    <w:rsid w:val="001C59B6"/>
    <w:rsid w:val="001C63B7"/>
    <w:rsid w:val="001C65D1"/>
    <w:rsid w:val="001C6706"/>
    <w:rsid w:val="001C73C5"/>
    <w:rsid w:val="001C7A5C"/>
    <w:rsid w:val="001D074F"/>
    <w:rsid w:val="001D08B0"/>
    <w:rsid w:val="001D180B"/>
    <w:rsid w:val="001D45AB"/>
    <w:rsid w:val="001D4B93"/>
    <w:rsid w:val="001D5248"/>
    <w:rsid w:val="001D5A1D"/>
    <w:rsid w:val="001E0144"/>
    <w:rsid w:val="001E0507"/>
    <w:rsid w:val="001E06E8"/>
    <w:rsid w:val="001E1026"/>
    <w:rsid w:val="001E25CD"/>
    <w:rsid w:val="001E2A13"/>
    <w:rsid w:val="001E3078"/>
    <w:rsid w:val="001E316B"/>
    <w:rsid w:val="001E3A21"/>
    <w:rsid w:val="001E5861"/>
    <w:rsid w:val="001E5BC8"/>
    <w:rsid w:val="001E60D4"/>
    <w:rsid w:val="001E71A6"/>
    <w:rsid w:val="001E7608"/>
    <w:rsid w:val="001F051C"/>
    <w:rsid w:val="001F109B"/>
    <w:rsid w:val="001F1AEA"/>
    <w:rsid w:val="001F286A"/>
    <w:rsid w:val="001F28C1"/>
    <w:rsid w:val="001F2E56"/>
    <w:rsid w:val="001F39A9"/>
    <w:rsid w:val="001F468F"/>
    <w:rsid w:val="001F4F93"/>
    <w:rsid w:val="001F5269"/>
    <w:rsid w:val="001F54ED"/>
    <w:rsid w:val="001F619B"/>
    <w:rsid w:val="001F6A47"/>
    <w:rsid w:val="001F6FC1"/>
    <w:rsid w:val="001F796E"/>
    <w:rsid w:val="001F7C60"/>
    <w:rsid w:val="0020024C"/>
    <w:rsid w:val="002032A8"/>
    <w:rsid w:val="00203EE5"/>
    <w:rsid w:val="00203F5E"/>
    <w:rsid w:val="002046AE"/>
    <w:rsid w:val="0020546B"/>
    <w:rsid w:val="002057E2"/>
    <w:rsid w:val="00205829"/>
    <w:rsid w:val="0020598D"/>
    <w:rsid w:val="00205C7E"/>
    <w:rsid w:val="00205EB7"/>
    <w:rsid w:val="00206DD7"/>
    <w:rsid w:val="002079EA"/>
    <w:rsid w:val="00207E56"/>
    <w:rsid w:val="0021070E"/>
    <w:rsid w:val="00211B10"/>
    <w:rsid w:val="00212330"/>
    <w:rsid w:val="00213FC8"/>
    <w:rsid w:val="002146C1"/>
    <w:rsid w:val="0021499C"/>
    <w:rsid w:val="00215CC6"/>
    <w:rsid w:val="0021768B"/>
    <w:rsid w:val="00217DE5"/>
    <w:rsid w:val="0022030F"/>
    <w:rsid w:val="0022038E"/>
    <w:rsid w:val="00220430"/>
    <w:rsid w:val="00220E49"/>
    <w:rsid w:val="00220F4C"/>
    <w:rsid w:val="0022105D"/>
    <w:rsid w:val="00223938"/>
    <w:rsid w:val="002241B1"/>
    <w:rsid w:val="00224D45"/>
    <w:rsid w:val="0022554F"/>
    <w:rsid w:val="00225E16"/>
    <w:rsid w:val="00227E88"/>
    <w:rsid w:val="002307B3"/>
    <w:rsid w:val="00230CDA"/>
    <w:rsid w:val="00231173"/>
    <w:rsid w:val="00232720"/>
    <w:rsid w:val="002327A3"/>
    <w:rsid w:val="00232F11"/>
    <w:rsid w:val="00233200"/>
    <w:rsid w:val="002349BF"/>
    <w:rsid w:val="002349C1"/>
    <w:rsid w:val="00236E58"/>
    <w:rsid w:val="00237EB0"/>
    <w:rsid w:val="0024133D"/>
    <w:rsid w:val="002419BC"/>
    <w:rsid w:val="00243CBF"/>
    <w:rsid w:val="002453AD"/>
    <w:rsid w:val="00245596"/>
    <w:rsid w:val="00247D20"/>
    <w:rsid w:val="0025025A"/>
    <w:rsid w:val="00250BBB"/>
    <w:rsid w:val="00251F34"/>
    <w:rsid w:val="002524B4"/>
    <w:rsid w:val="00252EA5"/>
    <w:rsid w:val="002537D8"/>
    <w:rsid w:val="00254862"/>
    <w:rsid w:val="002552F9"/>
    <w:rsid w:val="0025542F"/>
    <w:rsid w:val="00255784"/>
    <w:rsid w:val="002557CE"/>
    <w:rsid w:val="00255E94"/>
    <w:rsid w:val="002574D2"/>
    <w:rsid w:val="002577E4"/>
    <w:rsid w:val="00260273"/>
    <w:rsid w:val="00260858"/>
    <w:rsid w:val="00261F2C"/>
    <w:rsid w:val="0026212C"/>
    <w:rsid w:val="00262187"/>
    <w:rsid w:val="002633C7"/>
    <w:rsid w:val="0026341A"/>
    <w:rsid w:val="002636B5"/>
    <w:rsid w:val="00263B69"/>
    <w:rsid w:val="00265039"/>
    <w:rsid w:val="00265B0B"/>
    <w:rsid w:val="00265C0D"/>
    <w:rsid w:val="00266ECD"/>
    <w:rsid w:val="00267DB0"/>
    <w:rsid w:val="00271C39"/>
    <w:rsid w:val="00272173"/>
    <w:rsid w:val="0027280F"/>
    <w:rsid w:val="00272EFA"/>
    <w:rsid w:val="00273895"/>
    <w:rsid w:val="00273C52"/>
    <w:rsid w:val="00273EB7"/>
    <w:rsid w:val="002743EC"/>
    <w:rsid w:val="002750AD"/>
    <w:rsid w:val="00275E4B"/>
    <w:rsid w:val="002773EB"/>
    <w:rsid w:val="00277851"/>
    <w:rsid w:val="0028147A"/>
    <w:rsid w:val="00282391"/>
    <w:rsid w:val="00282792"/>
    <w:rsid w:val="00284BDC"/>
    <w:rsid w:val="00284F1F"/>
    <w:rsid w:val="002850A9"/>
    <w:rsid w:val="0028521E"/>
    <w:rsid w:val="00286D22"/>
    <w:rsid w:val="00287BA6"/>
    <w:rsid w:val="002908E6"/>
    <w:rsid w:val="00290C9F"/>
    <w:rsid w:val="00291396"/>
    <w:rsid w:val="002914BA"/>
    <w:rsid w:val="00291AA1"/>
    <w:rsid w:val="00291C3C"/>
    <w:rsid w:val="00291F22"/>
    <w:rsid w:val="0029271F"/>
    <w:rsid w:val="0029381B"/>
    <w:rsid w:val="0029499A"/>
    <w:rsid w:val="00294F35"/>
    <w:rsid w:val="00295092"/>
    <w:rsid w:val="00295F55"/>
    <w:rsid w:val="00295FAA"/>
    <w:rsid w:val="00296E84"/>
    <w:rsid w:val="0029771D"/>
    <w:rsid w:val="002A04D8"/>
    <w:rsid w:val="002A1C04"/>
    <w:rsid w:val="002A46E2"/>
    <w:rsid w:val="002A555C"/>
    <w:rsid w:val="002A5936"/>
    <w:rsid w:val="002A6F5A"/>
    <w:rsid w:val="002A7194"/>
    <w:rsid w:val="002A786D"/>
    <w:rsid w:val="002B06DA"/>
    <w:rsid w:val="002B0749"/>
    <w:rsid w:val="002B1520"/>
    <w:rsid w:val="002B18FE"/>
    <w:rsid w:val="002B488B"/>
    <w:rsid w:val="002B5422"/>
    <w:rsid w:val="002B585F"/>
    <w:rsid w:val="002B677A"/>
    <w:rsid w:val="002B6F9C"/>
    <w:rsid w:val="002C0732"/>
    <w:rsid w:val="002C0C01"/>
    <w:rsid w:val="002C1274"/>
    <w:rsid w:val="002C1563"/>
    <w:rsid w:val="002C1DE3"/>
    <w:rsid w:val="002C250E"/>
    <w:rsid w:val="002C2D62"/>
    <w:rsid w:val="002C3E9D"/>
    <w:rsid w:val="002C4103"/>
    <w:rsid w:val="002C49F3"/>
    <w:rsid w:val="002C4F5E"/>
    <w:rsid w:val="002C7270"/>
    <w:rsid w:val="002C7C35"/>
    <w:rsid w:val="002D1160"/>
    <w:rsid w:val="002D1D41"/>
    <w:rsid w:val="002D2384"/>
    <w:rsid w:val="002D2E8B"/>
    <w:rsid w:val="002D4346"/>
    <w:rsid w:val="002D4FE2"/>
    <w:rsid w:val="002D508A"/>
    <w:rsid w:val="002D7080"/>
    <w:rsid w:val="002D7F08"/>
    <w:rsid w:val="002E04BC"/>
    <w:rsid w:val="002E3E68"/>
    <w:rsid w:val="002E4564"/>
    <w:rsid w:val="002E4BBD"/>
    <w:rsid w:val="002E4C08"/>
    <w:rsid w:val="002E5988"/>
    <w:rsid w:val="002E60CB"/>
    <w:rsid w:val="002E63B5"/>
    <w:rsid w:val="002E6748"/>
    <w:rsid w:val="002E695D"/>
    <w:rsid w:val="002E775A"/>
    <w:rsid w:val="002F042A"/>
    <w:rsid w:val="002F06FF"/>
    <w:rsid w:val="002F107C"/>
    <w:rsid w:val="002F24BC"/>
    <w:rsid w:val="002F2A26"/>
    <w:rsid w:val="002F2EFD"/>
    <w:rsid w:val="002F3489"/>
    <w:rsid w:val="002F46CB"/>
    <w:rsid w:val="002F6751"/>
    <w:rsid w:val="002F76D4"/>
    <w:rsid w:val="002F7BEB"/>
    <w:rsid w:val="00300493"/>
    <w:rsid w:val="00300DE2"/>
    <w:rsid w:val="00300E70"/>
    <w:rsid w:val="00301BAD"/>
    <w:rsid w:val="0030200B"/>
    <w:rsid w:val="00304D02"/>
    <w:rsid w:val="003055A7"/>
    <w:rsid w:val="0030562B"/>
    <w:rsid w:val="00305705"/>
    <w:rsid w:val="00305BE7"/>
    <w:rsid w:val="003063F6"/>
    <w:rsid w:val="00307DD4"/>
    <w:rsid w:val="00310271"/>
    <w:rsid w:val="00310E40"/>
    <w:rsid w:val="003113F8"/>
    <w:rsid w:val="00312218"/>
    <w:rsid w:val="003125E4"/>
    <w:rsid w:val="00312B45"/>
    <w:rsid w:val="00312CA5"/>
    <w:rsid w:val="0031325A"/>
    <w:rsid w:val="00314646"/>
    <w:rsid w:val="00314729"/>
    <w:rsid w:val="00314ABE"/>
    <w:rsid w:val="00315001"/>
    <w:rsid w:val="0031525A"/>
    <w:rsid w:val="00315D5D"/>
    <w:rsid w:val="0031653B"/>
    <w:rsid w:val="00317315"/>
    <w:rsid w:val="00317E98"/>
    <w:rsid w:val="003205AF"/>
    <w:rsid w:val="00320DB2"/>
    <w:rsid w:val="00321CF5"/>
    <w:rsid w:val="00321F8B"/>
    <w:rsid w:val="00322102"/>
    <w:rsid w:val="00322F51"/>
    <w:rsid w:val="00323BAB"/>
    <w:rsid w:val="00323DE0"/>
    <w:rsid w:val="003241ED"/>
    <w:rsid w:val="0032492A"/>
    <w:rsid w:val="003251A3"/>
    <w:rsid w:val="00325A58"/>
    <w:rsid w:val="00325B10"/>
    <w:rsid w:val="00325F62"/>
    <w:rsid w:val="00326051"/>
    <w:rsid w:val="0032640E"/>
    <w:rsid w:val="0032749D"/>
    <w:rsid w:val="0032773E"/>
    <w:rsid w:val="00327FB5"/>
    <w:rsid w:val="003302DE"/>
    <w:rsid w:val="00330BC3"/>
    <w:rsid w:val="003317E9"/>
    <w:rsid w:val="00331B29"/>
    <w:rsid w:val="00331E32"/>
    <w:rsid w:val="0033364C"/>
    <w:rsid w:val="0033582B"/>
    <w:rsid w:val="00335874"/>
    <w:rsid w:val="003358F2"/>
    <w:rsid w:val="00335CB8"/>
    <w:rsid w:val="00335DB9"/>
    <w:rsid w:val="00337C1C"/>
    <w:rsid w:val="00341ACB"/>
    <w:rsid w:val="00341D47"/>
    <w:rsid w:val="003422AF"/>
    <w:rsid w:val="00343D96"/>
    <w:rsid w:val="0034436B"/>
    <w:rsid w:val="00344B2B"/>
    <w:rsid w:val="0034557A"/>
    <w:rsid w:val="00346CFB"/>
    <w:rsid w:val="003479D4"/>
    <w:rsid w:val="00350E32"/>
    <w:rsid w:val="003529D6"/>
    <w:rsid w:val="00354090"/>
    <w:rsid w:val="00354E19"/>
    <w:rsid w:val="003556D6"/>
    <w:rsid w:val="003564CD"/>
    <w:rsid w:val="003578D4"/>
    <w:rsid w:val="00357D80"/>
    <w:rsid w:val="00361CEE"/>
    <w:rsid w:val="0036251F"/>
    <w:rsid w:val="003644DD"/>
    <w:rsid w:val="00364789"/>
    <w:rsid w:val="003653E2"/>
    <w:rsid w:val="0036591E"/>
    <w:rsid w:val="003663BD"/>
    <w:rsid w:val="00366529"/>
    <w:rsid w:val="00366C61"/>
    <w:rsid w:val="003672D0"/>
    <w:rsid w:val="00375933"/>
    <w:rsid w:val="003767FA"/>
    <w:rsid w:val="00376FDC"/>
    <w:rsid w:val="00377A9E"/>
    <w:rsid w:val="00380557"/>
    <w:rsid w:val="00381708"/>
    <w:rsid w:val="00381C20"/>
    <w:rsid w:val="003826CA"/>
    <w:rsid w:val="003831D1"/>
    <w:rsid w:val="00383F4F"/>
    <w:rsid w:val="003868F7"/>
    <w:rsid w:val="00386BA2"/>
    <w:rsid w:val="00386D05"/>
    <w:rsid w:val="003872CC"/>
    <w:rsid w:val="003900B6"/>
    <w:rsid w:val="00390894"/>
    <w:rsid w:val="003910AF"/>
    <w:rsid w:val="0039159B"/>
    <w:rsid w:val="00392978"/>
    <w:rsid w:val="00392DE8"/>
    <w:rsid w:val="00392EEC"/>
    <w:rsid w:val="00392EF0"/>
    <w:rsid w:val="00393D4D"/>
    <w:rsid w:val="0039594C"/>
    <w:rsid w:val="00395D36"/>
    <w:rsid w:val="0039624E"/>
    <w:rsid w:val="0039631A"/>
    <w:rsid w:val="0039798F"/>
    <w:rsid w:val="00397FE0"/>
    <w:rsid w:val="003A0F83"/>
    <w:rsid w:val="003A109C"/>
    <w:rsid w:val="003A1597"/>
    <w:rsid w:val="003A1801"/>
    <w:rsid w:val="003A1F02"/>
    <w:rsid w:val="003A1FEA"/>
    <w:rsid w:val="003A28FC"/>
    <w:rsid w:val="003A359B"/>
    <w:rsid w:val="003A3D77"/>
    <w:rsid w:val="003A4C3E"/>
    <w:rsid w:val="003A77BE"/>
    <w:rsid w:val="003A79C5"/>
    <w:rsid w:val="003A7E97"/>
    <w:rsid w:val="003B143C"/>
    <w:rsid w:val="003B183E"/>
    <w:rsid w:val="003B2248"/>
    <w:rsid w:val="003B28C2"/>
    <w:rsid w:val="003B2CA5"/>
    <w:rsid w:val="003B370F"/>
    <w:rsid w:val="003B47B9"/>
    <w:rsid w:val="003B4E8C"/>
    <w:rsid w:val="003B52F1"/>
    <w:rsid w:val="003C1A87"/>
    <w:rsid w:val="003C1AAE"/>
    <w:rsid w:val="003C1D77"/>
    <w:rsid w:val="003C36A1"/>
    <w:rsid w:val="003C4B76"/>
    <w:rsid w:val="003C5D51"/>
    <w:rsid w:val="003C66EF"/>
    <w:rsid w:val="003C7F26"/>
    <w:rsid w:val="003D11CA"/>
    <w:rsid w:val="003D1380"/>
    <w:rsid w:val="003D13A5"/>
    <w:rsid w:val="003D2360"/>
    <w:rsid w:val="003D3FBA"/>
    <w:rsid w:val="003D4AED"/>
    <w:rsid w:val="003D4EC9"/>
    <w:rsid w:val="003D5C98"/>
    <w:rsid w:val="003D6233"/>
    <w:rsid w:val="003D6689"/>
    <w:rsid w:val="003D6BC8"/>
    <w:rsid w:val="003D7EED"/>
    <w:rsid w:val="003E0527"/>
    <w:rsid w:val="003E05A4"/>
    <w:rsid w:val="003E3464"/>
    <w:rsid w:val="003E78DD"/>
    <w:rsid w:val="003F088B"/>
    <w:rsid w:val="003F1342"/>
    <w:rsid w:val="003F3745"/>
    <w:rsid w:val="003F3EDA"/>
    <w:rsid w:val="003F5E5E"/>
    <w:rsid w:val="003F6122"/>
    <w:rsid w:val="003F63A7"/>
    <w:rsid w:val="003F6E9E"/>
    <w:rsid w:val="0040108C"/>
    <w:rsid w:val="00401311"/>
    <w:rsid w:val="004020BB"/>
    <w:rsid w:val="00402955"/>
    <w:rsid w:val="00402F97"/>
    <w:rsid w:val="00403DB0"/>
    <w:rsid w:val="00403FB6"/>
    <w:rsid w:val="0040467F"/>
    <w:rsid w:val="004051C1"/>
    <w:rsid w:val="00406289"/>
    <w:rsid w:val="00406532"/>
    <w:rsid w:val="004072A7"/>
    <w:rsid w:val="004073A1"/>
    <w:rsid w:val="004077B9"/>
    <w:rsid w:val="0041106F"/>
    <w:rsid w:val="00412AA4"/>
    <w:rsid w:val="00412E5D"/>
    <w:rsid w:val="00412F60"/>
    <w:rsid w:val="0041387B"/>
    <w:rsid w:val="00413D5C"/>
    <w:rsid w:val="00414F80"/>
    <w:rsid w:val="00415593"/>
    <w:rsid w:val="00415594"/>
    <w:rsid w:val="004158D6"/>
    <w:rsid w:val="004162FF"/>
    <w:rsid w:val="004167C2"/>
    <w:rsid w:val="00417ECE"/>
    <w:rsid w:val="00420086"/>
    <w:rsid w:val="00420B5B"/>
    <w:rsid w:val="00420E9B"/>
    <w:rsid w:val="00421375"/>
    <w:rsid w:val="004218DC"/>
    <w:rsid w:val="004219E6"/>
    <w:rsid w:val="00422305"/>
    <w:rsid w:val="00425355"/>
    <w:rsid w:val="0042570C"/>
    <w:rsid w:val="004257DF"/>
    <w:rsid w:val="004268FA"/>
    <w:rsid w:val="00427B7A"/>
    <w:rsid w:val="004306C0"/>
    <w:rsid w:val="00431FB1"/>
    <w:rsid w:val="004329A2"/>
    <w:rsid w:val="00432FA3"/>
    <w:rsid w:val="00433450"/>
    <w:rsid w:val="00433AD5"/>
    <w:rsid w:val="00434157"/>
    <w:rsid w:val="00434EDB"/>
    <w:rsid w:val="00435E61"/>
    <w:rsid w:val="00435F55"/>
    <w:rsid w:val="004362EA"/>
    <w:rsid w:val="00436600"/>
    <w:rsid w:val="00436D4B"/>
    <w:rsid w:val="0043703A"/>
    <w:rsid w:val="004377E1"/>
    <w:rsid w:val="004379F2"/>
    <w:rsid w:val="00442785"/>
    <w:rsid w:val="004429BF"/>
    <w:rsid w:val="00443C7B"/>
    <w:rsid w:val="00444691"/>
    <w:rsid w:val="00444BC7"/>
    <w:rsid w:val="00444C70"/>
    <w:rsid w:val="00445074"/>
    <w:rsid w:val="0044529F"/>
    <w:rsid w:val="00445407"/>
    <w:rsid w:val="00445765"/>
    <w:rsid w:val="00445CC9"/>
    <w:rsid w:val="004462C6"/>
    <w:rsid w:val="00446B19"/>
    <w:rsid w:val="004470E5"/>
    <w:rsid w:val="004470FD"/>
    <w:rsid w:val="00447430"/>
    <w:rsid w:val="0045082E"/>
    <w:rsid w:val="00451256"/>
    <w:rsid w:val="00451B63"/>
    <w:rsid w:val="00452245"/>
    <w:rsid w:val="004538ED"/>
    <w:rsid w:val="0045543A"/>
    <w:rsid w:val="0045548A"/>
    <w:rsid w:val="00455A50"/>
    <w:rsid w:val="0045641E"/>
    <w:rsid w:val="004566BF"/>
    <w:rsid w:val="00457413"/>
    <w:rsid w:val="00457843"/>
    <w:rsid w:val="00457CBD"/>
    <w:rsid w:val="00460219"/>
    <w:rsid w:val="00460A8F"/>
    <w:rsid w:val="004618F7"/>
    <w:rsid w:val="00461BFA"/>
    <w:rsid w:val="00463006"/>
    <w:rsid w:val="00463092"/>
    <w:rsid w:val="004647EE"/>
    <w:rsid w:val="00464AB2"/>
    <w:rsid w:val="00465364"/>
    <w:rsid w:val="0046795F"/>
    <w:rsid w:val="00467A5C"/>
    <w:rsid w:val="00467F4F"/>
    <w:rsid w:val="00467F7E"/>
    <w:rsid w:val="00470597"/>
    <w:rsid w:val="00470C62"/>
    <w:rsid w:val="0047112B"/>
    <w:rsid w:val="00471284"/>
    <w:rsid w:val="00471943"/>
    <w:rsid w:val="004726F0"/>
    <w:rsid w:val="004731FC"/>
    <w:rsid w:val="00473FA5"/>
    <w:rsid w:val="00475CAD"/>
    <w:rsid w:val="00475DF0"/>
    <w:rsid w:val="004762C1"/>
    <w:rsid w:val="004768D7"/>
    <w:rsid w:val="00476F2C"/>
    <w:rsid w:val="00477257"/>
    <w:rsid w:val="00477DF3"/>
    <w:rsid w:val="0048035D"/>
    <w:rsid w:val="00480F82"/>
    <w:rsid w:val="0048252C"/>
    <w:rsid w:val="00482603"/>
    <w:rsid w:val="00482ADD"/>
    <w:rsid w:val="004836A3"/>
    <w:rsid w:val="00483953"/>
    <w:rsid w:val="004845EC"/>
    <w:rsid w:val="0048478A"/>
    <w:rsid w:val="00484F4E"/>
    <w:rsid w:val="004851E4"/>
    <w:rsid w:val="00486416"/>
    <w:rsid w:val="00486A52"/>
    <w:rsid w:val="00486C42"/>
    <w:rsid w:val="004871C7"/>
    <w:rsid w:val="00490AEC"/>
    <w:rsid w:val="00491D3E"/>
    <w:rsid w:val="004942B4"/>
    <w:rsid w:val="00494BB6"/>
    <w:rsid w:val="00494C40"/>
    <w:rsid w:val="00494C5F"/>
    <w:rsid w:val="00495AB2"/>
    <w:rsid w:val="00496256"/>
    <w:rsid w:val="0049661D"/>
    <w:rsid w:val="00496CD3"/>
    <w:rsid w:val="004A0357"/>
    <w:rsid w:val="004A08B6"/>
    <w:rsid w:val="004A3390"/>
    <w:rsid w:val="004A41B1"/>
    <w:rsid w:val="004A52B2"/>
    <w:rsid w:val="004A712F"/>
    <w:rsid w:val="004B0343"/>
    <w:rsid w:val="004B0418"/>
    <w:rsid w:val="004B0E3A"/>
    <w:rsid w:val="004B192E"/>
    <w:rsid w:val="004B49CA"/>
    <w:rsid w:val="004B69A4"/>
    <w:rsid w:val="004B6E24"/>
    <w:rsid w:val="004B7931"/>
    <w:rsid w:val="004C011A"/>
    <w:rsid w:val="004C03EE"/>
    <w:rsid w:val="004C04EF"/>
    <w:rsid w:val="004C0C8D"/>
    <w:rsid w:val="004C22F3"/>
    <w:rsid w:val="004C273F"/>
    <w:rsid w:val="004C3374"/>
    <w:rsid w:val="004C367F"/>
    <w:rsid w:val="004C3A78"/>
    <w:rsid w:val="004C4A2E"/>
    <w:rsid w:val="004C5690"/>
    <w:rsid w:val="004C5B12"/>
    <w:rsid w:val="004C6156"/>
    <w:rsid w:val="004C645D"/>
    <w:rsid w:val="004C6CBE"/>
    <w:rsid w:val="004C74A4"/>
    <w:rsid w:val="004D01EE"/>
    <w:rsid w:val="004D0ADC"/>
    <w:rsid w:val="004D0BB0"/>
    <w:rsid w:val="004D0C4E"/>
    <w:rsid w:val="004D0DAC"/>
    <w:rsid w:val="004D1DB8"/>
    <w:rsid w:val="004D244E"/>
    <w:rsid w:val="004D24C9"/>
    <w:rsid w:val="004D27C1"/>
    <w:rsid w:val="004D2A7E"/>
    <w:rsid w:val="004D35EB"/>
    <w:rsid w:val="004D3737"/>
    <w:rsid w:val="004D39A4"/>
    <w:rsid w:val="004D4DED"/>
    <w:rsid w:val="004D4FA4"/>
    <w:rsid w:val="004D5B55"/>
    <w:rsid w:val="004D5D4F"/>
    <w:rsid w:val="004D67E5"/>
    <w:rsid w:val="004D6BCA"/>
    <w:rsid w:val="004D6ED6"/>
    <w:rsid w:val="004D72EE"/>
    <w:rsid w:val="004D7D3C"/>
    <w:rsid w:val="004E05F0"/>
    <w:rsid w:val="004E1BCA"/>
    <w:rsid w:val="004E1F53"/>
    <w:rsid w:val="004E366C"/>
    <w:rsid w:val="004E37B3"/>
    <w:rsid w:val="004E4661"/>
    <w:rsid w:val="004E469A"/>
    <w:rsid w:val="004E50F1"/>
    <w:rsid w:val="004E56E8"/>
    <w:rsid w:val="004E79CF"/>
    <w:rsid w:val="004F1271"/>
    <w:rsid w:val="004F2AF6"/>
    <w:rsid w:val="004F2BFA"/>
    <w:rsid w:val="004F3745"/>
    <w:rsid w:val="004F5059"/>
    <w:rsid w:val="004F6954"/>
    <w:rsid w:val="004F6AB6"/>
    <w:rsid w:val="004F738B"/>
    <w:rsid w:val="005007AD"/>
    <w:rsid w:val="005008B9"/>
    <w:rsid w:val="005014BA"/>
    <w:rsid w:val="005018FD"/>
    <w:rsid w:val="00501C5D"/>
    <w:rsid w:val="00501EF6"/>
    <w:rsid w:val="005035F1"/>
    <w:rsid w:val="00503A87"/>
    <w:rsid w:val="00503FF7"/>
    <w:rsid w:val="005041F7"/>
    <w:rsid w:val="005048D4"/>
    <w:rsid w:val="00505DB5"/>
    <w:rsid w:val="00506AEB"/>
    <w:rsid w:val="0050731E"/>
    <w:rsid w:val="00507FB8"/>
    <w:rsid w:val="00510750"/>
    <w:rsid w:val="00511630"/>
    <w:rsid w:val="005121D4"/>
    <w:rsid w:val="005121F6"/>
    <w:rsid w:val="00514A25"/>
    <w:rsid w:val="00516673"/>
    <w:rsid w:val="00516724"/>
    <w:rsid w:val="00521665"/>
    <w:rsid w:val="00521962"/>
    <w:rsid w:val="00522AB8"/>
    <w:rsid w:val="00523C4C"/>
    <w:rsid w:val="00523E88"/>
    <w:rsid w:val="00523EBD"/>
    <w:rsid w:val="005244B3"/>
    <w:rsid w:val="00524AB7"/>
    <w:rsid w:val="00525EC4"/>
    <w:rsid w:val="005262C6"/>
    <w:rsid w:val="00526F1C"/>
    <w:rsid w:val="005270A3"/>
    <w:rsid w:val="00527576"/>
    <w:rsid w:val="00527EF1"/>
    <w:rsid w:val="005319CB"/>
    <w:rsid w:val="0053271B"/>
    <w:rsid w:val="005338D3"/>
    <w:rsid w:val="0053452B"/>
    <w:rsid w:val="005346A4"/>
    <w:rsid w:val="00535927"/>
    <w:rsid w:val="00536943"/>
    <w:rsid w:val="00536C47"/>
    <w:rsid w:val="005417B4"/>
    <w:rsid w:val="0054253A"/>
    <w:rsid w:val="00543733"/>
    <w:rsid w:val="005437C3"/>
    <w:rsid w:val="00543935"/>
    <w:rsid w:val="00543F80"/>
    <w:rsid w:val="005445A5"/>
    <w:rsid w:val="00544DEA"/>
    <w:rsid w:val="00545363"/>
    <w:rsid w:val="0054593E"/>
    <w:rsid w:val="005460EA"/>
    <w:rsid w:val="0054625D"/>
    <w:rsid w:val="005477F2"/>
    <w:rsid w:val="00547F37"/>
    <w:rsid w:val="00551169"/>
    <w:rsid w:val="00552E3A"/>
    <w:rsid w:val="005539F5"/>
    <w:rsid w:val="00553D59"/>
    <w:rsid w:val="0055576B"/>
    <w:rsid w:val="00556872"/>
    <w:rsid w:val="00557300"/>
    <w:rsid w:val="00557A17"/>
    <w:rsid w:val="00557F86"/>
    <w:rsid w:val="005604ED"/>
    <w:rsid w:val="00560E9D"/>
    <w:rsid w:val="00561ED2"/>
    <w:rsid w:val="00562A2C"/>
    <w:rsid w:val="00562C23"/>
    <w:rsid w:val="00562F51"/>
    <w:rsid w:val="0056518E"/>
    <w:rsid w:val="00565B58"/>
    <w:rsid w:val="00567B26"/>
    <w:rsid w:val="00567B3B"/>
    <w:rsid w:val="00570EBC"/>
    <w:rsid w:val="0057115F"/>
    <w:rsid w:val="005714B2"/>
    <w:rsid w:val="005716D7"/>
    <w:rsid w:val="00571D93"/>
    <w:rsid w:val="00572F5C"/>
    <w:rsid w:val="00573B6F"/>
    <w:rsid w:val="00574D8E"/>
    <w:rsid w:val="00574E94"/>
    <w:rsid w:val="0057514D"/>
    <w:rsid w:val="0057565D"/>
    <w:rsid w:val="0058286A"/>
    <w:rsid w:val="00584E13"/>
    <w:rsid w:val="00585C75"/>
    <w:rsid w:val="00586617"/>
    <w:rsid w:val="005866BC"/>
    <w:rsid w:val="00586CB7"/>
    <w:rsid w:val="0058782E"/>
    <w:rsid w:val="00590B1B"/>
    <w:rsid w:val="00590D4C"/>
    <w:rsid w:val="0059111D"/>
    <w:rsid w:val="00592140"/>
    <w:rsid w:val="00593A53"/>
    <w:rsid w:val="0059408F"/>
    <w:rsid w:val="005944CA"/>
    <w:rsid w:val="00595AC2"/>
    <w:rsid w:val="00595AF7"/>
    <w:rsid w:val="00595EDC"/>
    <w:rsid w:val="005960D7"/>
    <w:rsid w:val="005975A4"/>
    <w:rsid w:val="00597705"/>
    <w:rsid w:val="005978F0"/>
    <w:rsid w:val="005A10CA"/>
    <w:rsid w:val="005A25AC"/>
    <w:rsid w:val="005A3B0C"/>
    <w:rsid w:val="005A3BB6"/>
    <w:rsid w:val="005A4ECF"/>
    <w:rsid w:val="005A64CC"/>
    <w:rsid w:val="005B048D"/>
    <w:rsid w:val="005B1351"/>
    <w:rsid w:val="005B2832"/>
    <w:rsid w:val="005B3431"/>
    <w:rsid w:val="005B3E36"/>
    <w:rsid w:val="005B3FB0"/>
    <w:rsid w:val="005B5200"/>
    <w:rsid w:val="005B62E1"/>
    <w:rsid w:val="005B751D"/>
    <w:rsid w:val="005C06DC"/>
    <w:rsid w:val="005C07AA"/>
    <w:rsid w:val="005C10C1"/>
    <w:rsid w:val="005C140A"/>
    <w:rsid w:val="005C2A57"/>
    <w:rsid w:val="005C3A3F"/>
    <w:rsid w:val="005C3CF5"/>
    <w:rsid w:val="005C46B6"/>
    <w:rsid w:val="005C50D3"/>
    <w:rsid w:val="005C51AC"/>
    <w:rsid w:val="005C55D3"/>
    <w:rsid w:val="005C56C0"/>
    <w:rsid w:val="005C5CCD"/>
    <w:rsid w:val="005C6A9D"/>
    <w:rsid w:val="005C6E98"/>
    <w:rsid w:val="005C7209"/>
    <w:rsid w:val="005D021B"/>
    <w:rsid w:val="005D026C"/>
    <w:rsid w:val="005D0856"/>
    <w:rsid w:val="005D0E24"/>
    <w:rsid w:val="005D14A7"/>
    <w:rsid w:val="005D2592"/>
    <w:rsid w:val="005D2B2D"/>
    <w:rsid w:val="005D3ADA"/>
    <w:rsid w:val="005D4E28"/>
    <w:rsid w:val="005E0F8A"/>
    <w:rsid w:val="005E177C"/>
    <w:rsid w:val="005E295B"/>
    <w:rsid w:val="005E3C1D"/>
    <w:rsid w:val="005E4A69"/>
    <w:rsid w:val="005E4B23"/>
    <w:rsid w:val="005E4F87"/>
    <w:rsid w:val="005F0AD0"/>
    <w:rsid w:val="005F0B36"/>
    <w:rsid w:val="005F1201"/>
    <w:rsid w:val="005F1E83"/>
    <w:rsid w:val="005F3F8D"/>
    <w:rsid w:val="005F4DE6"/>
    <w:rsid w:val="005F7B63"/>
    <w:rsid w:val="006001FE"/>
    <w:rsid w:val="00600483"/>
    <w:rsid w:val="00601DEE"/>
    <w:rsid w:val="00602437"/>
    <w:rsid w:val="00603A24"/>
    <w:rsid w:val="00606077"/>
    <w:rsid w:val="006061FC"/>
    <w:rsid w:val="006065D8"/>
    <w:rsid w:val="0060697E"/>
    <w:rsid w:val="00606CFD"/>
    <w:rsid w:val="00606D13"/>
    <w:rsid w:val="006074CD"/>
    <w:rsid w:val="00610119"/>
    <w:rsid w:val="00612137"/>
    <w:rsid w:val="00613E13"/>
    <w:rsid w:val="00614AD0"/>
    <w:rsid w:val="006152BD"/>
    <w:rsid w:val="00615852"/>
    <w:rsid w:val="0061599B"/>
    <w:rsid w:val="00615C14"/>
    <w:rsid w:val="006164A7"/>
    <w:rsid w:val="00616A2F"/>
    <w:rsid w:val="00617C2B"/>
    <w:rsid w:val="00617E55"/>
    <w:rsid w:val="006200FC"/>
    <w:rsid w:val="006203C8"/>
    <w:rsid w:val="00620638"/>
    <w:rsid w:val="00620ADA"/>
    <w:rsid w:val="00622555"/>
    <w:rsid w:val="00622E05"/>
    <w:rsid w:val="006235E1"/>
    <w:rsid w:val="006242ED"/>
    <w:rsid w:val="006257DA"/>
    <w:rsid w:val="00627A9B"/>
    <w:rsid w:val="00630F3B"/>
    <w:rsid w:val="00631532"/>
    <w:rsid w:val="006315E6"/>
    <w:rsid w:val="00631A97"/>
    <w:rsid w:val="00632A12"/>
    <w:rsid w:val="00633270"/>
    <w:rsid w:val="006336EE"/>
    <w:rsid w:val="00633835"/>
    <w:rsid w:val="00635E32"/>
    <w:rsid w:val="00636571"/>
    <w:rsid w:val="00637067"/>
    <w:rsid w:val="0063761C"/>
    <w:rsid w:val="0064012F"/>
    <w:rsid w:val="00642020"/>
    <w:rsid w:val="00642BD4"/>
    <w:rsid w:val="0064377D"/>
    <w:rsid w:val="00643C61"/>
    <w:rsid w:val="00644562"/>
    <w:rsid w:val="0064492C"/>
    <w:rsid w:val="00645D11"/>
    <w:rsid w:val="00646382"/>
    <w:rsid w:val="0064742A"/>
    <w:rsid w:val="00647E80"/>
    <w:rsid w:val="006503FE"/>
    <w:rsid w:val="00650DD6"/>
    <w:rsid w:val="006517F5"/>
    <w:rsid w:val="0065277D"/>
    <w:rsid w:val="00652C91"/>
    <w:rsid w:val="00653882"/>
    <w:rsid w:val="00653923"/>
    <w:rsid w:val="006539C2"/>
    <w:rsid w:val="006547F4"/>
    <w:rsid w:val="00655C0D"/>
    <w:rsid w:val="00656412"/>
    <w:rsid w:val="00657148"/>
    <w:rsid w:val="00657327"/>
    <w:rsid w:val="00657A9F"/>
    <w:rsid w:val="00660D00"/>
    <w:rsid w:val="00661019"/>
    <w:rsid w:val="006620FB"/>
    <w:rsid w:val="006633FE"/>
    <w:rsid w:val="00663A53"/>
    <w:rsid w:val="00663F00"/>
    <w:rsid w:val="00664368"/>
    <w:rsid w:val="00664DB9"/>
    <w:rsid w:val="006658CC"/>
    <w:rsid w:val="00665B06"/>
    <w:rsid w:val="00666784"/>
    <w:rsid w:val="00666E1D"/>
    <w:rsid w:val="00666F24"/>
    <w:rsid w:val="0066739F"/>
    <w:rsid w:val="00670C50"/>
    <w:rsid w:val="00670D00"/>
    <w:rsid w:val="00672744"/>
    <w:rsid w:val="00672C90"/>
    <w:rsid w:val="006730B1"/>
    <w:rsid w:val="00673782"/>
    <w:rsid w:val="006743C9"/>
    <w:rsid w:val="0067495E"/>
    <w:rsid w:val="006752B9"/>
    <w:rsid w:val="006757C7"/>
    <w:rsid w:val="00676E4C"/>
    <w:rsid w:val="00680553"/>
    <w:rsid w:val="00682472"/>
    <w:rsid w:val="00682CD8"/>
    <w:rsid w:val="00682DDC"/>
    <w:rsid w:val="0068581A"/>
    <w:rsid w:val="0068589E"/>
    <w:rsid w:val="00690A31"/>
    <w:rsid w:val="00690BC4"/>
    <w:rsid w:val="0069175B"/>
    <w:rsid w:val="00691D50"/>
    <w:rsid w:val="006921FD"/>
    <w:rsid w:val="00692D1E"/>
    <w:rsid w:val="00692F8E"/>
    <w:rsid w:val="00693464"/>
    <w:rsid w:val="0069376C"/>
    <w:rsid w:val="00693F39"/>
    <w:rsid w:val="00694B0E"/>
    <w:rsid w:val="00695209"/>
    <w:rsid w:val="0069583C"/>
    <w:rsid w:val="0069659E"/>
    <w:rsid w:val="00696604"/>
    <w:rsid w:val="00696DEE"/>
    <w:rsid w:val="00697C6A"/>
    <w:rsid w:val="00697DD3"/>
    <w:rsid w:val="006A03D7"/>
    <w:rsid w:val="006A0AA9"/>
    <w:rsid w:val="006A14F6"/>
    <w:rsid w:val="006A20FD"/>
    <w:rsid w:val="006A21EA"/>
    <w:rsid w:val="006A23CF"/>
    <w:rsid w:val="006A240F"/>
    <w:rsid w:val="006A2682"/>
    <w:rsid w:val="006A2941"/>
    <w:rsid w:val="006A2FB9"/>
    <w:rsid w:val="006A42C9"/>
    <w:rsid w:val="006A5BDD"/>
    <w:rsid w:val="006A6747"/>
    <w:rsid w:val="006A68DF"/>
    <w:rsid w:val="006A7839"/>
    <w:rsid w:val="006A79DD"/>
    <w:rsid w:val="006B013E"/>
    <w:rsid w:val="006B0BD7"/>
    <w:rsid w:val="006B10C3"/>
    <w:rsid w:val="006B1EB2"/>
    <w:rsid w:val="006B2634"/>
    <w:rsid w:val="006B30D8"/>
    <w:rsid w:val="006B35FD"/>
    <w:rsid w:val="006B53E5"/>
    <w:rsid w:val="006B6374"/>
    <w:rsid w:val="006B646F"/>
    <w:rsid w:val="006B6627"/>
    <w:rsid w:val="006B6F84"/>
    <w:rsid w:val="006C1DCF"/>
    <w:rsid w:val="006C2450"/>
    <w:rsid w:val="006C3584"/>
    <w:rsid w:val="006C4345"/>
    <w:rsid w:val="006C50E5"/>
    <w:rsid w:val="006C52B1"/>
    <w:rsid w:val="006C587F"/>
    <w:rsid w:val="006C5B1C"/>
    <w:rsid w:val="006C65E7"/>
    <w:rsid w:val="006C667D"/>
    <w:rsid w:val="006C682F"/>
    <w:rsid w:val="006C761E"/>
    <w:rsid w:val="006D0332"/>
    <w:rsid w:val="006D0645"/>
    <w:rsid w:val="006D0885"/>
    <w:rsid w:val="006D0E85"/>
    <w:rsid w:val="006D29F4"/>
    <w:rsid w:val="006D2DC9"/>
    <w:rsid w:val="006D30AE"/>
    <w:rsid w:val="006D3245"/>
    <w:rsid w:val="006D35BC"/>
    <w:rsid w:val="006D35CE"/>
    <w:rsid w:val="006D5722"/>
    <w:rsid w:val="006D6B76"/>
    <w:rsid w:val="006E07F9"/>
    <w:rsid w:val="006E0EF4"/>
    <w:rsid w:val="006E26F7"/>
    <w:rsid w:val="006E2DC0"/>
    <w:rsid w:val="006E2ED9"/>
    <w:rsid w:val="006E33BD"/>
    <w:rsid w:val="006E3A1C"/>
    <w:rsid w:val="006E41E9"/>
    <w:rsid w:val="006E4E95"/>
    <w:rsid w:val="006E5A94"/>
    <w:rsid w:val="006E5E9C"/>
    <w:rsid w:val="006E60C8"/>
    <w:rsid w:val="006F02A4"/>
    <w:rsid w:val="006F202A"/>
    <w:rsid w:val="006F2E02"/>
    <w:rsid w:val="006F2F30"/>
    <w:rsid w:val="006F3531"/>
    <w:rsid w:val="006F54E1"/>
    <w:rsid w:val="006F5B11"/>
    <w:rsid w:val="006F5F92"/>
    <w:rsid w:val="006F6123"/>
    <w:rsid w:val="006F6789"/>
    <w:rsid w:val="006F6BA6"/>
    <w:rsid w:val="006F6FC5"/>
    <w:rsid w:val="007002B4"/>
    <w:rsid w:val="00701364"/>
    <w:rsid w:val="00701FDC"/>
    <w:rsid w:val="00702458"/>
    <w:rsid w:val="0070394F"/>
    <w:rsid w:val="00704014"/>
    <w:rsid w:val="0070471E"/>
    <w:rsid w:val="00704B68"/>
    <w:rsid w:val="0070502B"/>
    <w:rsid w:val="00706DC3"/>
    <w:rsid w:val="00707CA8"/>
    <w:rsid w:val="00707CAD"/>
    <w:rsid w:val="00707F4B"/>
    <w:rsid w:val="00710268"/>
    <w:rsid w:val="00710917"/>
    <w:rsid w:val="00710965"/>
    <w:rsid w:val="00710E7A"/>
    <w:rsid w:val="00711C66"/>
    <w:rsid w:val="00712D66"/>
    <w:rsid w:val="0071581F"/>
    <w:rsid w:val="00715ECE"/>
    <w:rsid w:val="00716021"/>
    <w:rsid w:val="0071608B"/>
    <w:rsid w:val="007163A1"/>
    <w:rsid w:val="007169DB"/>
    <w:rsid w:val="00716C4F"/>
    <w:rsid w:val="0071707D"/>
    <w:rsid w:val="00717312"/>
    <w:rsid w:val="00717496"/>
    <w:rsid w:val="00717622"/>
    <w:rsid w:val="007177F0"/>
    <w:rsid w:val="007201D8"/>
    <w:rsid w:val="0072244F"/>
    <w:rsid w:val="007234F9"/>
    <w:rsid w:val="007241AA"/>
    <w:rsid w:val="0072579A"/>
    <w:rsid w:val="007258E6"/>
    <w:rsid w:val="0073171A"/>
    <w:rsid w:val="00731727"/>
    <w:rsid w:val="00731B15"/>
    <w:rsid w:val="00732DE6"/>
    <w:rsid w:val="00733AD2"/>
    <w:rsid w:val="0073527B"/>
    <w:rsid w:val="00735511"/>
    <w:rsid w:val="00736B1B"/>
    <w:rsid w:val="0073775B"/>
    <w:rsid w:val="00737E52"/>
    <w:rsid w:val="00740693"/>
    <w:rsid w:val="00741BB2"/>
    <w:rsid w:val="00741FB1"/>
    <w:rsid w:val="00743B2A"/>
    <w:rsid w:val="00743E59"/>
    <w:rsid w:val="00743FDE"/>
    <w:rsid w:val="00746CA8"/>
    <w:rsid w:val="00746E03"/>
    <w:rsid w:val="007471BF"/>
    <w:rsid w:val="00747B73"/>
    <w:rsid w:val="00750B48"/>
    <w:rsid w:val="007511EF"/>
    <w:rsid w:val="00751365"/>
    <w:rsid w:val="00752713"/>
    <w:rsid w:val="00753D7D"/>
    <w:rsid w:val="00754766"/>
    <w:rsid w:val="00754DE2"/>
    <w:rsid w:val="00755583"/>
    <w:rsid w:val="00755EE0"/>
    <w:rsid w:val="007573EB"/>
    <w:rsid w:val="007574E9"/>
    <w:rsid w:val="0076227B"/>
    <w:rsid w:val="00762993"/>
    <w:rsid w:val="007632BD"/>
    <w:rsid w:val="00763CDF"/>
    <w:rsid w:val="007644F5"/>
    <w:rsid w:val="007646E9"/>
    <w:rsid w:val="00764EC1"/>
    <w:rsid w:val="00764FC1"/>
    <w:rsid w:val="007653FF"/>
    <w:rsid w:val="0076578D"/>
    <w:rsid w:val="007659AB"/>
    <w:rsid w:val="00765ACC"/>
    <w:rsid w:val="007663FE"/>
    <w:rsid w:val="007708D0"/>
    <w:rsid w:val="00773567"/>
    <w:rsid w:val="00774221"/>
    <w:rsid w:val="00774327"/>
    <w:rsid w:val="0077548D"/>
    <w:rsid w:val="00776788"/>
    <w:rsid w:val="00776F40"/>
    <w:rsid w:val="0077726A"/>
    <w:rsid w:val="00777482"/>
    <w:rsid w:val="00777B70"/>
    <w:rsid w:val="00780CAE"/>
    <w:rsid w:val="00781875"/>
    <w:rsid w:val="0078339C"/>
    <w:rsid w:val="00783CF8"/>
    <w:rsid w:val="00783FB2"/>
    <w:rsid w:val="0078435C"/>
    <w:rsid w:val="00784493"/>
    <w:rsid w:val="00785250"/>
    <w:rsid w:val="00786177"/>
    <w:rsid w:val="00786353"/>
    <w:rsid w:val="00786372"/>
    <w:rsid w:val="00786573"/>
    <w:rsid w:val="0078664E"/>
    <w:rsid w:val="00786FE5"/>
    <w:rsid w:val="00787CF2"/>
    <w:rsid w:val="00787EC6"/>
    <w:rsid w:val="0079252D"/>
    <w:rsid w:val="00792C12"/>
    <w:rsid w:val="00792EB7"/>
    <w:rsid w:val="00792F21"/>
    <w:rsid w:val="0079478B"/>
    <w:rsid w:val="00794E71"/>
    <w:rsid w:val="00795B91"/>
    <w:rsid w:val="00795D61"/>
    <w:rsid w:val="0079642B"/>
    <w:rsid w:val="007974F8"/>
    <w:rsid w:val="007A09A0"/>
    <w:rsid w:val="007A164E"/>
    <w:rsid w:val="007A23B8"/>
    <w:rsid w:val="007A470A"/>
    <w:rsid w:val="007A4CAD"/>
    <w:rsid w:val="007A4D1B"/>
    <w:rsid w:val="007A54A0"/>
    <w:rsid w:val="007A6CAD"/>
    <w:rsid w:val="007A7093"/>
    <w:rsid w:val="007A7662"/>
    <w:rsid w:val="007B128C"/>
    <w:rsid w:val="007B1997"/>
    <w:rsid w:val="007B2358"/>
    <w:rsid w:val="007B2431"/>
    <w:rsid w:val="007B2ED0"/>
    <w:rsid w:val="007B2F85"/>
    <w:rsid w:val="007B3539"/>
    <w:rsid w:val="007B35D6"/>
    <w:rsid w:val="007B4DAC"/>
    <w:rsid w:val="007B4F8E"/>
    <w:rsid w:val="007B5177"/>
    <w:rsid w:val="007B6728"/>
    <w:rsid w:val="007C0031"/>
    <w:rsid w:val="007C0C8C"/>
    <w:rsid w:val="007C20AD"/>
    <w:rsid w:val="007C3D4F"/>
    <w:rsid w:val="007C4FEF"/>
    <w:rsid w:val="007C7C01"/>
    <w:rsid w:val="007D0042"/>
    <w:rsid w:val="007D089B"/>
    <w:rsid w:val="007D0FEB"/>
    <w:rsid w:val="007D1398"/>
    <w:rsid w:val="007D2D9D"/>
    <w:rsid w:val="007D58EB"/>
    <w:rsid w:val="007D5C7F"/>
    <w:rsid w:val="007D6711"/>
    <w:rsid w:val="007D78AC"/>
    <w:rsid w:val="007D7F93"/>
    <w:rsid w:val="007E040F"/>
    <w:rsid w:val="007E0DFA"/>
    <w:rsid w:val="007E1E90"/>
    <w:rsid w:val="007E1FB1"/>
    <w:rsid w:val="007E287E"/>
    <w:rsid w:val="007E3DF5"/>
    <w:rsid w:val="007E4CB3"/>
    <w:rsid w:val="007E4D4C"/>
    <w:rsid w:val="007E4EB0"/>
    <w:rsid w:val="007E4EEB"/>
    <w:rsid w:val="007E5CCD"/>
    <w:rsid w:val="007E5E3C"/>
    <w:rsid w:val="007F0162"/>
    <w:rsid w:val="007F0AA2"/>
    <w:rsid w:val="007F169A"/>
    <w:rsid w:val="007F1832"/>
    <w:rsid w:val="007F1BF2"/>
    <w:rsid w:val="007F1FB2"/>
    <w:rsid w:val="007F2B39"/>
    <w:rsid w:val="007F2FBC"/>
    <w:rsid w:val="007F4261"/>
    <w:rsid w:val="007F43BE"/>
    <w:rsid w:val="007F47BE"/>
    <w:rsid w:val="007F590A"/>
    <w:rsid w:val="007F6864"/>
    <w:rsid w:val="007F7258"/>
    <w:rsid w:val="007F752E"/>
    <w:rsid w:val="00801482"/>
    <w:rsid w:val="00801626"/>
    <w:rsid w:val="00801B24"/>
    <w:rsid w:val="008036CF"/>
    <w:rsid w:val="00804147"/>
    <w:rsid w:val="008045DF"/>
    <w:rsid w:val="008059BA"/>
    <w:rsid w:val="0081154D"/>
    <w:rsid w:val="00812297"/>
    <w:rsid w:val="008132F3"/>
    <w:rsid w:val="00813FFA"/>
    <w:rsid w:val="00815812"/>
    <w:rsid w:val="00815EE9"/>
    <w:rsid w:val="00816A52"/>
    <w:rsid w:val="008177EA"/>
    <w:rsid w:val="00817F5D"/>
    <w:rsid w:val="008206DF"/>
    <w:rsid w:val="0082080F"/>
    <w:rsid w:val="00821D1B"/>
    <w:rsid w:val="00822200"/>
    <w:rsid w:val="00823465"/>
    <w:rsid w:val="0082455C"/>
    <w:rsid w:val="008249A9"/>
    <w:rsid w:val="00825992"/>
    <w:rsid w:val="008262E7"/>
    <w:rsid w:val="00826580"/>
    <w:rsid w:val="00827D8B"/>
    <w:rsid w:val="0083049E"/>
    <w:rsid w:val="00832113"/>
    <w:rsid w:val="0083227E"/>
    <w:rsid w:val="008322F2"/>
    <w:rsid w:val="00832782"/>
    <w:rsid w:val="00832B51"/>
    <w:rsid w:val="00834E35"/>
    <w:rsid w:val="00835DF9"/>
    <w:rsid w:val="00836FE3"/>
    <w:rsid w:val="008371CE"/>
    <w:rsid w:val="00840AB5"/>
    <w:rsid w:val="00840DF3"/>
    <w:rsid w:val="0084120F"/>
    <w:rsid w:val="0084259A"/>
    <w:rsid w:val="0084311C"/>
    <w:rsid w:val="008431A4"/>
    <w:rsid w:val="008443B0"/>
    <w:rsid w:val="008449CC"/>
    <w:rsid w:val="00844FD1"/>
    <w:rsid w:val="00845CC9"/>
    <w:rsid w:val="0084611D"/>
    <w:rsid w:val="00847462"/>
    <w:rsid w:val="00847713"/>
    <w:rsid w:val="008511D3"/>
    <w:rsid w:val="008513D5"/>
    <w:rsid w:val="00852083"/>
    <w:rsid w:val="0085267A"/>
    <w:rsid w:val="00852B41"/>
    <w:rsid w:val="00852B62"/>
    <w:rsid w:val="0085452A"/>
    <w:rsid w:val="008568FE"/>
    <w:rsid w:val="00856DE7"/>
    <w:rsid w:val="0085712E"/>
    <w:rsid w:val="008577F7"/>
    <w:rsid w:val="00857A4A"/>
    <w:rsid w:val="00860D4F"/>
    <w:rsid w:val="00861AC4"/>
    <w:rsid w:val="00862538"/>
    <w:rsid w:val="008644DC"/>
    <w:rsid w:val="00864C19"/>
    <w:rsid w:val="00865D88"/>
    <w:rsid w:val="00866362"/>
    <w:rsid w:val="008664BB"/>
    <w:rsid w:val="00866E13"/>
    <w:rsid w:val="008702B0"/>
    <w:rsid w:val="00870522"/>
    <w:rsid w:val="00870736"/>
    <w:rsid w:val="00870EE3"/>
    <w:rsid w:val="008711EF"/>
    <w:rsid w:val="0087134B"/>
    <w:rsid w:val="00871354"/>
    <w:rsid w:val="00872104"/>
    <w:rsid w:val="00872CAA"/>
    <w:rsid w:val="0087380F"/>
    <w:rsid w:val="00873849"/>
    <w:rsid w:val="0087474B"/>
    <w:rsid w:val="00874949"/>
    <w:rsid w:val="008765F7"/>
    <w:rsid w:val="0087665D"/>
    <w:rsid w:val="00876CEF"/>
    <w:rsid w:val="00876CF0"/>
    <w:rsid w:val="008774B2"/>
    <w:rsid w:val="00877B35"/>
    <w:rsid w:val="008804FE"/>
    <w:rsid w:val="00880E6F"/>
    <w:rsid w:val="0088106D"/>
    <w:rsid w:val="00881691"/>
    <w:rsid w:val="00883CFD"/>
    <w:rsid w:val="0088480E"/>
    <w:rsid w:val="00884B0B"/>
    <w:rsid w:val="00885870"/>
    <w:rsid w:val="00885B6D"/>
    <w:rsid w:val="00886253"/>
    <w:rsid w:val="00886D5E"/>
    <w:rsid w:val="00887D00"/>
    <w:rsid w:val="008916A0"/>
    <w:rsid w:val="00892269"/>
    <w:rsid w:val="00892496"/>
    <w:rsid w:val="008930C7"/>
    <w:rsid w:val="008939D6"/>
    <w:rsid w:val="00896302"/>
    <w:rsid w:val="008964FC"/>
    <w:rsid w:val="00896967"/>
    <w:rsid w:val="008A0CDF"/>
    <w:rsid w:val="008A0E2A"/>
    <w:rsid w:val="008A4CE9"/>
    <w:rsid w:val="008A5C7D"/>
    <w:rsid w:val="008A6248"/>
    <w:rsid w:val="008A7F05"/>
    <w:rsid w:val="008B2105"/>
    <w:rsid w:val="008B444B"/>
    <w:rsid w:val="008B487D"/>
    <w:rsid w:val="008B4F0A"/>
    <w:rsid w:val="008B5BC2"/>
    <w:rsid w:val="008B6349"/>
    <w:rsid w:val="008B66F3"/>
    <w:rsid w:val="008B6933"/>
    <w:rsid w:val="008B7BEF"/>
    <w:rsid w:val="008B7E2D"/>
    <w:rsid w:val="008C1030"/>
    <w:rsid w:val="008C2079"/>
    <w:rsid w:val="008C22AB"/>
    <w:rsid w:val="008C2D66"/>
    <w:rsid w:val="008C3206"/>
    <w:rsid w:val="008C3477"/>
    <w:rsid w:val="008C3F1B"/>
    <w:rsid w:val="008C44C0"/>
    <w:rsid w:val="008C5A65"/>
    <w:rsid w:val="008C5E8B"/>
    <w:rsid w:val="008C6AD9"/>
    <w:rsid w:val="008C6DD5"/>
    <w:rsid w:val="008C75C1"/>
    <w:rsid w:val="008D013E"/>
    <w:rsid w:val="008D036D"/>
    <w:rsid w:val="008D1551"/>
    <w:rsid w:val="008D1EF5"/>
    <w:rsid w:val="008D2008"/>
    <w:rsid w:val="008D22A3"/>
    <w:rsid w:val="008D230E"/>
    <w:rsid w:val="008D23CC"/>
    <w:rsid w:val="008D249E"/>
    <w:rsid w:val="008D24F0"/>
    <w:rsid w:val="008D2AA3"/>
    <w:rsid w:val="008D3458"/>
    <w:rsid w:val="008D3986"/>
    <w:rsid w:val="008D41F6"/>
    <w:rsid w:val="008D4376"/>
    <w:rsid w:val="008D5BD6"/>
    <w:rsid w:val="008D5CB4"/>
    <w:rsid w:val="008D5E72"/>
    <w:rsid w:val="008D6F0A"/>
    <w:rsid w:val="008D7909"/>
    <w:rsid w:val="008D7A78"/>
    <w:rsid w:val="008D7F31"/>
    <w:rsid w:val="008E49ED"/>
    <w:rsid w:val="008E4F78"/>
    <w:rsid w:val="008E555C"/>
    <w:rsid w:val="008E6606"/>
    <w:rsid w:val="008F0254"/>
    <w:rsid w:val="008F2EB4"/>
    <w:rsid w:val="008F4413"/>
    <w:rsid w:val="008F44CA"/>
    <w:rsid w:val="008F470D"/>
    <w:rsid w:val="008F4991"/>
    <w:rsid w:val="008F4B00"/>
    <w:rsid w:val="008F4C73"/>
    <w:rsid w:val="008F5087"/>
    <w:rsid w:val="008F5DAC"/>
    <w:rsid w:val="008F648F"/>
    <w:rsid w:val="008F67AA"/>
    <w:rsid w:val="008F722C"/>
    <w:rsid w:val="008F7F81"/>
    <w:rsid w:val="009005A8"/>
    <w:rsid w:val="00900A96"/>
    <w:rsid w:val="009014A2"/>
    <w:rsid w:val="009016BB"/>
    <w:rsid w:val="009016DD"/>
    <w:rsid w:val="00902927"/>
    <w:rsid w:val="0090329E"/>
    <w:rsid w:val="009037F4"/>
    <w:rsid w:val="00904DAA"/>
    <w:rsid w:val="00904F27"/>
    <w:rsid w:val="00905A41"/>
    <w:rsid w:val="00905B8A"/>
    <w:rsid w:val="009065AF"/>
    <w:rsid w:val="009067CD"/>
    <w:rsid w:val="00907E73"/>
    <w:rsid w:val="009100FC"/>
    <w:rsid w:val="0091040C"/>
    <w:rsid w:val="00910B2E"/>
    <w:rsid w:val="009117AA"/>
    <w:rsid w:val="00912E28"/>
    <w:rsid w:val="009146D3"/>
    <w:rsid w:val="009163E6"/>
    <w:rsid w:val="009164DA"/>
    <w:rsid w:val="00916771"/>
    <w:rsid w:val="009175DE"/>
    <w:rsid w:val="00920543"/>
    <w:rsid w:val="00921C10"/>
    <w:rsid w:val="009220C9"/>
    <w:rsid w:val="00922642"/>
    <w:rsid w:val="00922A85"/>
    <w:rsid w:val="00924134"/>
    <w:rsid w:val="0092424C"/>
    <w:rsid w:val="00925A4A"/>
    <w:rsid w:val="00926470"/>
    <w:rsid w:val="00927401"/>
    <w:rsid w:val="00927726"/>
    <w:rsid w:val="00927F40"/>
    <w:rsid w:val="00930760"/>
    <w:rsid w:val="00931A73"/>
    <w:rsid w:val="00931C03"/>
    <w:rsid w:val="00932587"/>
    <w:rsid w:val="0093335A"/>
    <w:rsid w:val="00934042"/>
    <w:rsid w:val="00935366"/>
    <w:rsid w:val="00935C30"/>
    <w:rsid w:val="009373E3"/>
    <w:rsid w:val="00937619"/>
    <w:rsid w:val="00937B16"/>
    <w:rsid w:val="0094062B"/>
    <w:rsid w:val="00941543"/>
    <w:rsid w:val="0094192F"/>
    <w:rsid w:val="00941999"/>
    <w:rsid w:val="00941EE0"/>
    <w:rsid w:val="0094290E"/>
    <w:rsid w:val="009429CF"/>
    <w:rsid w:val="009436C0"/>
    <w:rsid w:val="009461C3"/>
    <w:rsid w:val="009461FF"/>
    <w:rsid w:val="0094744A"/>
    <w:rsid w:val="00947B6A"/>
    <w:rsid w:val="00950A6A"/>
    <w:rsid w:val="009517DF"/>
    <w:rsid w:val="00954004"/>
    <w:rsid w:val="0095592F"/>
    <w:rsid w:val="00955EB6"/>
    <w:rsid w:val="0095690E"/>
    <w:rsid w:val="00961D43"/>
    <w:rsid w:val="00962243"/>
    <w:rsid w:val="00962E71"/>
    <w:rsid w:val="00963924"/>
    <w:rsid w:val="00964B01"/>
    <w:rsid w:val="00965DA8"/>
    <w:rsid w:val="00966EC6"/>
    <w:rsid w:val="009701B9"/>
    <w:rsid w:val="0097195C"/>
    <w:rsid w:val="00971B24"/>
    <w:rsid w:val="00971F3F"/>
    <w:rsid w:val="0097280C"/>
    <w:rsid w:val="00972BC3"/>
    <w:rsid w:val="00972DE2"/>
    <w:rsid w:val="009737FD"/>
    <w:rsid w:val="00973C49"/>
    <w:rsid w:val="00975102"/>
    <w:rsid w:val="0097704A"/>
    <w:rsid w:val="009771BC"/>
    <w:rsid w:val="009779DB"/>
    <w:rsid w:val="00977A27"/>
    <w:rsid w:val="009805F7"/>
    <w:rsid w:val="0098088F"/>
    <w:rsid w:val="00980972"/>
    <w:rsid w:val="009827EF"/>
    <w:rsid w:val="00983437"/>
    <w:rsid w:val="00984775"/>
    <w:rsid w:val="00985341"/>
    <w:rsid w:val="009859DB"/>
    <w:rsid w:val="00985D9D"/>
    <w:rsid w:val="00985E83"/>
    <w:rsid w:val="009864C8"/>
    <w:rsid w:val="00986C4E"/>
    <w:rsid w:val="00986E8C"/>
    <w:rsid w:val="00987390"/>
    <w:rsid w:val="009879DE"/>
    <w:rsid w:val="0099136D"/>
    <w:rsid w:val="009919A4"/>
    <w:rsid w:val="0099308B"/>
    <w:rsid w:val="00994104"/>
    <w:rsid w:val="0099592F"/>
    <w:rsid w:val="00995EDB"/>
    <w:rsid w:val="00997158"/>
    <w:rsid w:val="00997661"/>
    <w:rsid w:val="009A00DD"/>
    <w:rsid w:val="009A0C23"/>
    <w:rsid w:val="009A0C5C"/>
    <w:rsid w:val="009A0F31"/>
    <w:rsid w:val="009A1D5D"/>
    <w:rsid w:val="009A25BC"/>
    <w:rsid w:val="009A328C"/>
    <w:rsid w:val="009A3CE3"/>
    <w:rsid w:val="009A4349"/>
    <w:rsid w:val="009A4451"/>
    <w:rsid w:val="009A4876"/>
    <w:rsid w:val="009A5A51"/>
    <w:rsid w:val="009A6506"/>
    <w:rsid w:val="009A68C3"/>
    <w:rsid w:val="009B0164"/>
    <w:rsid w:val="009B02F6"/>
    <w:rsid w:val="009B0906"/>
    <w:rsid w:val="009B1B76"/>
    <w:rsid w:val="009B2512"/>
    <w:rsid w:val="009B2B2A"/>
    <w:rsid w:val="009B37F6"/>
    <w:rsid w:val="009B4454"/>
    <w:rsid w:val="009B4F6F"/>
    <w:rsid w:val="009B57EC"/>
    <w:rsid w:val="009B5AB5"/>
    <w:rsid w:val="009B6359"/>
    <w:rsid w:val="009B6545"/>
    <w:rsid w:val="009B7DC7"/>
    <w:rsid w:val="009C0E98"/>
    <w:rsid w:val="009C1A39"/>
    <w:rsid w:val="009C1E1A"/>
    <w:rsid w:val="009C2C24"/>
    <w:rsid w:val="009C422C"/>
    <w:rsid w:val="009C4D4E"/>
    <w:rsid w:val="009C5324"/>
    <w:rsid w:val="009C5417"/>
    <w:rsid w:val="009C54A0"/>
    <w:rsid w:val="009C6159"/>
    <w:rsid w:val="009C7465"/>
    <w:rsid w:val="009D0B9F"/>
    <w:rsid w:val="009D13BB"/>
    <w:rsid w:val="009D3094"/>
    <w:rsid w:val="009D3255"/>
    <w:rsid w:val="009D3850"/>
    <w:rsid w:val="009D3CBA"/>
    <w:rsid w:val="009D4095"/>
    <w:rsid w:val="009D4209"/>
    <w:rsid w:val="009D4D8E"/>
    <w:rsid w:val="009D73CE"/>
    <w:rsid w:val="009E070D"/>
    <w:rsid w:val="009E0F63"/>
    <w:rsid w:val="009E2FAF"/>
    <w:rsid w:val="009E3681"/>
    <w:rsid w:val="009E6041"/>
    <w:rsid w:val="009E6F03"/>
    <w:rsid w:val="009F171D"/>
    <w:rsid w:val="009F1A90"/>
    <w:rsid w:val="009F4C69"/>
    <w:rsid w:val="009F5597"/>
    <w:rsid w:val="009F5792"/>
    <w:rsid w:val="009F5AC8"/>
    <w:rsid w:val="009F5B75"/>
    <w:rsid w:val="009F6DBD"/>
    <w:rsid w:val="009F7C9D"/>
    <w:rsid w:val="00A006C3"/>
    <w:rsid w:val="00A016D1"/>
    <w:rsid w:val="00A018EB"/>
    <w:rsid w:val="00A027BC"/>
    <w:rsid w:val="00A033EC"/>
    <w:rsid w:val="00A03F4C"/>
    <w:rsid w:val="00A0545B"/>
    <w:rsid w:val="00A05CFA"/>
    <w:rsid w:val="00A06AA2"/>
    <w:rsid w:val="00A107CC"/>
    <w:rsid w:val="00A11245"/>
    <w:rsid w:val="00A13A7B"/>
    <w:rsid w:val="00A13C92"/>
    <w:rsid w:val="00A15C4B"/>
    <w:rsid w:val="00A160FB"/>
    <w:rsid w:val="00A16B77"/>
    <w:rsid w:val="00A20119"/>
    <w:rsid w:val="00A207F8"/>
    <w:rsid w:val="00A2089C"/>
    <w:rsid w:val="00A20B2D"/>
    <w:rsid w:val="00A23BBD"/>
    <w:rsid w:val="00A23DA4"/>
    <w:rsid w:val="00A24349"/>
    <w:rsid w:val="00A24F01"/>
    <w:rsid w:val="00A26C48"/>
    <w:rsid w:val="00A27C25"/>
    <w:rsid w:val="00A303B5"/>
    <w:rsid w:val="00A30BFF"/>
    <w:rsid w:val="00A31651"/>
    <w:rsid w:val="00A33EBF"/>
    <w:rsid w:val="00A34683"/>
    <w:rsid w:val="00A348A8"/>
    <w:rsid w:val="00A34AB4"/>
    <w:rsid w:val="00A40F1F"/>
    <w:rsid w:val="00A411C7"/>
    <w:rsid w:val="00A41DB6"/>
    <w:rsid w:val="00A425B7"/>
    <w:rsid w:val="00A43409"/>
    <w:rsid w:val="00A43434"/>
    <w:rsid w:val="00A44178"/>
    <w:rsid w:val="00A44662"/>
    <w:rsid w:val="00A447C3"/>
    <w:rsid w:val="00A44CC2"/>
    <w:rsid w:val="00A44D4E"/>
    <w:rsid w:val="00A457A1"/>
    <w:rsid w:val="00A462A5"/>
    <w:rsid w:val="00A51414"/>
    <w:rsid w:val="00A521B4"/>
    <w:rsid w:val="00A52D93"/>
    <w:rsid w:val="00A53F04"/>
    <w:rsid w:val="00A54B99"/>
    <w:rsid w:val="00A54C8D"/>
    <w:rsid w:val="00A57DD1"/>
    <w:rsid w:val="00A60103"/>
    <w:rsid w:val="00A61806"/>
    <w:rsid w:val="00A61916"/>
    <w:rsid w:val="00A62BDA"/>
    <w:rsid w:val="00A62DC7"/>
    <w:rsid w:val="00A63904"/>
    <w:rsid w:val="00A63962"/>
    <w:rsid w:val="00A639B6"/>
    <w:rsid w:val="00A63AEB"/>
    <w:rsid w:val="00A64F6F"/>
    <w:rsid w:val="00A653E8"/>
    <w:rsid w:val="00A65BF9"/>
    <w:rsid w:val="00A66BBD"/>
    <w:rsid w:val="00A67309"/>
    <w:rsid w:val="00A67D50"/>
    <w:rsid w:val="00A70E19"/>
    <w:rsid w:val="00A71FCD"/>
    <w:rsid w:val="00A728F2"/>
    <w:rsid w:val="00A72D52"/>
    <w:rsid w:val="00A7395D"/>
    <w:rsid w:val="00A739DF"/>
    <w:rsid w:val="00A75641"/>
    <w:rsid w:val="00A7622A"/>
    <w:rsid w:val="00A768C9"/>
    <w:rsid w:val="00A76BDB"/>
    <w:rsid w:val="00A76F33"/>
    <w:rsid w:val="00A80A92"/>
    <w:rsid w:val="00A814D6"/>
    <w:rsid w:val="00A81E47"/>
    <w:rsid w:val="00A835E9"/>
    <w:rsid w:val="00A83A07"/>
    <w:rsid w:val="00A83F95"/>
    <w:rsid w:val="00A8604C"/>
    <w:rsid w:val="00A86FB2"/>
    <w:rsid w:val="00A87F05"/>
    <w:rsid w:val="00A90643"/>
    <w:rsid w:val="00A909C4"/>
    <w:rsid w:val="00A90FD2"/>
    <w:rsid w:val="00A91CEF"/>
    <w:rsid w:val="00A9323E"/>
    <w:rsid w:val="00A93E73"/>
    <w:rsid w:val="00A9412E"/>
    <w:rsid w:val="00A9557F"/>
    <w:rsid w:val="00A9638A"/>
    <w:rsid w:val="00A963FF"/>
    <w:rsid w:val="00A97464"/>
    <w:rsid w:val="00A97B0E"/>
    <w:rsid w:val="00AA073C"/>
    <w:rsid w:val="00AA0966"/>
    <w:rsid w:val="00AA0FD3"/>
    <w:rsid w:val="00AA344E"/>
    <w:rsid w:val="00AA3E05"/>
    <w:rsid w:val="00AA42C8"/>
    <w:rsid w:val="00AA500B"/>
    <w:rsid w:val="00AA60B9"/>
    <w:rsid w:val="00AA67AA"/>
    <w:rsid w:val="00AA6BE3"/>
    <w:rsid w:val="00AA6BEC"/>
    <w:rsid w:val="00AA70CF"/>
    <w:rsid w:val="00AA7752"/>
    <w:rsid w:val="00AB0BFB"/>
    <w:rsid w:val="00AB2E6B"/>
    <w:rsid w:val="00AB3852"/>
    <w:rsid w:val="00AB68D3"/>
    <w:rsid w:val="00AB6FE5"/>
    <w:rsid w:val="00AC0508"/>
    <w:rsid w:val="00AC090A"/>
    <w:rsid w:val="00AC1FBE"/>
    <w:rsid w:val="00AC21C8"/>
    <w:rsid w:val="00AC22BC"/>
    <w:rsid w:val="00AC39BE"/>
    <w:rsid w:val="00AC3A7F"/>
    <w:rsid w:val="00AC4067"/>
    <w:rsid w:val="00AC49C0"/>
    <w:rsid w:val="00AC4E7F"/>
    <w:rsid w:val="00AC5783"/>
    <w:rsid w:val="00AC5CBC"/>
    <w:rsid w:val="00AC6578"/>
    <w:rsid w:val="00AC7543"/>
    <w:rsid w:val="00AD1E23"/>
    <w:rsid w:val="00AD2518"/>
    <w:rsid w:val="00AD4162"/>
    <w:rsid w:val="00AD51FC"/>
    <w:rsid w:val="00AD5711"/>
    <w:rsid w:val="00AD6E0E"/>
    <w:rsid w:val="00AD6E2D"/>
    <w:rsid w:val="00AD6F8F"/>
    <w:rsid w:val="00AD75D6"/>
    <w:rsid w:val="00AE03A5"/>
    <w:rsid w:val="00AE0EA6"/>
    <w:rsid w:val="00AE20CB"/>
    <w:rsid w:val="00AE32BE"/>
    <w:rsid w:val="00AE516B"/>
    <w:rsid w:val="00AE57E7"/>
    <w:rsid w:val="00AE5DA9"/>
    <w:rsid w:val="00AE6058"/>
    <w:rsid w:val="00AE62C2"/>
    <w:rsid w:val="00AE775C"/>
    <w:rsid w:val="00AF0BF1"/>
    <w:rsid w:val="00AF130E"/>
    <w:rsid w:val="00AF1657"/>
    <w:rsid w:val="00AF2783"/>
    <w:rsid w:val="00AF34EC"/>
    <w:rsid w:val="00AF38F9"/>
    <w:rsid w:val="00AF3A9E"/>
    <w:rsid w:val="00AF402A"/>
    <w:rsid w:val="00AF416B"/>
    <w:rsid w:val="00AF432B"/>
    <w:rsid w:val="00AF43E3"/>
    <w:rsid w:val="00AF522D"/>
    <w:rsid w:val="00AF568B"/>
    <w:rsid w:val="00AF63B2"/>
    <w:rsid w:val="00AF7187"/>
    <w:rsid w:val="00AF7941"/>
    <w:rsid w:val="00AF7B5C"/>
    <w:rsid w:val="00B00D22"/>
    <w:rsid w:val="00B01203"/>
    <w:rsid w:val="00B014CF"/>
    <w:rsid w:val="00B016A1"/>
    <w:rsid w:val="00B0188D"/>
    <w:rsid w:val="00B0201C"/>
    <w:rsid w:val="00B02333"/>
    <w:rsid w:val="00B04D14"/>
    <w:rsid w:val="00B064C2"/>
    <w:rsid w:val="00B06C51"/>
    <w:rsid w:val="00B06F4E"/>
    <w:rsid w:val="00B10DE9"/>
    <w:rsid w:val="00B13BAA"/>
    <w:rsid w:val="00B14322"/>
    <w:rsid w:val="00B14DEE"/>
    <w:rsid w:val="00B14E99"/>
    <w:rsid w:val="00B14FAF"/>
    <w:rsid w:val="00B16B68"/>
    <w:rsid w:val="00B16FEB"/>
    <w:rsid w:val="00B1751C"/>
    <w:rsid w:val="00B20310"/>
    <w:rsid w:val="00B205B2"/>
    <w:rsid w:val="00B20A7C"/>
    <w:rsid w:val="00B21663"/>
    <w:rsid w:val="00B22AD9"/>
    <w:rsid w:val="00B22C0C"/>
    <w:rsid w:val="00B22E58"/>
    <w:rsid w:val="00B22F29"/>
    <w:rsid w:val="00B241A2"/>
    <w:rsid w:val="00B2445E"/>
    <w:rsid w:val="00B249DE"/>
    <w:rsid w:val="00B252DE"/>
    <w:rsid w:val="00B25BB7"/>
    <w:rsid w:val="00B26261"/>
    <w:rsid w:val="00B26468"/>
    <w:rsid w:val="00B3018B"/>
    <w:rsid w:val="00B30BA9"/>
    <w:rsid w:val="00B30EBF"/>
    <w:rsid w:val="00B33DA9"/>
    <w:rsid w:val="00B33FC9"/>
    <w:rsid w:val="00B34967"/>
    <w:rsid w:val="00B34DCA"/>
    <w:rsid w:val="00B34E1B"/>
    <w:rsid w:val="00B35B07"/>
    <w:rsid w:val="00B36540"/>
    <w:rsid w:val="00B37D06"/>
    <w:rsid w:val="00B4009E"/>
    <w:rsid w:val="00B404ED"/>
    <w:rsid w:val="00B4053B"/>
    <w:rsid w:val="00B4070D"/>
    <w:rsid w:val="00B40B32"/>
    <w:rsid w:val="00B4100B"/>
    <w:rsid w:val="00B42EC9"/>
    <w:rsid w:val="00B437BB"/>
    <w:rsid w:val="00B4405A"/>
    <w:rsid w:val="00B458AA"/>
    <w:rsid w:val="00B459B6"/>
    <w:rsid w:val="00B45C81"/>
    <w:rsid w:val="00B47787"/>
    <w:rsid w:val="00B51287"/>
    <w:rsid w:val="00B51976"/>
    <w:rsid w:val="00B521C5"/>
    <w:rsid w:val="00B53122"/>
    <w:rsid w:val="00B536AB"/>
    <w:rsid w:val="00B54317"/>
    <w:rsid w:val="00B5434E"/>
    <w:rsid w:val="00B5459E"/>
    <w:rsid w:val="00B55BF3"/>
    <w:rsid w:val="00B55EFF"/>
    <w:rsid w:val="00B57B85"/>
    <w:rsid w:val="00B603DD"/>
    <w:rsid w:val="00B60E0F"/>
    <w:rsid w:val="00B61429"/>
    <w:rsid w:val="00B63B9D"/>
    <w:rsid w:val="00B6443A"/>
    <w:rsid w:val="00B64D52"/>
    <w:rsid w:val="00B66DDD"/>
    <w:rsid w:val="00B672F9"/>
    <w:rsid w:val="00B7012B"/>
    <w:rsid w:val="00B70587"/>
    <w:rsid w:val="00B70655"/>
    <w:rsid w:val="00B71154"/>
    <w:rsid w:val="00B7129E"/>
    <w:rsid w:val="00B71899"/>
    <w:rsid w:val="00B71D48"/>
    <w:rsid w:val="00B72428"/>
    <w:rsid w:val="00B7373F"/>
    <w:rsid w:val="00B74A89"/>
    <w:rsid w:val="00B75DF1"/>
    <w:rsid w:val="00B765CD"/>
    <w:rsid w:val="00B77F9E"/>
    <w:rsid w:val="00B805E7"/>
    <w:rsid w:val="00B80F75"/>
    <w:rsid w:val="00B81FDD"/>
    <w:rsid w:val="00B82053"/>
    <w:rsid w:val="00B82102"/>
    <w:rsid w:val="00B8211C"/>
    <w:rsid w:val="00B827F4"/>
    <w:rsid w:val="00B82AD7"/>
    <w:rsid w:val="00B82BA7"/>
    <w:rsid w:val="00B82D93"/>
    <w:rsid w:val="00B8395D"/>
    <w:rsid w:val="00B84BE7"/>
    <w:rsid w:val="00B856EA"/>
    <w:rsid w:val="00B858DE"/>
    <w:rsid w:val="00B85BAA"/>
    <w:rsid w:val="00B868DF"/>
    <w:rsid w:val="00B86A85"/>
    <w:rsid w:val="00B86CA3"/>
    <w:rsid w:val="00B87FC3"/>
    <w:rsid w:val="00B90AB6"/>
    <w:rsid w:val="00B93286"/>
    <w:rsid w:val="00B946B4"/>
    <w:rsid w:val="00B95230"/>
    <w:rsid w:val="00B95858"/>
    <w:rsid w:val="00B95C23"/>
    <w:rsid w:val="00BA04D3"/>
    <w:rsid w:val="00BA0A13"/>
    <w:rsid w:val="00BA0A8F"/>
    <w:rsid w:val="00BA0AC0"/>
    <w:rsid w:val="00BA1D37"/>
    <w:rsid w:val="00BA22EF"/>
    <w:rsid w:val="00BA2CEA"/>
    <w:rsid w:val="00BA393A"/>
    <w:rsid w:val="00BA3C8F"/>
    <w:rsid w:val="00BA3D87"/>
    <w:rsid w:val="00BA3DE5"/>
    <w:rsid w:val="00BA78FE"/>
    <w:rsid w:val="00BA7EC2"/>
    <w:rsid w:val="00BB00C0"/>
    <w:rsid w:val="00BB2CF0"/>
    <w:rsid w:val="00BB2E9B"/>
    <w:rsid w:val="00BB385B"/>
    <w:rsid w:val="00BB42BF"/>
    <w:rsid w:val="00BB444D"/>
    <w:rsid w:val="00BB4CA3"/>
    <w:rsid w:val="00BB651F"/>
    <w:rsid w:val="00BB6815"/>
    <w:rsid w:val="00BB6856"/>
    <w:rsid w:val="00BB793E"/>
    <w:rsid w:val="00BB7EE2"/>
    <w:rsid w:val="00BC0051"/>
    <w:rsid w:val="00BC0E58"/>
    <w:rsid w:val="00BC1944"/>
    <w:rsid w:val="00BC19B0"/>
    <w:rsid w:val="00BC1E59"/>
    <w:rsid w:val="00BC39F2"/>
    <w:rsid w:val="00BC4865"/>
    <w:rsid w:val="00BC4B7D"/>
    <w:rsid w:val="00BC69A6"/>
    <w:rsid w:val="00BC7F8C"/>
    <w:rsid w:val="00BD006C"/>
    <w:rsid w:val="00BD2043"/>
    <w:rsid w:val="00BD3179"/>
    <w:rsid w:val="00BD4098"/>
    <w:rsid w:val="00BD48E9"/>
    <w:rsid w:val="00BD4B38"/>
    <w:rsid w:val="00BD599A"/>
    <w:rsid w:val="00BD7CC5"/>
    <w:rsid w:val="00BD7F92"/>
    <w:rsid w:val="00BE052D"/>
    <w:rsid w:val="00BE0A34"/>
    <w:rsid w:val="00BE1379"/>
    <w:rsid w:val="00BE1AED"/>
    <w:rsid w:val="00BE2324"/>
    <w:rsid w:val="00BE249C"/>
    <w:rsid w:val="00BE26D6"/>
    <w:rsid w:val="00BE2AEF"/>
    <w:rsid w:val="00BE305A"/>
    <w:rsid w:val="00BE335D"/>
    <w:rsid w:val="00BE3625"/>
    <w:rsid w:val="00BE366D"/>
    <w:rsid w:val="00BE3F23"/>
    <w:rsid w:val="00BE466A"/>
    <w:rsid w:val="00BE4B3E"/>
    <w:rsid w:val="00BE4FB3"/>
    <w:rsid w:val="00BE555D"/>
    <w:rsid w:val="00BE5696"/>
    <w:rsid w:val="00BE5828"/>
    <w:rsid w:val="00BE5CF0"/>
    <w:rsid w:val="00BE6E65"/>
    <w:rsid w:val="00BE77B2"/>
    <w:rsid w:val="00BF0120"/>
    <w:rsid w:val="00BF0D14"/>
    <w:rsid w:val="00BF142C"/>
    <w:rsid w:val="00BF334E"/>
    <w:rsid w:val="00BF3604"/>
    <w:rsid w:val="00BF3A77"/>
    <w:rsid w:val="00BF4068"/>
    <w:rsid w:val="00BF4B31"/>
    <w:rsid w:val="00BF5267"/>
    <w:rsid w:val="00BF5292"/>
    <w:rsid w:val="00BF5FDD"/>
    <w:rsid w:val="00BF6494"/>
    <w:rsid w:val="00C000A7"/>
    <w:rsid w:val="00C005B2"/>
    <w:rsid w:val="00C0075C"/>
    <w:rsid w:val="00C00CCA"/>
    <w:rsid w:val="00C01BB6"/>
    <w:rsid w:val="00C01D78"/>
    <w:rsid w:val="00C02096"/>
    <w:rsid w:val="00C02328"/>
    <w:rsid w:val="00C034E6"/>
    <w:rsid w:val="00C046D0"/>
    <w:rsid w:val="00C052DF"/>
    <w:rsid w:val="00C05395"/>
    <w:rsid w:val="00C06831"/>
    <w:rsid w:val="00C07579"/>
    <w:rsid w:val="00C07C71"/>
    <w:rsid w:val="00C10207"/>
    <w:rsid w:val="00C107FB"/>
    <w:rsid w:val="00C11D95"/>
    <w:rsid w:val="00C12745"/>
    <w:rsid w:val="00C12BD3"/>
    <w:rsid w:val="00C13DA1"/>
    <w:rsid w:val="00C142CF"/>
    <w:rsid w:val="00C14A03"/>
    <w:rsid w:val="00C15E8F"/>
    <w:rsid w:val="00C16306"/>
    <w:rsid w:val="00C20884"/>
    <w:rsid w:val="00C20C27"/>
    <w:rsid w:val="00C21225"/>
    <w:rsid w:val="00C212A8"/>
    <w:rsid w:val="00C2247E"/>
    <w:rsid w:val="00C2255F"/>
    <w:rsid w:val="00C22A8F"/>
    <w:rsid w:val="00C23296"/>
    <w:rsid w:val="00C236CD"/>
    <w:rsid w:val="00C256B5"/>
    <w:rsid w:val="00C25AB9"/>
    <w:rsid w:val="00C2696C"/>
    <w:rsid w:val="00C26BF1"/>
    <w:rsid w:val="00C27201"/>
    <w:rsid w:val="00C27362"/>
    <w:rsid w:val="00C27F75"/>
    <w:rsid w:val="00C3005E"/>
    <w:rsid w:val="00C30361"/>
    <w:rsid w:val="00C3047E"/>
    <w:rsid w:val="00C31012"/>
    <w:rsid w:val="00C311E0"/>
    <w:rsid w:val="00C312F2"/>
    <w:rsid w:val="00C31800"/>
    <w:rsid w:val="00C31AD5"/>
    <w:rsid w:val="00C31BCB"/>
    <w:rsid w:val="00C3299E"/>
    <w:rsid w:val="00C33DB1"/>
    <w:rsid w:val="00C3445E"/>
    <w:rsid w:val="00C34468"/>
    <w:rsid w:val="00C35663"/>
    <w:rsid w:val="00C361F6"/>
    <w:rsid w:val="00C375BE"/>
    <w:rsid w:val="00C37684"/>
    <w:rsid w:val="00C37946"/>
    <w:rsid w:val="00C4296E"/>
    <w:rsid w:val="00C44862"/>
    <w:rsid w:val="00C44A66"/>
    <w:rsid w:val="00C44BB0"/>
    <w:rsid w:val="00C4537D"/>
    <w:rsid w:val="00C457B7"/>
    <w:rsid w:val="00C4659F"/>
    <w:rsid w:val="00C47A47"/>
    <w:rsid w:val="00C505EB"/>
    <w:rsid w:val="00C50834"/>
    <w:rsid w:val="00C5096D"/>
    <w:rsid w:val="00C51903"/>
    <w:rsid w:val="00C52042"/>
    <w:rsid w:val="00C521FD"/>
    <w:rsid w:val="00C52B47"/>
    <w:rsid w:val="00C5439C"/>
    <w:rsid w:val="00C54AB2"/>
    <w:rsid w:val="00C55525"/>
    <w:rsid w:val="00C556E8"/>
    <w:rsid w:val="00C563CF"/>
    <w:rsid w:val="00C56A56"/>
    <w:rsid w:val="00C570F1"/>
    <w:rsid w:val="00C57C74"/>
    <w:rsid w:val="00C6040B"/>
    <w:rsid w:val="00C60793"/>
    <w:rsid w:val="00C608DB"/>
    <w:rsid w:val="00C62207"/>
    <w:rsid w:val="00C62530"/>
    <w:rsid w:val="00C63FB0"/>
    <w:rsid w:val="00C644FC"/>
    <w:rsid w:val="00C64A97"/>
    <w:rsid w:val="00C66184"/>
    <w:rsid w:val="00C67DF2"/>
    <w:rsid w:val="00C703B4"/>
    <w:rsid w:val="00C71092"/>
    <w:rsid w:val="00C711C1"/>
    <w:rsid w:val="00C721A1"/>
    <w:rsid w:val="00C72E1C"/>
    <w:rsid w:val="00C740BC"/>
    <w:rsid w:val="00C742A1"/>
    <w:rsid w:val="00C757E3"/>
    <w:rsid w:val="00C75840"/>
    <w:rsid w:val="00C759BC"/>
    <w:rsid w:val="00C76FE5"/>
    <w:rsid w:val="00C80187"/>
    <w:rsid w:val="00C80396"/>
    <w:rsid w:val="00C8075F"/>
    <w:rsid w:val="00C810AE"/>
    <w:rsid w:val="00C81937"/>
    <w:rsid w:val="00C835B0"/>
    <w:rsid w:val="00C83B65"/>
    <w:rsid w:val="00C83BDA"/>
    <w:rsid w:val="00C83F5B"/>
    <w:rsid w:val="00C846B9"/>
    <w:rsid w:val="00C84B5B"/>
    <w:rsid w:val="00C85EB0"/>
    <w:rsid w:val="00C87009"/>
    <w:rsid w:val="00C877D4"/>
    <w:rsid w:val="00C87A0F"/>
    <w:rsid w:val="00C87AB6"/>
    <w:rsid w:val="00C90A31"/>
    <w:rsid w:val="00C913A3"/>
    <w:rsid w:val="00C91E73"/>
    <w:rsid w:val="00C945D8"/>
    <w:rsid w:val="00C9669A"/>
    <w:rsid w:val="00C974ED"/>
    <w:rsid w:val="00C975BD"/>
    <w:rsid w:val="00CA07B5"/>
    <w:rsid w:val="00CA090E"/>
    <w:rsid w:val="00CA10F4"/>
    <w:rsid w:val="00CA1FC8"/>
    <w:rsid w:val="00CA2322"/>
    <w:rsid w:val="00CA3581"/>
    <w:rsid w:val="00CA38AC"/>
    <w:rsid w:val="00CA3D10"/>
    <w:rsid w:val="00CA4BE4"/>
    <w:rsid w:val="00CA4D14"/>
    <w:rsid w:val="00CA6905"/>
    <w:rsid w:val="00CA6BB6"/>
    <w:rsid w:val="00CA6D88"/>
    <w:rsid w:val="00CB0F64"/>
    <w:rsid w:val="00CB0FA3"/>
    <w:rsid w:val="00CB14E5"/>
    <w:rsid w:val="00CB2250"/>
    <w:rsid w:val="00CB27B0"/>
    <w:rsid w:val="00CB299A"/>
    <w:rsid w:val="00CB3E07"/>
    <w:rsid w:val="00CB3FB4"/>
    <w:rsid w:val="00CB480B"/>
    <w:rsid w:val="00CB4849"/>
    <w:rsid w:val="00CB5316"/>
    <w:rsid w:val="00CB5471"/>
    <w:rsid w:val="00CB547A"/>
    <w:rsid w:val="00CB6237"/>
    <w:rsid w:val="00CB6B78"/>
    <w:rsid w:val="00CB75D1"/>
    <w:rsid w:val="00CC00C7"/>
    <w:rsid w:val="00CC0C60"/>
    <w:rsid w:val="00CC1078"/>
    <w:rsid w:val="00CC28A3"/>
    <w:rsid w:val="00CC29AA"/>
    <w:rsid w:val="00CC3DEE"/>
    <w:rsid w:val="00CC4A0A"/>
    <w:rsid w:val="00CC4AE6"/>
    <w:rsid w:val="00CC5668"/>
    <w:rsid w:val="00CC5F78"/>
    <w:rsid w:val="00CC60BB"/>
    <w:rsid w:val="00CC642C"/>
    <w:rsid w:val="00CC74E5"/>
    <w:rsid w:val="00CD0359"/>
    <w:rsid w:val="00CD172E"/>
    <w:rsid w:val="00CD1A7D"/>
    <w:rsid w:val="00CD258C"/>
    <w:rsid w:val="00CD345E"/>
    <w:rsid w:val="00CD34FE"/>
    <w:rsid w:val="00CD3601"/>
    <w:rsid w:val="00CD3CF6"/>
    <w:rsid w:val="00CD44FA"/>
    <w:rsid w:val="00CD494F"/>
    <w:rsid w:val="00CD509F"/>
    <w:rsid w:val="00CD5B98"/>
    <w:rsid w:val="00CD7194"/>
    <w:rsid w:val="00CE051B"/>
    <w:rsid w:val="00CE234D"/>
    <w:rsid w:val="00CE3983"/>
    <w:rsid w:val="00CE3C2F"/>
    <w:rsid w:val="00CE4BCE"/>
    <w:rsid w:val="00CE60C0"/>
    <w:rsid w:val="00CE7D07"/>
    <w:rsid w:val="00CF07DC"/>
    <w:rsid w:val="00CF0881"/>
    <w:rsid w:val="00CF182F"/>
    <w:rsid w:val="00CF1B23"/>
    <w:rsid w:val="00CF31DA"/>
    <w:rsid w:val="00CF3FD5"/>
    <w:rsid w:val="00CF4ADF"/>
    <w:rsid w:val="00CF4C4F"/>
    <w:rsid w:val="00CF51B1"/>
    <w:rsid w:val="00CF520B"/>
    <w:rsid w:val="00CF5BF7"/>
    <w:rsid w:val="00CF6380"/>
    <w:rsid w:val="00CF66DF"/>
    <w:rsid w:val="00CF6B02"/>
    <w:rsid w:val="00CF7484"/>
    <w:rsid w:val="00D01183"/>
    <w:rsid w:val="00D01BD2"/>
    <w:rsid w:val="00D01F7D"/>
    <w:rsid w:val="00D02F4C"/>
    <w:rsid w:val="00D03507"/>
    <w:rsid w:val="00D04054"/>
    <w:rsid w:val="00D04ADE"/>
    <w:rsid w:val="00D0515C"/>
    <w:rsid w:val="00D06BFA"/>
    <w:rsid w:val="00D06CB3"/>
    <w:rsid w:val="00D0720A"/>
    <w:rsid w:val="00D074F0"/>
    <w:rsid w:val="00D1069A"/>
    <w:rsid w:val="00D10D48"/>
    <w:rsid w:val="00D10FD5"/>
    <w:rsid w:val="00D114E9"/>
    <w:rsid w:val="00D11B99"/>
    <w:rsid w:val="00D12274"/>
    <w:rsid w:val="00D1286F"/>
    <w:rsid w:val="00D1320C"/>
    <w:rsid w:val="00D135B3"/>
    <w:rsid w:val="00D13BF4"/>
    <w:rsid w:val="00D140F2"/>
    <w:rsid w:val="00D14618"/>
    <w:rsid w:val="00D14C01"/>
    <w:rsid w:val="00D14F46"/>
    <w:rsid w:val="00D15490"/>
    <w:rsid w:val="00D15864"/>
    <w:rsid w:val="00D15AC0"/>
    <w:rsid w:val="00D170A7"/>
    <w:rsid w:val="00D2067F"/>
    <w:rsid w:val="00D20CCD"/>
    <w:rsid w:val="00D20FBF"/>
    <w:rsid w:val="00D21714"/>
    <w:rsid w:val="00D22791"/>
    <w:rsid w:val="00D24F6B"/>
    <w:rsid w:val="00D25384"/>
    <w:rsid w:val="00D2679E"/>
    <w:rsid w:val="00D26D5B"/>
    <w:rsid w:val="00D30B98"/>
    <w:rsid w:val="00D319CF"/>
    <w:rsid w:val="00D32834"/>
    <w:rsid w:val="00D32B75"/>
    <w:rsid w:val="00D33AB4"/>
    <w:rsid w:val="00D3526E"/>
    <w:rsid w:val="00D35291"/>
    <w:rsid w:val="00D353F6"/>
    <w:rsid w:val="00D370AA"/>
    <w:rsid w:val="00D37387"/>
    <w:rsid w:val="00D415B4"/>
    <w:rsid w:val="00D421E9"/>
    <w:rsid w:val="00D424F9"/>
    <w:rsid w:val="00D44458"/>
    <w:rsid w:val="00D45FB7"/>
    <w:rsid w:val="00D46DDB"/>
    <w:rsid w:val="00D471CF"/>
    <w:rsid w:val="00D5036A"/>
    <w:rsid w:val="00D504C0"/>
    <w:rsid w:val="00D52E68"/>
    <w:rsid w:val="00D52F67"/>
    <w:rsid w:val="00D5421A"/>
    <w:rsid w:val="00D559BB"/>
    <w:rsid w:val="00D60B87"/>
    <w:rsid w:val="00D617D0"/>
    <w:rsid w:val="00D61868"/>
    <w:rsid w:val="00D62771"/>
    <w:rsid w:val="00D62B80"/>
    <w:rsid w:val="00D63A68"/>
    <w:rsid w:val="00D64911"/>
    <w:rsid w:val="00D64A31"/>
    <w:rsid w:val="00D6504E"/>
    <w:rsid w:val="00D703B8"/>
    <w:rsid w:val="00D71207"/>
    <w:rsid w:val="00D72BFD"/>
    <w:rsid w:val="00D72ECD"/>
    <w:rsid w:val="00D72F83"/>
    <w:rsid w:val="00D72FA0"/>
    <w:rsid w:val="00D73D58"/>
    <w:rsid w:val="00D74C43"/>
    <w:rsid w:val="00D74DC5"/>
    <w:rsid w:val="00D7501A"/>
    <w:rsid w:val="00D7573C"/>
    <w:rsid w:val="00D77708"/>
    <w:rsid w:val="00D77779"/>
    <w:rsid w:val="00D77E8A"/>
    <w:rsid w:val="00D80004"/>
    <w:rsid w:val="00D82E36"/>
    <w:rsid w:val="00D82F96"/>
    <w:rsid w:val="00D83CB1"/>
    <w:rsid w:val="00D85AFD"/>
    <w:rsid w:val="00D85E0C"/>
    <w:rsid w:val="00D86837"/>
    <w:rsid w:val="00D869F8"/>
    <w:rsid w:val="00D86F85"/>
    <w:rsid w:val="00D87127"/>
    <w:rsid w:val="00D90539"/>
    <w:rsid w:val="00D906C9"/>
    <w:rsid w:val="00D913B3"/>
    <w:rsid w:val="00D915DD"/>
    <w:rsid w:val="00D91701"/>
    <w:rsid w:val="00D91DEF"/>
    <w:rsid w:val="00D930A2"/>
    <w:rsid w:val="00D932D5"/>
    <w:rsid w:val="00D933F1"/>
    <w:rsid w:val="00D93689"/>
    <w:rsid w:val="00D945CE"/>
    <w:rsid w:val="00D951B3"/>
    <w:rsid w:val="00D956ED"/>
    <w:rsid w:val="00D963A9"/>
    <w:rsid w:val="00D977DA"/>
    <w:rsid w:val="00DA03C5"/>
    <w:rsid w:val="00DA088D"/>
    <w:rsid w:val="00DA09F2"/>
    <w:rsid w:val="00DA22F9"/>
    <w:rsid w:val="00DA266D"/>
    <w:rsid w:val="00DA303A"/>
    <w:rsid w:val="00DA3C87"/>
    <w:rsid w:val="00DA4626"/>
    <w:rsid w:val="00DA4B0D"/>
    <w:rsid w:val="00DA54AF"/>
    <w:rsid w:val="00DA5772"/>
    <w:rsid w:val="00DA5A4B"/>
    <w:rsid w:val="00DA673C"/>
    <w:rsid w:val="00DA6A67"/>
    <w:rsid w:val="00DB3CEF"/>
    <w:rsid w:val="00DB403D"/>
    <w:rsid w:val="00DB562C"/>
    <w:rsid w:val="00DB6B51"/>
    <w:rsid w:val="00DB7078"/>
    <w:rsid w:val="00DC0303"/>
    <w:rsid w:val="00DC17D7"/>
    <w:rsid w:val="00DC18C5"/>
    <w:rsid w:val="00DC3D0B"/>
    <w:rsid w:val="00DC4027"/>
    <w:rsid w:val="00DC4388"/>
    <w:rsid w:val="00DC552E"/>
    <w:rsid w:val="00DC5877"/>
    <w:rsid w:val="00DC5C57"/>
    <w:rsid w:val="00DC5CFD"/>
    <w:rsid w:val="00DC7A8D"/>
    <w:rsid w:val="00DC7EE3"/>
    <w:rsid w:val="00DD07C9"/>
    <w:rsid w:val="00DD2511"/>
    <w:rsid w:val="00DD2EF4"/>
    <w:rsid w:val="00DD3E85"/>
    <w:rsid w:val="00DD5889"/>
    <w:rsid w:val="00DD6F6D"/>
    <w:rsid w:val="00DE02ED"/>
    <w:rsid w:val="00DE140E"/>
    <w:rsid w:val="00DE1B20"/>
    <w:rsid w:val="00DE2012"/>
    <w:rsid w:val="00DE26C8"/>
    <w:rsid w:val="00DE2B04"/>
    <w:rsid w:val="00DE5ADF"/>
    <w:rsid w:val="00DE6231"/>
    <w:rsid w:val="00DE65B0"/>
    <w:rsid w:val="00DE751E"/>
    <w:rsid w:val="00DE79D6"/>
    <w:rsid w:val="00DE7A38"/>
    <w:rsid w:val="00DE7BE8"/>
    <w:rsid w:val="00DE7C01"/>
    <w:rsid w:val="00DE7EF6"/>
    <w:rsid w:val="00DF08C6"/>
    <w:rsid w:val="00DF1D85"/>
    <w:rsid w:val="00DF1DDF"/>
    <w:rsid w:val="00DF21FF"/>
    <w:rsid w:val="00DF2AC1"/>
    <w:rsid w:val="00DF33FC"/>
    <w:rsid w:val="00DF5905"/>
    <w:rsid w:val="00DF6180"/>
    <w:rsid w:val="00DF668D"/>
    <w:rsid w:val="00DF7F7D"/>
    <w:rsid w:val="00E00455"/>
    <w:rsid w:val="00E0059F"/>
    <w:rsid w:val="00E00BD8"/>
    <w:rsid w:val="00E011A2"/>
    <w:rsid w:val="00E01FCA"/>
    <w:rsid w:val="00E020B2"/>
    <w:rsid w:val="00E031EB"/>
    <w:rsid w:val="00E07066"/>
    <w:rsid w:val="00E1021F"/>
    <w:rsid w:val="00E10840"/>
    <w:rsid w:val="00E10D6F"/>
    <w:rsid w:val="00E11526"/>
    <w:rsid w:val="00E118E2"/>
    <w:rsid w:val="00E1192D"/>
    <w:rsid w:val="00E11DC6"/>
    <w:rsid w:val="00E1237C"/>
    <w:rsid w:val="00E1310E"/>
    <w:rsid w:val="00E148B9"/>
    <w:rsid w:val="00E15C30"/>
    <w:rsid w:val="00E17006"/>
    <w:rsid w:val="00E176CC"/>
    <w:rsid w:val="00E2031F"/>
    <w:rsid w:val="00E21406"/>
    <w:rsid w:val="00E2187F"/>
    <w:rsid w:val="00E21FF5"/>
    <w:rsid w:val="00E227C6"/>
    <w:rsid w:val="00E22D5A"/>
    <w:rsid w:val="00E2322D"/>
    <w:rsid w:val="00E2481E"/>
    <w:rsid w:val="00E2502B"/>
    <w:rsid w:val="00E260DD"/>
    <w:rsid w:val="00E26920"/>
    <w:rsid w:val="00E270D0"/>
    <w:rsid w:val="00E277B9"/>
    <w:rsid w:val="00E30188"/>
    <w:rsid w:val="00E311BA"/>
    <w:rsid w:val="00E31E27"/>
    <w:rsid w:val="00E325CE"/>
    <w:rsid w:val="00E32AAD"/>
    <w:rsid w:val="00E32D72"/>
    <w:rsid w:val="00E33009"/>
    <w:rsid w:val="00E337BA"/>
    <w:rsid w:val="00E33A49"/>
    <w:rsid w:val="00E347E3"/>
    <w:rsid w:val="00E34A8C"/>
    <w:rsid w:val="00E34F78"/>
    <w:rsid w:val="00E36A36"/>
    <w:rsid w:val="00E37291"/>
    <w:rsid w:val="00E40003"/>
    <w:rsid w:val="00E40B10"/>
    <w:rsid w:val="00E40EE6"/>
    <w:rsid w:val="00E41FF1"/>
    <w:rsid w:val="00E42232"/>
    <w:rsid w:val="00E43FD0"/>
    <w:rsid w:val="00E44071"/>
    <w:rsid w:val="00E44E51"/>
    <w:rsid w:val="00E455CC"/>
    <w:rsid w:val="00E459BB"/>
    <w:rsid w:val="00E45F0E"/>
    <w:rsid w:val="00E46C3B"/>
    <w:rsid w:val="00E4737E"/>
    <w:rsid w:val="00E50DD3"/>
    <w:rsid w:val="00E51A1E"/>
    <w:rsid w:val="00E52A64"/>
    <w:rsid w:val="00E53FA4"/>
    <w:rsid w:val="00E54AEA"/>
    <w:rsid w:val="00E54D00"/>
    <w:rsid w:val="00E55318"/>
    <w:rsid w:val="00E5573D"/>
    <w:rsid w:val="00E558B3"/>
    <w:rsid w:val="00E57447"/>
    <w:rsid w:val="00E579DE"/>
    <w:rsid w:val="00E6022C"/>
    <w:rsid w:val="00E609CF"/>
    <w:rsid w:val="00E60A47"/>
    <w:rsid w:val="00E60F19"/>
    <w:rsid w:val="00E616D3"/>
    <w:rsid w:val="00E6187C"/>
    <w:rsid w:val="00E61F77"/>
    <w:rsid w:val="00E63484"/>
    <w:rsid w:val="00E639EF"/>
    <w:rsid w:val="00E63DC3"/>
    <w:rsid w:val="00E646A2"/>
    <w:rsid w:val="00E64787"/>
    <w:rsid w:val="00E6495E"/>
    <w:rsid w:val="00E655C4"/>
    <w:rsid w:val="00E65F9A"/>
    <w:rsid w:val="00E66B06"/>
    <w:rsid w:val="00E675FB"/>
    <w:rsid w:val="00E704D3"/>
    <w:rsid w:val="00E70D44"/>
    <w:rsid w:val="00E70E62"/>
    <w:rsid w:val="00E71266"/>
    <w:rsid w:val="00E727BB"/>
    <w:rsid w:val="00E72D6A"/>
    <w:rsid w:val="00E734FA"/>
    <w:rsid w:val="00E74710"/>
    <w:rsid w:val="00E75D04"/>
    <w:rsid w:val="00E7600B"/>
    <w:rsid w:val="00E76130"/>
    <w:rsid w:val="00E764CA"/>
    <w:rsid w:val="00E769EB"/>
    <w:rsid w:val="00E7705B"/>
    <w:rsid w:val="00E77994"/>
    <w:rsid w:val="00E77F22"/>
    <w:rsid w:val="00E80094"/>
    <w:rsid w:val="00E80538"/>
    <w:rsid w:val="00E808B3"/>
    <w:rsid w:val="00E81B5E"/>
    <w:rsid w:val="00E82223"/>
    <w:rsid w:val="00E82ECF"/>
    <w:rsid w:val="00E83386"/>
    <w:rsid w:val="00E83BA6"/>
    <w:rsid w:val="00E83BCB"/>
    <w:rsid w:val="00E840AD"/>
    <w:rsid w:val="00E8419C"/>
    <w:rsid w:val="00E845B9"/>
    <w:rsid w:val="00E8520A"/>
    <w:rsid w:val="00E8536A"/>
    <w:rsid w:val="00E867A8"/>
    <w:rsid w:val="00E87841"/>
    <w:rsid w:val="00E87EBF"/>
    <w:rsid w:val="00E90951"/>
    <w:rsid w:val="00E90EB0"/>
    <w:rsid w:val="00E92466"/>
    <w:rsid w:val="00E9285D"/>
    <w:rsid w:val="00E93DBA"/>
    <w:rsid w:val="00E93E50"/>
    <w:rsid w:val="00E9421A"/>
    <w:rsid w:val="00E9438E"/>
    <w:rsid w:val="00E94C2A"/>
    <w:rsid w:val="00E96DCF"/>
    <w:rsid w:val="00E97C91"/>
    <w:rsid w:val="00EA175B"/>
    <w:rsid w:val="00EA176A"/>
    <w:rsid w:val="00EA272F"/>
    <w:rsid w:val="00EA28CE"/>
    <w:rsid w:val="00EA357E"/>
    <w:rsid w:val="00EA40A7"/>
    <w:rsid w:val="00EA4537"/>
    <w:rsid w:val="00EA46B9"/>
    <w:rsid w:val="00EA4A48"/>
    <w:rsid w:val="00EA4CF1"/>
    <w:rsid w:val="00EA6766"/>
    <w:rsid w:val="00EA6AD9"/>
    <w:rsid w:val="00EA6EB7"/>
    <w:rsid w:val="00EA7C3F"/>
    <w:rsid w:val="00EB126D"/>
    <w:rsid w:val="00EB2AE2"/>
    <w:rsid w:val="00EB3FAF"/>
    <w:rsid w:val="00EB60CE"/>
    <w:rsid w:val="00EB6193"/>
    <w:rsid w:val="00EB63BC"/>
    <w:rsid w:val="00EB65C6"/>
    <w:rsid w:val="00EC09DD"/>
    <w:rsid w:val="00EC19A7"/>
    <w:rsid w:val="00EC1AD6"/>
    <w:rsid w:val="00EC27EC"/>
    <w:rsid w:val="00EC30AB"/>
    <w:rsid w:val="00EC34B9"/>
    <w:rsid w:val="00EC3DF9"/>
    <w:rsid w:val="00EC5073"/>
    <w:rsid w:val="00EC558C"/>
    <w:rsid w:val="00EC55C7"/>
    <w:rsid w:val="00EC7575"/>
    <w:rsid w:val="00EC781E"/>
    <w:rsid w:val="00ED0286"/>
    <w:rsid w:val="00ED0945"/>
    <w:rsid w:val="00ED1757"/>
    <w:rsid w:val="00ED1C09"/>
    <w:rsid w:val="00ED24B1"/>
    <w:rsid w:val="00ED45D0"/>
    <w:rsid w:val="00ED4AFB"/>
    <w:rsid w:val="00ED5312"/>
    <w:rsid w:val="00EE034F"/>
    <w:rsid w:val="00EE1CED"/>
    <w:rsid w:val="00EE1DD2"/>
    <w:rsid w:val="00EE1F4E"/>
    <w:rsid w:val="00EE2121"/>
    <w:rsid w:val="00EE2A5B"/>
    <w:rsid w:val="00EE30E4"/>
    <w:rsid w:val="00EE371E"/>
    <w:rsid w:val="00EE3C7C"/>
    <w:rsid w:val="00EE4170"/>
    <w:rsid w:val="00EE4EAE"/>
    <w:rsid w:val="00EE569D"/>
    <w:rsid w:val="00EE56F3"/>
    <w:rsid w:val="00EE607A"/>
    <w:rsid w:val="00EE6233"/>
    <w:rsid w:val="00EE7E22"/>
    <w:rsid w:val="00EF0FEE"/>
    <w:rsid w:val="00EF3F79"/>
    <w:rsid w:val="00EF40D0"/>
    <w:rsid w:val="00EF4C69"/>
    <w:rsid w:val="00EF5306"/>
    <w:rsid w:val="00EF5D27"/>
    <w:rsid w:val="00EF608E"/>
    <w:rsid w:val="00EF629F"/>
    <w:rsid w:val="00EF6649"/>
    <w:rsid w:val="00EF675A"/>
    <w:rsid w:val="00EF76B4"/>
    <w:rsid w:val="00EF7A5C"/>
    <w:rsid w:val="00F043A3"/>
    <w:rsid w:val="00F0496C"/>
    <w:rsid w:val="00F058C5"/>
    <w:rsid w:val="00F078AC"/>
    <w:rsid w:val="00F07A33"/>
    <w:rsid w:val="00F119B0"/>
    <w:rsid w:val="00F124A3"/>
    <w:rsid w:val="00F13E22"/>
    <w:rsid w:val="00F14423"/>
    <w:rsid w:val="00F149BF"/>
    <w:rsid w:val="00F15D7C"/>
    <w:rsid w:val="00F15F8F"/>
    <w:rsid w:val="00F1668B"/>
    <w:rsid w:val="00F169C9"/>
    <w:rsid w:val="00F16FA0"/>
    <w:rsid w:val="00F174C2"/>
    <w:rsid w:val="00F17909"/>
    <w:rsid w:val="00F20211"/>
    <w:rsid w:val="00F20D2E"/>
    <w:rsid w:val="00F214F7"/>
    <w:rsid w:val="00F21B58"/>
    <w:rsid w:val="00F23E42"/>
    <w:rsid w:val="00F240FB"/>
    <w:rsid w:val="00F2476F"/>
    <w:rsid w:val="00F263EF"/>
    <w:rsid w:val="00F27577"/>
    <w:rsid w:val="00F30256"/>
    <w:rsid w:val="00F315BD"/>
    <w:rsid w:val="00F3196A"/>
    <w:rsid w:val="00F319F9"/>
    <w:rsid w:val="00F31ACF"/>
    <w:rsid w:val="00F321C1"/>
    <w:rsid w:val="00F3333B"/>
    <w:rsid w:val="00F3392D"/>
    <w:rsid w:val="00F35D01"/>
    <w:rsid w:val="00F361BC"/>
    <w:rsid w:val="00F3739E"/>
    <w:rsid w:val="00F424D6"/>
    <w:rsid w:val="00F4355A"/>
    <w:rsid w:val="00F4446A"/>
    <w:rsid w:val="00F44A5E"/>
    <w:rsid w:val="00F4519B"/>
    <w:rsid w:val="00F45288"/>
    <w:rsid w:val="00F45A2D"/>
    <w:rsid w:val="00F461F9"/>
    <w:rsid w:val="00F46548"/>
    <w:rsid w:val="00F46D73"/>
    <w:rsid w:val="00F46FF7"/>
    <w:rsid w:val="00F50602"/>
    <w:rsid w:val="00F518D3"/>
    <w:rsid w:val="00F52FDA"/>
    <w:rsid w:val="00F53514"/>
    <w:rsid w:val="00F54B2E"/>
    <w:rsid w:val="00F56DBE"/>
    <w:rsid w:val="00F60F1C"/>
    <w:rsid w:val="00F60FD4"/>
    <w:rsid w:val="00F617B9"/>
    <w:rsid w:val="00F6192D"/>
    <w:rsid w:val="00F61C1D"/>
    <w:rsid w:val="00F62499"/>
    <w:rsid w:val="00F62A5A"/>
    <w:rsid w:val="00F62D35"/>
    <w:rsid w:val="00F62F20"/>
    <w:rsid w:val="00F63AC2"/>
    <w:rsid w:val="00F64607"/>
    <w:rsid w:val="00F64F00"/>
    <w:rsid w:val="00F67B99"/>
    <w:rsid w:val="00F701D3"/>
    <w:rsid w:val="00F70251"/>
    <w:rsid w:val="00F70744"/>
    <w:rsid w:val="00F71D13"/>
    <w:rsid w:val="00F72393"/>
    <w:rsid w:val="00F738CB"/>
    <w:rsid w:val="00F73D14"/>
    <w:rsid w:val="00F73F58"/>
    <w:rsid w:val="00F746FB"/>
    <w:rsid w:val="00F74F2C"/>
    <w:rsid w:val="00F77427"/>
    <w:rsid w:val="00F77E6F"/>
    <w:rsid w:val="00F80BBE"/>
    <w:rsid w:val="00F80EC6"/>
    <w:rsid w:val="00F81744"/>
    <w:rsid w:val="00F84320"/>
    <w:rsid w:val="00F844FF"/>
    <w:rsid w:val="00F85591"/>
    <w:rsid w:val="00F855B2"/>
    <w:rsid w:val="00F85633"/>
    <w:rsid w:val="00F85792"/>
    <w:rsid w:val="00F87080"/>
    <w:rsid w:val="00F87082"/>
    <w:rsid w:val="00F8772D"/>
    <w:rsid w:val="00F87FF6"/>
    <w:rsid w:val="00F923E1"/>
    <w:rsid w:val="00F92866"/>
    <w:rsid w:val="00F93C83"/>
    <w:rsid w:val="00F93F21"/>
    <w:rsid w:val="00F94D53"/>
    <w:rsid w:val="00F95B5E"/>
    <w:rsid w:val="00F96504"/>
    <w:rsid w:val="00F97583"/>
    <w:rsid w:val="00F9761D"/>
    <w:rsid w:val="00FA02D7"/>
    <w:rsid w:val="00FA07F0"/>
    <w:rsid w:val="00FA2DDC"/>
    <w:rsid w:val="00FA317D"/>
    <w:rsid w:val="00FA3A65"/>
    <w:rsid w:val="00FA3DBF"/>
    <w:rsid w:val="00FA43E1"/>
    <w:rsid w:val="00FA49F0"/>
    <w:rsid w:val="00FA4CBC"/>
    <w:rsid w:val="00FA51DE"/>
    <w:rsid w:val="00FA67BC"/>
    <w:rsid w:val="00FA7BA2"/>
    <w:rsid w:val="00FB176B"/>
    <w:rsid w:val="00FB1A36"/>
    <w:rsid w:val="00FB25A9"/>
    <w:rsid w:val="00FB33DF"/>
    <w:rsid w:val="00FB3B7B"/>
    <w:rsid w:val="00FB4336"/>
    <w:rsid w:val="00FB56A9"/>
    <w:rsid w:val="00FB5700"/>
    <w:rsid w:val="00FB6181"/>
    <w:rsid w:val="00FB68D8"/>
    <w:rsid w:val="00FB6B61"/>
    <w:rsid w:val="00FB789E"/>
    <w:rsid w:val="00FB7A71"/>
    <w:rsid w:val="00FC062A"/>
    <w:rsid w:val="00FC10D8"/>
    <w:rsid w:val="00FC1948"/>
    <w:rsid w:val="00FC1AB5"/>
    <w:rsid w:val="00FC278E"/>
    <w:rsid w:val="00FC30E5"/>
    <w:rsid w:val="00FC3D7E"/>
    <w:rsid w:val="00FC55CD"/>
    <w:rsid w:val="00FC7C47"/>
    <w:rsid w:val="00FD02A0"/>
    <w:rsid w:val="00FD2098"/>
    <w:rsid w:val="00FD20FF"/>
    <w:rsid w:val="00FD2E71"/>
    <w:rsid w:val="00FD342A"/>
    <w:rsid w:val="00FD34F8"/>
    <w:rsid w:val="00FD3CA0"/>
    <w:rsid w:val="00FD46CA"/>
    <w:rsid w:val="00FD4949"/>
    <w:rsid w:val="00FD70A8"/>
    <w:rsid w:val="00FE0868"/>
    <w:rsid w:val="00FE15C1"/>
    <w:rsid w:val="00FE1C4C"/>
    <w:rsid w:val="00FE25A9"/>
    <w:rsid w:val="00FE2878"/>
    <w:rsid w:val="00FE2AE2"/>
    <w:rsid w:val="00FE3442"/>
    <w:rsid w:val="00FE3C7C"/>
    <w:rsid w:val="00FE3D1C"/>
    <w:rsid w:val="00FE4881"/>
    <w:rsid w:val="00FE5681"/>
    <w:rsid w:val="00FE6823"/>
    <w:rsid w:val="00FE6E59"/>
    <w:rsid w:val="00FE7761"/>
    <w:rsid w:val="00FF097E"/>
    <w:rsid w:val="00FF1825"/>
    <w:rsid w:val="00FF2045"/>
    <w:rsid w:val="00FF2333"/>
    <w:rsid w:val="00FF3366"/>
    <w:rsid w:val="00FF3E5D"/>
    <w:rsid w:val="00FF528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C44BA5"/>
  <w15:docId w15:val="{C8E10F54-F943-48F8-AAB8-EC6757E6E0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100321"/>
    <w:pPr>
      <w:tabs>
        <w:tab w:val="center" w:pos="4320"/>
        <w:tab w:val="right" w:pos="8640"/>
      </w:tabs>
    </w:pPr>
  </w:style>
  <w:style w:type="character" w:styleId="PageNumber">
    <w:name w:val="page number"/>
    <w:basedOn w:val="DefaultParagraphFont"/>
    <w:rsid w:val="00100321"/>
  </w:style>
  <w:style w:type="paragraph" w:styleId="ListParagraph">
    <w:name w:val="List Paragraph"/>
    <w:basedOn w:val="Normal"/>
    <w:uiPriority w:val="34"/>
    <w:qFormat/>
    <w:rsid w:val="00777B70"/>
    <w:pPr>
      <w:ind w:left="720"/>
      <w:contextualSpacing/>
    </w:pPr>
    <w:rPr>
      <w:lang w:eastAsia="zh-CN"/>
    </w:rPr>
  </w:style>
  <w:style w:type="paragraph" w:styleId="NormalWeb">
    <w:name w:val="Normal (Web)"/>
    <w:basedOn w:val="Normal"/>
    <w:uiPriority w:val="99"/>
    <w:unhideWhenUsed/>
    <w:rsid w:val="00777B70"/>
    <w:pPr>
      <w:spacing w:before="100" w:beforeAutospacing="1" w:after="100" w:afterAutospacing="1"/>
    </w:pPr>
    <w:rPr>
      <w:lang w:eastAsia="zh-CN"/>
    </w:rPr>
  </w:style>
  <w:style w:type="character" w:styleId="CommentReference">
    <w:name w:val="annotation reference"/>
    <w:uiPriority w:val="99"/>
    <w:rsid w:val="00B205B2"/>
    <w:rPr>
      <w:sz w:val="16"/>
      <w:szCs w:val="16"/>
    </w:rPr>
  </w:style>
  <w:style w:type="paragraph" w:styleId="CommentText">
    <w:name w:val="annotation text"/>
    <w:basedOn w:val="Normal"/>
    <w:link w:val="CommentTextChar"/>
    <w:rsid w:val="00B205B2"/>
    <w:rPr>
      <w:sz w:val="20"/>
      <w:szCs w:val="20"/>
    </w:rPr>
  </w:style>
  <w:style w:type="character" w:customStyle="1" w:styleId="CommentTextChar">
    <w:name w:val="Comment Text Char"/>
    <w:link w:val="CommentText"/>
    <w:rsid w:val="00B205B2"/>
    <w:rPr>
      <w:lang w:val="en-US" w:eastAsia="en-US"/>
    </w:rPr>
  </w:style>
  <w:style w:type="paragraph" w:styleId="CommentSubject">
    <w:name w:val="annotation subject"/>
    <w:basedOn w:val="CommentText"/>
    <w:next w:val="CommentText"/>
    <w:link w:val="CommentSubjectChar"/>
    <w:rsid w:val="00B205B2"/>
    <w:rPr>
      <w:b/>
      <w:bCs/>
    </w:rPr>
  </w:style>
  <w:style w:type="character" w:customStyle="1" w:styleId="CommentSubjectChar">
    <w:name w:val="Comment Subject Char"/>
    <w:link w:val="CommentSubject"/>
    <w:rsid w:val="00B205B2"/>
    <w:rPr>
      <w:b/>
      <w:bCs/>
      <w:lang w:val="en-US" w:eastAsia="en-US"/>
    </w:rPr>
  </w:style>
  <w:style w:type="paragraph" w:styleId="BalloonText">
    <w:name w:val="Balloon Text"/>
    <w:basedOn w:val="Normal"/>
    <w:link w:val="BalloonTextChar"/>
    <w:rsid w:val="00B205B2"/>
    <w:rPr>
      <w:rFonts w:ascii="Tahoma" w:hAnsi="Tahoma" w:cs="Tahoma"/>
      <w:sz w:val="16"/>
      <w:szCs w:val="16"/>
    </w:rPr>
  </w:style>
  <w:style w:type="character" w:customStyle="1" w:styleId="BalloonTextChar">
    <w:name w:val="Balloon Text Char"/>
    <w:link w:val="BalloonText"/>
    <w:rsid w:val="00B205B2"/>
    <w:rPr>
      <w:rFonts w:ascii="Tahoma" w:hAnsi="Tahoma" w:cs="Tahoma"/>
      <w:sz w:val="16"/>
      <w:szCs w:val="16"/>
      <w:lang w:val="en-US" w:eastAsia="en-US"/>
    </w:rPr>
  </w:style>
  <w:style w:type="character" w:customStyle="1" w:styleId="jrnl">
    <w:name w:val="jrnl"/>
    <w:rsid w:val="009C5324"/>
  </w:style>
  <w:style w:type="character" w:customStyle="1" w:styleId="apple-converted-space">
    <w:name w:val="apple-converted-space"/>
    <w:rsid w:val="009C5324"/>
  </w:style>
  <w:style w:type="table" w:customStyle="1" w:styleId="PlainTable41">
    <w:name w:val="Plain Table 41"/>
    <w:basedOn w:val="TableNormal"/>
    <w:uiPriority w:val="44"/>
    <w:rsid w:val="0040467F"/>
    <w:rPr>
      <w:rFonts w:ascii="Calibri" w:eastAsia="SimSun" w:hAnsi="Calibri" w:cs="Arial"/>
      <w:sz w:val="22"/>
      <w:szCs w:val="22"/>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Grid">
    <w:name w:val="Table Grid"/>
    <w:basedOn w:val="TableNormal"/>
    <w:uiPriority w:val="59"/>
    <w:rsid w:val="00872CAA"/>
    <w:rPr>
      <w:rFonts w:ascii="Calibri" w:eastAsia="SimSun" w:hAnsi="Calibri" w:cs="Arial"/>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45288"/>
    <w:pPr>
      <w:jc w:val="center"/>
    </w:pPr>
    <w:rPr>
      <w:noProof/>
    </w:rPr>
  </w:style>
  <w:style w:type="character" w:customStyle="1" w:styleId="EndNoteBibliographyTitleChar">
    <w:name w:val="EndNote Bibliography Title Char"/>
    <w:link w:val="EndNoteBibliographyTitle"/>
    <w:rsid w:val="00F45288"/>
    <w:rPr>
      <w:noProof/>
      <w:sz w:val="24"/>
      <w:szCs w:val="24"/>
      <w:lang w:eastAsia="en-US"/>
    </w:rPr>
  </w:style>
  <w:style w:type="paragraph" w:customStyle="1" w:styleId="EndNoteBibliography">
    <w:name w:val="EndNote Bibliography"/>
    <w:basedOn w:val="Normal"/>
    <w:link w:val="EndNoteBibliographyChar"/>
    <w:rsid w:val="00F45288"/>
    <w:pPr>
      <w:jc w:val="lowKashida"/>
    </w:pPr>
    <w:rPr>
      <w:noProof/>
    </w:rPr>
  </w:style>
  <w:style w:type="character" w:customStyle="1" w:styleId="EndNoteBibliographyChar">
    <w:name w:val="EndNote Bibliography Char"/>
    <w:link w:val="EndNoteBibliography"/>
    <w:rsid w:val="00F45288"/>
    <w:rPr>
      <w:noProof/>
      <w:sz w:val="24"/>
      <w:szCs w:val="24"/>
      <w:lang w:eastAsia="en-US"/>
    </w:rPr>
  </w:style>
  <w:style w:type="character" w:styleId="Hyperlink">
    <w:name w:val="Hyperlink"/>
    <w:uiPriority w:val="99"/>
    <w:unhideWhenUsed/>
    <w:rsid w:val="00B55EFF"/>
    <w:rPr>
      <w:color w:val="0000FF"/>
      <w:u w:val="single"/>
    </w:rPr>
  </w:style>
  <w:style w:type="character" w:styleId="FollowedHyperlink">
    <w:name w:val="FollowedHyperlink"/>
    <w:basedOn w:val="DefaultParagraphFont"/>
    <w:semiHidden/>
    <w:unhideWhenUsed/>
    <w:rsid w:val="001144CA"/>
    <w:rPr>
      <w:color w:val="954F72" w:themeColor="followedHyperlink"/>
      <w:u w:val="single"/>
    </w:rPr>
  </w:style>
  <w:style w:type="paragraph" w:styleId="Header">
    <w:name w:val="header"/>
    <w:basedOn w:val="Normal"/>
    <w:link w:val="HeaderChar"/>
    <w:unhideWhenUsed/>
    <w:rsid w:val="001212A8"/>
    <w:pPr>
      <w:tabs>
        <w:tab w:val="center" w:pos="4513"/>
        <w:tab w:val="right" w:pos="9026"/>
      </w:tabs>
    </w:pPr>
  </w:style>
  <w:style w:type="character" w:customStyle="1" w:styleId="HeaderChar">
    <w:name w:val="Header Char"/>
    <w:basedOn w:val="DefaultParagraphFont"/>
    <w:link w:val="Header"/>
    <w:rsid w:val="001212A8"/>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616195">
      <w:bodyDiv w:val="1"/>
      <w:marLeft w:val="0"/>
      <w:marRight w:val="0"/>
      <w:marTop w:val="0"/>
      <w:marBottom w:val="0"/>
      <w:divBdr>
        <w:top w:val="none" w:sz="0" w:space="0" w:color="auto"/>
        <w:left w:val="none" w:sz="0" w:space="0" w:color="auto"/>
        <w:bottom w:val="none" w:sz="0" w:space="0" w:color="auto"/>
        <w:right w:val="none" w:sz="0" w:space="0" w:color="auto"/>
      </w:divBdr>
    </w:div>
    <w:div w:id="329646934">
      <w:bodyDiv w:val="1"/>
      <w:marLeft w:val="0"/>
      <w:marRight w:val="0"/>
      <w:marTop w:val="0"/>
      <w:marBottom w:val="0"/>
      <w:divBdr>
        <w:top w:val="none" w:sz="0" w:space="0" w:color="auto"/>
        <w:left w:val="none" w:sz="0" w:space="0" w:color="auto"/>
        <w:bottom w:val="none" w:sz="0" w:space="0" w:color="auto"/>
        <w:right w:val="none" w:sz="0" w:space="0" w:color="auto"/>
      </w:divBdr>
    </w:div>
    <w:div w:id="395906741">
      <w:bodyDiv w:val="1"/>
      <w:marLeft w:val="0"/>
      <w:marRight w:val="0"/>
      <w:marTop w:val="0"/>
      <w:marBottom w:val="0"/>
      <w:divBdr>
        <w:top w:val="none" w:sz="0" w:space="0" w:color="auto"/>
        <w:left w:val="none" w:sz="0" w:space="0" w:color="auto"/>
        <w:bottom w:val="none" w:sz="0" w:space="0" w:color="auto"/>
        <w:right w:val="none" w:sz="0" w:space="0" w:color="auto"/>
      </w:divBdr>
      <w:divsChild>
        <w:div w:id="2829131">
          <w:marLeft w:val="0"/>
          <w:marRight w:val="0"/>
          <w:marTop w:val="192"/>
          <w:marBottom w:val="0"/>
          <w:divBdr>
            <w:top w:val="none" w:sz="0" w:space="0" w:color="auto"/>
            <w:left w:val="none" w:sz="0" w:space="0" w:color="auto"/>
            <w:bottom w:val="none" w:sz="0" w:space="0" w:color="auto"/>
            <w:right w:val="none" w:sz="0" w:space="0" w:color="auto"/>
          </w:divBdr>
        </w:div>
        <w:div w:id="56438293">
          <w:marLeft w:val="0"/>
          <w:marRight w:val="0"/>
          <w:marTop w:val="192"/>
          <w:marBottom w:val="0"/>
          <w:divBdr>
            <w:top w:val="none" w:sz="0" w:space="0" w:color="auto"/>
            <w:left w:val="none" w:sz="0" w:space="0" w:color="auto"/>
            <w:bottom w:val="none" w:sz="0" w:space="0" w:color="auto"/>
            <w:right w:val="none" w:sz="0" w:space="0" w:color="auto"/>
          </w:divBdr>
        </w:div>
        <w:div w:id="334574835">
          <w:marLeft w:val="0"/>
          <w:marRight w:val="0"/>
          <w:marTop w:val="192"/>
          <w:marBottom w:val="0"/>
          <w:divBdr>
            <w:top w:val="none" w:sz="0" w:space="0" w:color="auto"/>
            <w:left w:val="none" w:sz="0" w:space="0" w:color="auto"/>
            <w:bottom w:val="none" w:sz="0" w:space="0" w:color="auto"/>
            <w:right w:val="none" w:sz="0" w:space="0" w:color="auto"/>
          </w:divBdr>
        </w:div>
        <w:div w:id="384987858">
          <w:marLeft w:val="0"/>
          <w:marRight w:val="0"/>
          <w:marTop w:val="192"/>
          <w:marBottom w:val="0"/>
          <w:divBdr>
            <w:top w:val="none" w:sz="0" w:space="0" w:color="auto"/>
            <w:left w:val="none" w:sz="0" w:space="0" w:color="auto"/>
            <w:bottom w:val="none" w:sz="0" w:space="0" w:color="auto"/>
            <w:right w:val="none" w:sz="0" w:space="0" w:color="auto"/>
          </w:divBdr>
        </w:div>
        <w:div w:id="769395738">
          <w:marLeft w:val="0"/>
          <w:marRight w:val="0"/>
          <w:marTop w:val="192"/>
          <w:marBottom w:val="0"/>
          <w:divBdr>
            <w:top w:val="none" w:sz="0" w:space="0" w:color="auto"/>
            <w:left w:val="none" w:sz="0" w:space="0" w:color="auto"/>
            <w:bottom w:val="none" w:sz="0" w:space="0" w:color="auto"/>
            <w:right w:val="none" w:sz="0" w:space="0" w:color="auto"/>
          </w:divBdr>
        </w:div>
        <w:div w:id="1068843532">
          <w:marLeft w:val="0"/>
          <w:marRight w:val="0"/>
          <w:marTop w:val="192"/>
          <w:marBottom w:val="0"/>
          <w:divBdr>
            <w:top w:val="none" w:sz="0" w:space="0" w:color="auto"/>
            <w:left w:val="none" w:sz="0" w:space="0" w:color="auto"/>
            <w:bottom w:val="none" w:sz="0" w:space="0" w:color="auto"/>
            <w:right w:val="none" w:sz="0" w:space="0" w:color="auto"/>
          </w:divBdr>
        </w:div>
        <w:div w:id="1260262487">
          <w:marLeft w:val="0"/>
          <w:marRight w:val="0"/>
          <w:marTop w:val="192"/>
          <w:marBottom w:val="0"/>
          <w:divBdr>
            <w:top w:val="none" w:sz="0" w:space="0" w:color="auto"/>
            <w:left w:val="none" w:sz="0" w:space="0" w:color="auto"/>
            <w:bottom w:val="none" w:sz="0" w:space="0" w:color="auto"/>
            <w:right w:val="none" w:sz="0" w:space="0" w:color="auto"/>
          </w:divBdr>
        </w:div>
        <w:div w:id="1612281574">
          <w:marLeft w:val="0"/>
          <w:marRight w:val="0"/>
          <w:marTop w:val="192"/>
          <w:marBottom w:val="0"/>
          <w:divBdr>
            <w:top w:val="none" w:sz="0" w:space="0" w:color="auto"/>
            <w:left w:val="none" w:sz="0" w:space="0" w:color="auto"/>
            <w:bottom w:val="none" w:sz="0" w:space="0" w:color="auto"/>
            <w:right w:val="none" w:sz="0" w:space="0" w:color="auto"/>
          </w:divBdr>
        </w:div>
        <w:div w:id="1772973901">
          <w:marLeft w:val="0"/>
          <w:marRight w:val="0"/>
          <w:marTop w:val="192"/>
          <w:marBottom w:val="0"/>
          <w:divBdr>
            <w:top w:val="none" w:sz="0" w:space="0" w:color="auto"/>
            <w:left w:val="none" w:sz="0" w:space="0" w:color="auto"/>
            <w:bottom w:val="none" w:sz="0" w:space="0" w:color="auto"/>
            <w:right w:val="none" w:sz="0" w:space="0" w:color="auto"/>
          </w:divBdr>
        </w:div>
        <w:div w:id="1928733783">
          <w:marLeft w:val="0"/>
          <w:marRight w:val="0"/>
          <w:marTop w:val="192"/>
          <w:marBottom w:val="0"/>
          <w:divBdr>
            <w:top w:val="none" w:sz="0" w:space="0" w:color="auto"/>
            <w:left w:val="none" w:sz="0" w:space="0" w:color="auto"/>
            <w:bottom w:val="none" w:sz="0" w:space="0" w:color="auto"/>
            <w:right w:val="none" w:sz="0" w:space="0" w:color="auto"/>
          </w:divBdr>
        </w:div>
      </w:divsChild>
    </w:div>
    <w:div w:id="672412194">
      <w:bodyDiv w:val="1"/>
      <w:marLeft w:val="0"/>
      <w:marRight w:val="0"/>
      <w:marTop w:val="0"/>
      <w:marBottom w:val="0"/>
      <w:divBdr>
        <w:top w:val="none" w:sz="0" w:space="0" w:color="auto"/>
        <w:left w:val="none" w:sz="0" w:space="0" w:color="auto"/>
        <w:bottom w:val="none" w:sz="0" w:space="0" w:color="auto"/>
        <w:right w:val="none" w:sz="0" w:space="0" w:color="auto"/>
      </w:divBdr>
      <w:divsChild>
        <w:div w:id="148793094">
          <w:marLeft w:val="0"/>
          <w:marRight w:val="0"/>
          <w:marTop w:val="192"/>
          <w:marBottom w:val="0"/>
          <w:divBdr>
            <w:top w:val="none" w:sz="0" w:space="0" w:color="auto"/>
            <w:left w:val="none" w:sz="0" w:space="0" w:color="auto"/>
            <w:bottom w:val="none" w:sz="0" w:space="0" w:color="auto"/>
            <w:right w:val="none" w:sz="0" w:space="0" w:color="auto"/>
          </w:divBdr>
        </w:div>
        <w:div w:id="197669907">
          <w:marLeft w:val="0"/>
          <w:marRight w:val="0"/>
          <w:marTop w:val="192"/>
          <w:marBottom w:val="0"/>
          <w:divBdr>
            <w:top w:val="none" w:sz="0" w:space="0" w:color="auto"/>
            <w:left w:val="none" w:sz="0" w:space="0" w:color="auto"/>
            <w:bottom w:val="none" w:sz="0" w:space="0" w:color="auto"/>
            <w:right w:val="none" w:sz="0" w:space="0" w:color="auto"/>
          </w:divBdr>
        </w:div>
        <w:div w:id="438454686">
          <w:marLeft w:val="0"/>
          <w:marRight w:val="0"/>
          <w:marTop w:val="192"/>
          <w:marBottom w:val="0"/>
          <w:divBdr>
            <w:top w:val="none" w:sz="0" w:space="0" w:color="auto"/>
            <w:left w:val="none" w:sz="0" w:space="0" w:color="auto"/>
            <w:bottom w:val="none" w:sz="0" w:space="0" w:color="auto"/>
            <w:right w:val="none" w:sz="0" w:space="0" w:color="auto"/>
          </w:divBdr>
        </w:div>
        <w:div w:id="864253718">
          <w:marLeft w:val="0"/>
          <w:marRight w:val="0"/>
          <w:marTop w:val="192"/>
          <w:marBottom w:val="0"/>
          <w:divBdr>
            <w:top w:val="none" w:sz="0" w:space="0" w:color="auto"/>
            <w:left w:val="none" w:sz="0" w:space="0" w:color="auto"/>
            <w:bottom w:val="none" w:sz="0" w:space="0" w:color="auto"/>
            <w:right w:val="none" w:sz="0" w:space="0" w:color="auto"/>
          </w:divBdr>
        </w:div>
        <w:div w:id="1202473299">
          <w:marLeft w:val="0"/>
          <w:marRight w:val="0"/>
          <w:marTop w:val="192"/>
          <w:marBottom w:val="0"/>
          <w:divBdr>
            <w:top w:val="none" w:sz="0" w:space="0" w:color="auto"/>
            <w:left w:val="none" w:sz="0" w:space="0" w:color="auto"/>
            <w:bottom w:val="none" w:sz="0" w:space="0" w:color="auto"/>
            <w:right w:val="none" w:sz="0" w:space="0" w:color="auto"/>
          </w:divBdr>
        </w:div>
        <w:div w:id="1372608806">
          <w:marLeft w:val="0"/>
          <w:marRight w:val="0"/>
          <w:marTop w:val="192"/>
          <w:marBottom w:val="0"/>
          <w:divBdr>
            <w:top w:val="none" w:sz="0" w:space="0" w:color="auto"/>
            <w:left w:val="none" w:sz="0" w:space="0" w:color="auto"/>
            <w:bottom w:val="none" w:sz="0" w:space="0" w:color="auto"/>
            <w:right w:val="none" w:sz="0" w:space="0" w:color="auto"/>
          </w:divBdr>
        </w:div>
        <w:div w:id="1419910295">
          <w:marLeft w:val="0"/>
          <w:marRight w:val="0"/>
          <w:marTop w:val="192"/>
          <w:marBottom w:val="0"/>
          <w:divBdr>
            <w:top w:val="none" w:sz="0" w:space="0" w:color="auto"/>
            <w:left w:val="none" w:sz="0" w:space="0" w:color="auto"/>
            <w:bottom w:val="none" w:sz="0" w:space="0" w:color="auto"/>
            <w:right w:val="none" w:sz="0" w:space="0" w:color="auto"/>
          </w:divBdr>
        </w:div>
        <w:div w:id="1836989094">
          <w:marLeft w:val="0"/>
          <w:marRight w:val="0"/>
          <w:marTop w:val="192"/>
          <w:marBottom w:val="0"/>
          <w:divBdr>
            <w:top w:val="none" w:sz="0" w:space="0" w:color="auto"/>
            <w:left w:val="none" w:sz="0" w:space="0" w:color="auto"/>
            <w:bottom w:val="none" w:sz="0" w:space="0" w:color="auto"/>
            <w:right w:val="none" w:sz="0" w:space="0" w:color="auto"/>
          </w:divBdr>
        </w:div>
        <w:div w:id="1896501783">
          <w:marLeft w:val="0"/>
          <w:marRight w:val="0"/>
          <w:marTop w:val="192"/>
          <w:marBottom w:val="0"/>
          <w:divBdr>
            <w:top w:val="none" w:sz="0" w:space="0" w:color="auto"/>
            <w:left w:val="none" w:sz="0" w:space="0" w:color="auto"/>
            <w:bottom w:val="none" w:sz="0" w:space="0" w:color="auto"/>
            <w:right w:val="none" w:sz="0" w:space="0" w:color="auto"/>
          </w:divBdr>
        </w:div>
        <w:div w:id="1959023219">
          <w:marLeft w:val="0"/>
          <w:marRight w:val="0"/>
          <w:marTop w:val="192"/>
          <w:marBottom w:val="0"/>
          <w:divBdr>
            <w:top w:val="none" w:sz="0" w:space="0" w:color="auto"/>
            <w:left w:val="none" w:sz="0" w:space="0" w:color="auto"/>
            <w:bottom w:val="none" w:sz="0" w:space="0" w:color="auto"/>
            <w:right w:val="none" w:sz="0" w:space="0" w:color="auto"/>
          </w:divBdr>
        </w:div>
      </w:divsChild>
    </w:div>
    <w:div w:id="1391730932">
      <w:bodyDiv w:val="1"/>
      <w:marLeft w:val="0"/>
      <w:marRight w:val="0"/>
      <w:marTop w:val="0"/>
      <w:marBottom w:val="0"/>
      <w:divBdr>
        <w:top w:val="none" w:sz="0" w:space="0" w:color="auto"/>
        <w:left w:val="none" w:sz="0" w:space="0" w:color="auto"/>
        <w:bottom w:val="none" w:sz="0" w:space="0" w:color="auto"/>
        <w:right w:val="none" w:sz="0" w:space="0" w:color="auto"/>
      </w:divBdr>
    </w:div>
    <w:div w:id="2038115703">
      <w:bodyDiv w:val="1"/>
      <w:marLeft w:val="0"/>
      <w:marRight w:val="0"/>
      <w:marTop w:val="0"/>
      <w:marBottom w:val="0"/>
      <w:divBdr>
        <w:top w:val="none" w:sz="0" w:space="0" w:color="auto"/>
        <w:left w:val="none" w:sz="0" w:space="0" w:color="auto"/>
        <w:bottom w:val="none" w:sz="0" w:space="0" w:color="auto"/>
        <w:right w:val="none" w:sz="0" w:space="0" w:color="auto"/>
      </w:divBdr>
    </w:div>
    <w:div w:id="2072268132">
      <w:bodyDiv w:val="1"/>
      <w:marLeft w:val="0"/>
      <w:marRight w:val="0"/>
      <w:marTop w:val="0"/>
      <w:marBottom w:val="0"/>
      <w:divBdr>
        <w:top w:val="none" w:sz="0" w:space="0" w:color="auto"/>
        <w:left w:val="none" w:sz="0" w:space="0" w:color="auto"/>
        <w:bottom w:val="none" w:sz="0" w:space="0" w:color="auto"/>
        <w:right w:val="none" w:sz="0" w:space="0" w:color="auto"/>
      </w:divBdr>
    </w:div>
    <w:div w:id="2125998493">
      <w:bodyDiv w:val="1"/>
      <w:marLeft w:val="0"/>
      <w:marRight w:val="0"/>
      <w:marTop w:val="0"/>
      <w:marBottom w:val="0"/>
      <w:divBdr>
        <w:top w:val="none" w:sz="0" w:space="0" w:color="auto"/>
        <w:left w:val="none" w:sz="0" w:space="0" w:color="auto"/>
        <w:bottom w:val="none" w:sz="0" w:space="0" w:color="auto"/>
        <w:right w:val="none" w:sz="0" w:space="0" w:color="auto"/>
      </w:divBdr>
      <w:divsChild>
        <w:div w:id="1034423556">
          <w:marLeft w:val="0"/>
          <w:marRight w:val="0"/>
          <w:marTop w:val="0"/>
          <w:marBottom w:val="0"/>
          <w:divBdr>
            <w:top w:val="none" w:sz="0" w:space="0" w:color="auto"/>
            <w:left w:val="none" w:sz="0" w:space="0" w:color="auto"/>
            <w:bottom w:val="none" w:sz="0" w:space="0" w:color="auto"/>
            <w:right w:val="none" w:sz="0" w:space="0" w:color="auto"/>
          </w:divBdr>
          <w:divsChild>
            <w:div w:id="159195681">
              <w:marLeft w:val="0"/>
              <w:marRight w:val="0"/>
              <w:marTop w:val="0"/>
              <w:marBottom w:val="0"/>
              <w:divBdr>
                <w:top w:val="none" w:sz="0" w:space="0" w:color="auto"/>
                <w:left w:val="none" w:sz="0" w:space="0" w:color="auto"/>
                <w:bottom w:val="none" w:sz="0" w:space="0" w:color="auto"/>
                <w:right w:val="none" w:sz="0" w:space="0" w:color="auto"/>
              </w:divBdr>
              <w:divsChild>
                <w:div w:id="1483959604">
                  <w:marLeft w:val="0"/>
                  <w:marRight w:val="0"/>
                  <w:marTop w:val="0"/>
                  <w:marBottom w:val="0"/>
                  <w:divBdr>
                    <w:top w:val="none" w:sz="0" w:space="0" w:color="auto"/>
                    <w:left w:val="none" w:sz="0" w:space="0" w:color="auto"/>
                    <w:bottom w:val="none" w:sz="0" w:space="0" w:color="auto"/>
                    <w:right w:val="none" w:sz="0" w:space="0" w:color="auto"/>
                  </w:divBdr>
                </w:div>
              </w:divsChild>
            </w:div>
            <w:div w:id="1487893093">
              <w:marLeft w:val="0"/>
              <w:marRight w:val="0"/>
              <w:marTop w:val="0"/>
              <w:marBottom w:val="0"/>
              <w:divBdr>
                <w:top w:val="none" w:sz="0" w:space="0" w:color="auto"/>
                <w:left w:val="none" w:sz="0" w:space="0" w:color="auto"/>
                <w:bottom w:val="none" w:sz="0" w:space="0" w:color="auto"/>
                <w:right w:val="none" w:sz="0" w:space="0" w:color="auto"/>
              </w:divBdr>
            </w:div>
          </w:divsChild>
        </w:div>
        <w:div w:id="1534880055">
          <w:marLeft w:val="0"/>
          <w:marRight w:val="0"/>
          <w:marTop w:val="0"/>
          <w:marBottom w:val="0"/>
          <w:divBdr>
            <w:top w:val="none" w:sz="0" w:space="0" w:color="auto"/>
            <w:left w:val="none" w:sz="0" w:space="0" w:color="auto"/>
            <w:bottom w:val="none" w:sz="0" w:space="0" w:color="auto"/>
            <w:right w:val="none" w:sz="0" w:space="0" w:color="auto"/>
          </w:divBdr>
          <w:divsChild>
            <w:div w:id="177105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boche@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nia.nih.gov/news/people-genetic-risk-alzheimers-disease-test-prevention-dru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575B33-D324-43B9-8F07-CFB526845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25</Pages>
  <Words>8449</Words>
  <Characters>96206</Characters>
  <Application>Microsoft Office Word</Application>
  <DocSecurity>0</DocSecurity>
  <Lines>801</Lines>
  <Paragraphs>208</Paragraphs>
  <ScaleCrop>false</ScaleCrop>
  <HeadingPairs>
    <vt:vector size="2" baseType="variant">
      <vt:variant>
        <vt:lpstr>Title</vt:lpstr>
      </vt:variant>
      <vt:variant>
        <vt:i4>1</vt:i4>
      </vt:variant>
    </vt:vector>
  </HeadingPairs>
  <TitlesOfParts>
    <vt:vector size="1" baseType="lpstr">
      <vt:lpstr>Active Aβ42 immunisation in Alzheimer’s disease: a 10 year clinicopathological follow up study</vt:lpstr>
    </vt:vector>
  </TitlesOfParts>
  <Company>University of Southampton</Company>
  <LinksUpToDate>false</LinksUpToDate>
  <CharactersWithSpaces>104447</CharactersWithSpaces>
  <SharedDoc>false</SharedDoc>
  <HLinks>
    <vt:vector size="6" baseType="variant">
      <vt:variant>
        <vt:i4>2883705</vt:i4>
      </vt:variant>
      <vt:variant>
        <vt:i4>0</vt:i4>
      </vt:variant>
      <vt:variant>
        <vt:i4>0</vt:i4>
      </vt:variant>
      <vt:variant>
        <vt:i4>5</vt:i4>
      </vt:variant>
      <vt:variant>
        <vt:lpwstr>http://www.sciencedirect.com/science/article/pii/S1474442212701448</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tive Aβ42 immunisation in Alzheimer’s disease: a 10 year clinicopathological follow up study</dc:title>
  <dc:creator>Nicoll</dc:creator>
  <cp:lastModifiedBy>Boche D.</cp:lastModifiedBy>
  <cp:revision>3</cp:revision>
  <cp:lastPrinted>2018-08-10T14:05:00Z</cp:lastPrinted>
  <dcterms:created xsi:type="dcterms:W3CDTF">2019-03-19T16:29:00Z</dcterms:created>
  <dcterms:modified xsi:type="dcterms:W3CDTF">2019-03-19T16:59:00Z</dcterms:modified>
</cp:coreProperties>
</file>